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2028" w:rsidRPr="006D7A47" w:rsidRDefault="00182028" w:rsidP="00182028">
      <w:pPr>
        <w:rPr>
          <w:rFonts w:asciiTheme="majorBidi" w:hAnsiTheme="majorBidi" w:cstheme="majorBidi"/>
        </w:rPr>
      </w:pPr>
      <w:r w:rsidRPr="006D7A47">
        <w:rPr>
          <w:rFonts w:asciiTheme="majorBidi" w:hAnsiTheme="majorBidi" w:cstheme="majorBidi"/>
          <w:noProof/>
        </w:rPr>
        <mc:AlternateContent>
          <mc:Choice Requires="wpg">
            <w:drawing>
              <wp:anchor distT="0" distB="0" distL="114300" distR="114300" simplePos="0" relativeHeight="251669504" behindDoc="0" locked="0" layoutInCell="1" allowOverlap="1" wp14:anchorId="202373C9" wp14:editId="0B1DAE7B">
                <wp:simplePos x="0" y="0"/>
                <wp:positionH relativeFrom="column">
                  <wp:posOffset>457200</wp:posOffset>
                </wp:positionH>
                <wp:positionV relativeFrom="paragraph">
                  <wp:posOffset>-340242</wp:posOffset>
                </wp:positionV>
                <wp:extent cx="3241040" cy="896621"/>
                <wp:effectExtent l="0" t="0" r="0" b="0"/>
                <wp:wrapNone/>
                <wp:docPr id="84" name="Group 84"/>
                <wp:cNvGraphicFramePr/>
                <a:graphic xmlns:a="http://schemas.openxmlformats.org/drawingml/2006/main">
                  <a:graphicData uri="http://schemas.microsoft.com/office/word/2010/wordprocessingGroup">
                    <wpg:wgp>
                      <wpg:cNvGrpSpPr/>
                      <wpg:grpSpPr>
                        <a:xfrm>
                          <a:off x="0" y="0"/>
                          <a:ext cx="3241040" cy="896621"/>
                          <a:chOff x="0" y="0"/>
                          <a:chExt cx="3241040" cy="896621"/>
                        </a:xfrm>
                      </wpg:grpSpPr>
                      <wps:wsp>
                        <wps:cNvPr id="68" name="Text Box 68"/>
                        <wps:cNvSpPr txBox="1"/>
                        <wps:spPr>
                          <a:xfrm>
                            <a:off x="0" y="0"/>
                            <a:ext cx="2367280" cy="661670"/>
                          </a:xfrm>
                          <a:prstGeom prst="rect">
                            <a:avLst/>
                          </a:prstGeom>
                          <a:noFill/>
                          <a:ln>
                            <a:noFill/>
                          </a:ln>
                          <a:effectLst/>
                        </wps:spPr>
                        <wps:txbx>
                          <w:txbxContent>
                            <w:p w:rsidR="00803352" w:rsidRPr="00F767FA" w:rsidRDefault="00803352" w:rsidP="00182028">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EARSON H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69" name="Text Box 69"/>
                        <wps:cNvSpPr txBox="1"/>
                        <wps:spPr>
                          <a:xfrm>
                            <a:off x="0" y="318771"/>
                            <a:ext cx="3241040" cy="577850"/>
                          </a:xfrm>
                          <a:prstGeom prst="rect">
                            <a:avLst/>
                          </a:prstGeom>
                          <a:noFill/>
                          <a:ln>
                            <a:noFill/>
                          </a:ln>
                          <a:effectLst/>
                        </wps:spPr>
                        <wps:txbx>
                          <w:txbxContent>
                            <w:p w:rsidR="00803352" w:rsidRPr="00F767FA" w:rsidRDefault="00803352" w:rsidP="00182028">
                              <w:pPr>
                                <w:jc w:val="cente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IN COMPUTING (LEVEL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202373C9" id="Group 84" o:spid="_x0000_s1026" style="position:absolute;margin-left:36pt;margin-top:-26.8pt;width:255.2pt;height:70.6pt;z-index:251669504" coordsize="32410,89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tdtgIAAFgIAAAOAAAAZHJzL2Uyb0RvYy54bWzsVt9P2zAQfp+0/8Hy+0gTStJGpKiDgSYh&#10;qAQTz67j/JASn2W7JOyv39lJCgM0bUxiL3tx7bvz+e677y49PunbhtwLbWqQGQ0PZpQIySGvZZnR&#10;b7fnnxaUGMtkzhqQIqMPwtCT1ccPx51KRQQVNLnQBJ1Ik3Yqo5W1Kg0CwyvRMnMASkhUFqBbZvGo&#10;yyDXrEPvbRNEs1kcdKBzpYELY1B6NijpyvsvCsHtdVEYYUmTUYzN+lX7devWYHXM0lIzVdV8DIO9&#10;IYqW1RIf3bs6Y5aRna5fuGprrsFAYQ84tAEURc2FzwGzCWfPsrnQsFM+lzLtSrWHCaF9htOb3fKr&#10;+40mdZ7RxZwSyVqskX+W4BnB6VSZos2FVjdqo0dBOZxcvn2hW/eLmZDew/qwh1X0lnAUHkbzcDZH&#10;9DnqFss4jsIBd15hcV5c49WXX18MpmcDF90+mE4hhcwjSubvULqpmBIefOMQGFGKkc8DSrcuvc/Q&#10;ExR5XLyZQ4nYHuXYDZPcoPB3wYoO4yRajGDFcRgnnqT7nFmqtLEXAlriNhnVyHFPPXZ/aSxGgqaT&#10;iXtUwnndNChnaSN/EqDhIBG+UcbbDsYhYLez/bYfs9tC/oDJaRiayCh+XmMEl8zYDdPYNRg0TgJ7&#10;jUvRQJdRGHeUVKC/vyZ39lgm1FLSYRdmVOKYoKT5KrF8y3DuaGP9YX6URHjQTzXbpxq5a08B2zzE&#10;iaO43zp720zbQkN7h+Ni7d5EFZMcX86onbandpgMOG64WK+9EbapYvZS3ijuXDsAHbq3/R3TaiyB&#10;RSpcwUQYlj6rxGDrbhq13lmshy+Tg3fAFGs2ktc13HuwePmSxcuJrUj2P2fxYbhIkrGtX+37oyRZ&#10;HP1zKvtJt+/L/4x+D0b7KY2fLz+Zxk+t+z4+PfsOePxDsPoBAAD//wMAUEsDBBQABgAIAAAAIQDS&#10;9vvp4QAAAAkBAAAPAAAAZHJzL2Rvd25yZXYueG1sTI9Ba4NAFITvhf6H5RV6S1ZNNWJdQwhtT6HQ&#10;pFB6e9EXlbhvxd2o+ffdntrjMMPMN/lm1p0YabCtYQXhMgBBXJqq5VrB5/F1kYKwDrnCzjApuJGF&#10;TXF/l2NWmYk/aDy4WvgSthkqaJzrMylt2ZBGuzQ9sffOZtDovBxqWQ04+XLdySgIEqmxZb/QYE+7&#10;hsrL4aoVvE04bVfhy7i/nHe372P8/rUPSanHh3n7DMLR7P7C8Ivv0aHwTCdz5cqKTsE68lecgkW8&#10;SkD4QJxGTyBOCtJ1ArLI5f8HxQ8AAAD//wMAUEsBAi0AFAAGAAgAAAAhALaDOJL+AAAA4QEAABMA&#10;AAAAAAAAAAAAAAAAAAAAAFtDb250ZW50X1R5cGVzXS54bWxQSwECLQAUAAYACAAAACEAOP0h/9YA&#10;AACUAQAACwAAAAAAAAAAAAAAAAAvAQAAX3JlbHMvLnJlbHNQSwECLQAUAAYACAAAACEA+R07XbYC&#10;AABYCAAADgAAAAAAAAAAAAAAAAAuAgAAZHJzL2Uyb0RvYy54bWxQSwECLQAUAAYACAAAACEA0vb7&#10;6eEAAAAJAQAADwAAAAAAAAAAAAAAAAAQBQAAZHJzL2Rvd25yZXYueG1sUEsFBgAAAAAEAAQA8wAA&#10;AB4GAAAAAA==&#10;">
                <v:shapetype id="_x0000_t202" coordsize="21600,21600" o:spt="202" path="m,l,21600r21600,l21600,xe">
                  <v:stroke joinstyle="miter"/>
                  <v:path gradientshapeok="t" o:connecttype="rect"/>
                </v:shapetype>
                <v:shape id="Text Box 68" o:spid="_x0000_s1027" type="#_x0000_t202" style="position:absolute;width:23672;height:6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FoMEA&#10;AADbAAAADwAAAGRycy9kb3ducmV2LnhtbERP3WrCMBS+F3yHcITd2VTZpOuMMtwG3k2rD3Bozpqu&#10;zUlpsrbz6ZeLgZcf3/92P9lWDNT72rGCVZKCIC6drrlScL18LDMQPiBrbB2Tgl/ysN/NZ1vMtRv5&#10;TEMRKhFD2OeowITQ5VL60pBFn7iOOHJfrrcYIuwrqXscY7ht5TpNN9JizbHBYEcHQ2VT/FgFWWo/&#10;m+Z5ffL28bZ6Moc39959K/WwmF5fQASawl387z5qBZs4N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whaDBAAAA2wAAAA8AAAAAAAAAAAAAAAAAmAIAAGRycy9kb3du&#10;cmV2LnhtbFBLBQYAAAAABAAEAPUAAACGAwAAAAA=&#10;" filled="f" stroked="f">
                  <v:textbox style="mso-fit-shape-to-text:t">
                    <w:txbxContent>
                      <w:p w:rsidR="00803352" w:rsidRPr="00F767FA" w:rsidRDefault="00803352" w:rsidP="00182028">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EARSON HND</w:t>
                        </w:r>
                      </w:p>
                    </w:txbxContent>
                  </v:textbox>
                </v:shape>
                <v:shape id="Text Box 69" o:spid="_x0000_s1028" type="#_x0000_t202" style="position:absolute;top:3187;width:32410;height:57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wgO8IA&#10;AADbAAAADwAAAGRycy9kb3ducmV2LnhtbESP0YrCMBRE34X9h3AX9k1TZRWtRllcBd90XT/g0lyb&#10;2uamNFGrX28EwcdhZs4ws0VrK3GhxheOFfR7CQjizOmCcwWH/3V3DMIHZI2VY1JwIw+L+Udnhql2&#10;V/6jyz7kIkLYp6jAhFCnUvrMkEXfczVx9I6usRiibHKpG7xGuK3kIElG0mLBccFgTUtDWbk/WwXj&#10;xG7LcjLYeft97w/N8tet6pNSX5/tzxREoDa8w6/2RisYTeD5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fCA7wgAAANsAAAAPAAAAAAAAAAAAAAAAAJgCAABkcnMvZG93&#10;bnJldi54bWxQSwUGAAAAAAQABAD1AAAAhwMAAAAA&#10;" filled="f" stroked="f">
                  <v:textbox style="mso-fit-shape-to-text:t">
                    <w:txbxContent>
                      <w:p w:rsidR="00803352" w:rsidRPr="00F767FA" w:rsidRDefault="00803352" w:rsidP="00182028">
                        <w:pPr>
                          <w:jc w:val="cente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IN COMPUTING (LEVEL 4)</w:t>
                        </w:r>
                      </w:p>
                    </w:txbxContent>
                  </v:textbox>
                </v:shape>
              </v:group>
            </w:pict>
          </mc:Fallback>
        </mc:AlternateContent>
      </w:r>
      <w:r w:rsidRPr="006D7A47">
        <w:rPr>
          <w:rFonts w:asciiTheme="majorBidi" w:hAnsiTheme="majorBidi" w:cstheme="majorBidi"/>
          <w:noProof/>
        </w:rPr>
        <mc:AlternateContent>
          <mc:Choice Requires="wps">
            <w:drawing>
              <wp:anchor distT="0" distB="0" distL="114300" distR="114300" simplePos="0" relativeHeight="251673600" behindDoc="0" locked="0" layoutInCell="1" allowOverlap="1" wp14:anchorId="0CBB4A9A" wp14:editId="0829A5FA">
                <wp:simplePos x="0" y="0"/>
                <wp:positionH relativeFrom="page">
                  <wp:posOffset>5567361</wp:posOffset>
                </wp:positionH>
                <wp:positionV relativeFrom="paragraph">
                  <wp:posOffset>-1838007</wp:posOffset>
                </wp:positionV>
                <wp:extent cx="429230" cy="5344278"/>
                <wp:effectExtent l="0" t="1600517" r="0" b="1590358"/>
                <wp:wrapNone/>
                <wp:docPr id="79" name="Parallelogram 79"/>
                <wp:cNvGraphicFramePr/>
                <a:graphic xmlns:a="http://schemas.openxmlformats.org/drawingml/2006/main">
                  <a:graphicData uri="http://schemas.microsoft.com/office/word/2010/wordprocessingShape">
                    <wps:wsp>
                      <wps:cNvSpPr/>
                      <wps:spPr>
                        <a:xfrm rot="7655404">
                          <a:off x="0" y="0"/>
                          <a:ext cx="429230" cy="5344278"/>
                        </a:xfrm>
                        <a:prstGeom prst="parallelogram">
                          <a:avLst>
                            <a:gd name="adj" fmla="val 89070"/>
                          </a:avLst>
                        </a:prstGeom>
                        <a:solidFill>
                          <a:schemeClr val="accent1">
                            <a:lumMod val="7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E86713"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9" o:spid="_x0000_s1026" type="#_x0000_t7" style="position:absolute;margin-left:438.35pt;margin-top:-144.7pt;width:33.8pt;height:420.8pt;rotation:8361743fd;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rvoAIAADgFAAAOAAAAZHJzL2Uyb0RvYy54bWysVEtv2zAMvg/YfxB0X+24Tp0EdYqgRYcB&#10;3VqgHXpWZSnWIImapDy6Xz9KdtLscRp2EUiR+kh+JHV5tTeabIUPCmxLJ2clJcJy6JRdt/Tr0+2H&#10;GSUhMtsxDVa09FUEerV8/+5y5xaigh50JzxBEBsWO9fSPka3KIrAe2FYOAMnLBoleMMiqn5ddJ7t&#10;EN3ooirLi2IHvnMeuAgBb28GI11mfCkFj/dSBhGJbinmFvPp8/mSzmJ5yRZrz1yv+JgG+4csDFMW&#10;gx6hblhkZOPVH1BGcQ8BZDzjYAqQUnGRa8BqJuVv1Tz2zIlcC5IT3JGm8P9g+Zftgyeqa2kzp8Qy&#10;gz16YJ5pLTQgL4bgPZK0c2GBvo/uwY9aQDFVvJfeEA/IbHMxndZlnXnAysg+0/x6pFnsI+F4WVfz&#10;6hybwdE0Pa/rqpmlEMWAlTCdD/GjAEOS0FJ3mlCGZ9u7EDPf3Zg0675RIo3G7m2ZJrN52eTuIuro&#10;jNIBN70MoFV3q7TOSpo3ca09wcctZZwLGyc5lN6Yz9AN9820LA+oeUTTk5z5L2jakh0uQ9WgM+EM&#10;x1pqFlE0DokOdk0J02vcFx59jmEhJZJnMaV4w0I/BMyww5AaFXFTtDItnWEWxzy0TQWIPOtISiIy&#10;NWtoT5JeoHvFHucWYT7B8VuFQe5YiKnTuUm4wfEeD6kBM4dRoqQH/+Nv98kfhxCtlOxwe7Cq7xvm&#10;BSX6k8XxnE/qOq1bVuppU6HiTy0vpxa7MdeAtE9ydllM/lEfROnBPOOir1JUNDHLMfbA36hcx2Gr&#10;8avgYrXKbrhijsU7++h4Ak88JXqf9s/Mu3G2Ik7lFzhs2jgswzS++aaXFlabCFIdGR54HenG9cxz&#10;MH4laf9P9ez19uEtfwIAAP//AwBQSwMEFAAGAAgAAAAhAN1nSCThAAAACwEAAA8AAABkcnMvZG93&#10;bnJldi54bWxMj8FOwzAMhu9IvENkJG4s3Tq6rms6IaSJcVzLhVvWmLRa45Qm3TqenuwEN1v+9Pv7&#10;8+1kOnbGwbWWBMxnETCk2qqWtICPaveUAnNekpKdJRRwRQfb4v4ul5myFzrgufSahRBymRTQeN9n&#10;nLu6QSPdzPZI4fZlByN9WAfN1SAvIdx0fBFFCTeypfChkT2+NlifytEI0O/fb3tT7nS/HGuf7q9V&#10;hZ8/Qjw+TC8bYB4n/wfDTT+oQxGcjnYk5VgnYJmuVwEVsF4lwG5AHM9jYMcwJc8L4EXO/3cofgEA&#10;AP//AwBQSwECLQAUAAYACAAAACEAtoM4kv4AAADhAQAAEwAAAAAAAAAAAAAAAAAAAAAAW0NvbnRl&#10;bnRfVHlwZXNdLnhtbFBLAQItABQABgAIAAAAIQA4/SH/1gAAAJQBAAALAAAAAAAAAAAAAAAAAC8B&#10;AABfcmVscy8ucmVsc1BLAQItABQABgAIAAAAIQA/SPrvoAIAADgFAAAOAAAAAAAAAAAAAAAAAC4C&#10;AABkcnMvZTJvRG9jLnhtbFBLAQItABQABgAIAAAAIQDdZ0gk4QAAAAsBAAAPAAAAAAAAAAAAAAAA&#10;APoEAABkcnMvZG93bnJldi54bWxQSwUGAAAAAAQABADzAAAACAYAAAAA&#10;" adj="19239" fillcolor="#2e74b5 [2404]" stroked="f" strokeweight="1pt">
                <w10:wrap anchorx="page"/>
              </v:shape>
            </w:pict>
          </mc:Fallback>
        </mc:AlternateContent>
      </w:r>
      <w:r w:rsidRPr="006D7A47">
        <w:rPr>
          <w:rFonts w:asciiTheme="majorBidi" w:hAnsiTheme="majorBidi" w:cstheme="majorBidi"/>
          <w:noProof/>
        </w:rPr>
        <mc:AlternateContent>
          <mc:Choice Requires="wps">
            <w:drawing>
              <wp:anchor distT="0" distB="0" distL="114300" distR="114300" simplePos="0" relativeHeight="251668480" behindDoc="0" locked="0" layoutInCell="1" allowOverlap="1" wp14:anchorId="40D12BDB" wp14:editId="338C47B4">
                <wp:simplePos x="0" y="0"/>
                <wp:positionH relativeFrom="page">
                  <wp:align>right</wp:align>
                </wp:positionH>
                <wp:positionV relativeFrom="paragraph">
                  <wp:posOffset>-909320</wp:posOffset>
                </wp:positionV>
                <wp:extent cx="3813810" cy="3390900"/>
                <wp:effectExtent l="0" t="0" r="0" b="0"/>
                <wp:wrapNone/>
                <wp:docPr id="65" name="Right Triangle 65"/>
                <wp:cNvGraphicFramePr/>
                <a:graphic xmlns:a="http://schemas.openxmlformats.org/drawingml/2006/main">
                  <a:graphicData uri="http://schemas.microsoft.com/office/word/2010/wordprocessingShape">
                    <wps:wsp>
                      <wps:cNvSpPr/>
                      <wps:spPr>
                        <a:xfrm rot="10800000">
                          <a:off x="0" y="0"/>
                          <a:ext cx="3813810" cy="3390900"/>
                        </a:xfrm>
                        <a:prstGeom prst="rtTriangle">
                          <a:avLst/>
                        </a:prstGeom>
                        <a:gradFill>
                          <a:gsLst>
                            <a:gs pos="0">
                              <a:srgbClr val="00B0F0"/>
                            </a:gs>
                            <a:gs pos="100000">
                              <a:srgbClr val="0070C0"/>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9AE4D0" id="_x0000_t6" coordsize="21600,21600" o:spt="6" path="m,l,21600r21600,xe">
                <v:stroke joinstyle="miter"/>
                <v:path gradientshapeok="t" o:connecttype="custom" o:connectlocs="0,0;0,10800;0,21600;10800,21600;21600,21600;10800,10800" textboxrect="1800,12600,12600,19800"/>
              </v:shapetype>
              <v:shape id="Right Triangle 65" o:spid="_x0000_s1026" type="#_x0000_t6" style="position:absolute;margin-left:249.1pt;margin-top:-71.6pt;width:300.3pt;height:267pt;rotation:180;z-index:25166848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KmzgIAABwGAAAOAAAAZHJzL2Uyb0RvYy54bWysVNtu2zAMfR+wfxD0vtpOk16COkWWIsOA&#10;oi16QZ8VWbIFyJImKXGyrx8l2W7QFnsYFgQGJZKH5BHJq+t9K9GOWSe0KnFxkmPEFNWVUHWJX57X&#10;3y4wcp6oikitWIkPzOHrxdcvV52Zs4lutKyYRQCi3LwzJW68N/Msc7RhLXEn2jAFSq5tSzwcbZ1V&#10;lnSA3spskudnWadtZaymzDm4vUlKvIj4nDPq7zl3zCNZYsjNx6+N3034ZosrMq8tMY2gfRrkH7Jo&#10;iVAQdIS6IZ6grRUfoFpBrXaa+xOq20xzLiiLNUA1Rf6umqeGGBZrAXKcGWly/w+W3u0eLBJVic9m&#10;GCnSwhs9irrx6NkKomrJECiApc64ORg/mQfbnxyIoeQ9ty2yGqgt8os8/CITUBvaR6IPI9Fs7xGF&#10;y9OLAv7wHhR0p6eX+SU4AWyW0AKqsc7/YLpFQSix9UM+EZzsbp1PDoNhz361FlJG2YFJEpDRQFlK&#10;y9l6s5IW7UjoiPx7vh4i1+7Yunir5J3Leb46doGc6yGUFAoBaSWeTZM7cpRIBuwWfXnQamOGUoWA&#10;SoeMUy3hJgtMJ26j5A+SBTupHhmHlwL6JpGDOCNsrIVQypQvkqohFUslzuKDJPjRIzIdAQMyh/gj&#10;dg8Q5u8jdoLp7YMriyM2OvcU/8159IiRtfKjcyuUtp9VJqGqPnKyH0hK1ASWNro6QB/HLoS2coau&#10;BfTNLXH+gViYaLiELeXv4cOl7kqsewmjRtvfn90Hexg00GLUwYYosfu1JZZhJH8q6KfLYjoNKyUe&#10;prPzCRzssWZzrFHbdqWh5YqYXRSDvZeDyK1uX2GZLUNUUBFFIXaJqbfDYeXT5oJ1SNlyGc1gjRji&#10;b9WToQE8sBom4nn/Sqzph8fD3N3pYZuQ+bvpSbbBU+nl1msu4mi98drzDSsoNk6/LsOOOz5Hq7el&#10;vvgDAAD//wMAUEsDBBQABgAIAAAAIQBEfksp3wAAAAkBAAAPAAAAZHJzL2Rvd25yZXYueG1sTI/B&#10;TsMwEETvSPyDtUjcWidtqZo0mwohChLi0pZDj469JBHxOordNPw95gTH0Yxm3hS7yXZipMG3jhHS&#10;eQKCWDvTco3wcdrPNiB8UGxU55gQvsnDrry9KVRu3JUPNB5DLWIJ+1whNCH0uZReN2SVn7ueOHqf&#10;brAqRDnU0gzqGsttJxdJspZWtRwXGtXTU0P663ixCNnLodHZ23iuHk7vq9Tt9Wv27BHv76bHLYhA&#10;U/gLwy9+RIcyMlXuwsaLDiEeCQizdLVcgIj+Oq6BqBCWWbIBWRby/4PyBwAA//8DAFBLAQItABQA&#10;BgAIAAAAIQC2gziS/gAAAOEBAAATAAAAAAAAAAAAAAAAAAAAAABbQ29udGVudF9UeXBlc10ueG1s&#10;UEsBAi0AFAAGAAgAAAAhADj9If/WAAAAlAEAAAsAAAAAAAAAAAAAAAAALwEAAF9yZWxzLy5yZWxz&#10;UEsBAi0AFAAGAAgAAAAhAN4b8qbOAgAAHAYAAA4AAAAAAAAAAAAAAAAALgIAAGRycy9lMm9Eb2Mu&#10;eG1sUEsBAi0AFAAGAAgAAAAhAER+SynfAAAACQEAAA8AAAAAAAAAAAAAAAAAKAUAAGRycy9kb3du&#10;cmV2LnhtbFBLBQYAAAAABAAEAPMAAAA0BgAAAAA=&#10;" fillcolor="#00b0f0" stroked="f" strokeweight="1pt">
                <v:fill color2="#0070c0" focus="100%" type="gradient"/>
                <w10:wrap anchorx="page"/>
              </v:shape>
            </w:pict>
          </mc:Fallback>
        </mc:AlternateContent>
      </w:r>
    </w:p>
    <w:p w:rsidR="00182028" w:rsidRPr="006D7A47" w:rsidRDefault="00182028" w:rsidP="00182028">
      <w:pPr>
        <w:jc w:val="right"/>
        <w:rPr>
          <w:rFonts w:asciiTheme="majorBidi" w:hAnsiTheme="majorBidi" w:cstheme="majorBidi"/>
        </w:rPr>
      </w:pPr>
      <w:r w:rsidRPr="006D7A47">
        <w:rPr>
          <w:rFonts w:asciiTheme="majorBidi" w:hAnsiTheme="majorBidi" w:cstheme="majorBidi"/>
          <w:noProof/>
        </w:rPr>
        <mc:AlternateContent>
          <mc:Choice Requires="wps">
            <w:drawing>
              <wp:anchor distT="0" distB="0" distL="114300" distR="114300" simplePos="0" relativeHeight="251663360" behindDoc="0" locked="0" layoutInCell="1" allowOverlap="1" wp14:anchorId="27A78162" wp14:editId="601B60E5">
                <wp:simplePos x="0" y="0"/>
                <wp:positionH relativeFrom="page">
                  <wp:align>left</wp:align>
                </wp:positionH>
                <wp:positionV relativeFrom="paragraph">
                  <wp:posOffset>-542129</wp:posOffset>
                </wp:positionV>
                <wp:extent cx="3693600" cy="2915920"/>
                <wp:effectExtent l="7620" t="0" r="0" b="0"/>
                <wp:wrapNone/>
                <wp:docPr id="58" name="Parallelogram 58"/>
                <wp:cNvGraphicFramePr/>
                <a:graphic xmlns:a="http://schemas.openxmlformats.org/drawingml/2006/main">
                  <a:graphicData uri="http://schemas.microsoft.com/office/word/2010/wordprocessingShape">
                    <wps:wsp>
                      <wps:cNvSpPr/>
                      <wps:spPr>
                        <a:xfrm rot="5400000">
                          <a:off x="0" y="0"/>
                          <a:ext cx="3693600" cy="291592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D7F02" id="Parallelogram 58" o:spid="_x0000_s1026" type="#_x0000_t7" style="position:absolute;margin-left:0;margin-top:-42.7pt;width:290.85pt;height:229.6pt;rotation:90;z-index:25166336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1FeugIAAIwFAAAOAAAAZHJzL2Uyb0RvYy54bWysVMtu2zAQvBfoPxC8N5IcO46NyIHrwEWB&#10;oAmQFDmvKUpiwVdJ2nL69V1SkmOkPRXVQSC5y+HO7OPm9qgkOXDnhdElLS5ySrhmphK6Ken35+2n&#10;a0p8AF2BNJqX9JV7erv6+OGms0s+Ma2RFXcEQbRfdrakbQh2mWWetVyBvzCWazTWxikIuHVNVjno&#10;EF3JbJLnV1lnXGWdYdx7PL3rjXSV8Ouas/BQ154HIkuKsYX0d+m/i/9sdQPLxoFtBRvCgH+IQoHQ&#10;+OgJ6g4CkL0Tf0ApwZzxpg4XzKjM1LVgPHFANkX+js1TC5YnLiiOtyeZ/P+DZd8Oj46IqqQzzJQG&#10;hTl6BAdScmlQF0XwHEXqrF+i75N9dMPO4zIyPtZOEWdQ2dk0j1/SAZmRY5L59SQzPwbC8PDyanF5&#10;hX6EoW2yKGaLSUpE1oNFUOt8+MKNInFRUnseUcKHw70PSfBqiBqqH5TUSmL6DiDJ9SKfj6iDM+KP&#10;uEOqqq2QMq39COeJNahvz8K7ZreRjiAgHuWf8+0I2fj+Wu9dvBF/d2Web86vYAjN+JQUmkBsk1E3&#10;4hlIjqkoouLR1cEpQqlJh5bJPAkH2Cq1hIAaKos3vG4oAdlgD7LgkkLaRHKpviPrO/Btz8MbKaq+&#10;8JUI2H1SqJJe9xT6h6WO7HjqHxQmHsYC6FMeVztTvWLdpLRjIr1lW4GP3IMPsXqifnEqhAf81dJg&#10;5GZYUdIa9+tv59EfCxutlHTYkcjq5x4cp0R+1ZiSRTGdxhZOm+lsjkVD3Llld27Re7UxmLUiRZeW&#10;0T/IcVk7o15weKzjq2gCzfDtXr9hswn9pMDxw/h6ndywbS2Ee/1kWQSPOkV5n48v4OxQrgEr/ZsZ&#10;uxeWqf56Zd98401t1vtganFSuNd1kBtbfiyDOJ7iTDnfJ6+3Ibr6DQAA//8DAFBLAwQUAAYACAAA&#10;ACEAmqGctt8AAAALAQAADwAAAGRycy9kb3ducmV2LnhtbEyPy07DMBBF90j8gzVI7Fo7z6KQSQUV&#10;SGwAEfgANx6SiNiObLcJf49ZwXJ0j+49U+9XPbEzOT9ag5BsBTAynVWj6RE+3h83N8B8kEbJyRpC&#10;+CYP++byopaVsot5o3MbehZLjK8kwhDCXHHuu4G09Fs7k4nZp3Vahni6nisnl1iuJ54KUXItRxMX&#10;BjnTYaDuqz1phMCzh/uX1r4uPs158fS8UwfnEK+v1rtbYIHW8AfDr35UhyY6He3JKM8mhDLJIomw&#10;SfJyBywSRSoKYEeEPCsE8Kbm/39ofgAAAP//AwBQSwECLQAUAAYACAAAACEAtoM4kv4AAADhAQAA&#10;EwAAAAAAAAAAAAAAAAAAAAAAW0NvbnRlbnRfVHlwZXNdLnhtbFBLAQItABQABgAIAAAAIQA4/SH/&#10;1gAAAJQBAAALAAAAAAAAAAAAAAAAAC8BAABfcmVscy8ucmVsc1BLAQItABQABgAIAAAAIQAge1Fe&#10;ugIAAIwFAAAOAAAAAAAAAAAAAAAAAC4CAABkcnMvZTJvRG9jLnhtbFBLAQItABQABgAIAAAAIQCa&#10;oZy23wAAAAsBAAAPAAAAAAAAAAAAAAAAABQFAABkcnMvZG93bnJldi54bWxQSwUGAAAAAAQABADz&#10;AAAAIAYAAAAA&#10;" adj="15188" fillcolor="#00b0f0" stroked="f" strokeweight="1pt">
                <v:fill color2="#0070c0" focus="100%" type="gradient"/>
                <w10:wrap anchorx="page"/>
              </v:shape>
            </w:pict>
          </mc:Fallback>
        </mc:AlternateContent>
      </w:r>
    </w:p>
    <w:p w:rsidR="00182028" w:rsidRPr="006D7A47" w:rsidRDefault="00A1654B" w:rsidP="00182028">
      <w:pPr>
        <w:rPr>
          <w:rFonts w:asciiTheme="majorBidi" w:hAnsiTheme="majorBidi" w:cstheme="majorBidi"/>
        </w:rPr>
      </w:pPr>
      <w:r w:rsidRPr="006D7A47">
        <w:rPr>
          <w:rFonts w:asciiTheme="majorBidi" w:hAnsiTheme="majorBidi" w:cstheme="majorBidi"/>
          <w:noProof/>
        </w:rPr>
        <mc:AlternateContent>
          <mc:Choice Requires="wps">
            <w:drawing>
              <wp:anchor distT="0" distB="0" distL="114300" distR="114300" simplePos="0" relativeHeight="251688960" behindDoc="0" locked="0" layoutInCell="1" allowOverlap="1" wp14:anchorId="5A943643" wp14:editId="02F28542">
                <wp:simplePos x="0" y="0"/>
                <wp:positionH relativeFrom="column">
                  <wp:posOffset>1999717</wp:posOffset>
                </wp:positionH>
                <wp:positionV relativeFrom="paragraph">
                  <wp:posOffset>1621213</wp:posOffset>
                </wp:positionV>
                <wp:extent cx="4382135" cy="99631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4382135" cy="996315"/>
                        </a:xfrm>
                        <a:prstGeom prst="rect">
                          <a:avLst/>
                        </a:prstGeom>
                        <a:noFill/>
                        <a:ln>
                          <a:noFill/>
                        </a:ln>
                        <a:effectLst/>
                      </wps:spPr>
                      <wps:txbx>
                        <w:txbxContent>
                          <w:p w:rsidR="00A1654B" w:rsidRPr="00A1654B" w:rsidRDefault="002A0F87" w:rsidP="00A1654B">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2A0F87">
                              <w:rPr>
                                <w:rFonts w:cstheme="minorHAnsi"/>
                                <w:b/>
                                <w:bCs/>
                                <w:noProof/>
                                <w:color w:val="767171" w:themeColor="background2" w:themeShade="8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AND</w:t>
                            </w:r>
                            <w:r w:rsidR="00A1654B" w:rsidRPr="00A1654B">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w:t>
                            </w:r>
                            <w:r w:rsidR="00A1654B" w:rsidRPr="00A1654B">
                              <w:rPr>
                                <w:rFonts w:cstheme="minorHAnsi"/>
                                <w:b/>
                                <w:bCs/>
                                <w:noProof/>
                                <w:color w:val="323E4F" w:themeColor="text2" w:themeShade="BF"/>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DEVELOPMEN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A943643" id="_x0000_t202" coordsize="21600,21600" o:spt="202" path="m,l,21600r21600,l21600,xe">
                <v:stroke joinstyle="miter"/>
                <v:path gradientshapeok="t" o:connecttype="rect"/>
              </v:shapetype>
              <v:shape id="Text Box 51" o:spid="_x0000_s1029" type="#_x0000_t202" style="position:absolute;margin-left:157.45pt;margin-top:127.65pt;width:345.05pt;height:78.45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9hLgIAAF0EAAAOAAAAZHJzL2Uyb0RvYy54bWysVMtu2zAQvBfoPxC817L8SGPDcuAmcFEg&#10;SALYRc40RVkCxAdI2pL79R1SluOkPRW9UMvd5XJnZ6jFXStrchTWVVplNB0MKRGK67xS+4z+3K6/&#10;3FLiPFM5q7USGT0JR++Wnz8tGjMXI13qOheWoIhy88ZktPTezJPE8VJI5gbaCIVgoa1kHlu7T3LL&#10;GlSXdTIaDm+SRtvcWM2Fc/A+dEG6jPWLQnD/XBROeFJnFL35uNq47sKaLBdsvrfMlBU/t8H+oQvJ&#10;KoVLL6UemGfkYKs/SsmKW+104Qdcy0QXRcVFxAA06fADmk3JjIhYMBxnLmNy/68sfzq+WFLlGZ2m&#10;lCgmwdFWtJ580y2BC/NpjJsjbWOQ6Fv4wXPvd3AG2G1hZfgCEEEckz5dphuqcTgn49tROp5SwhGb&#10;zW7G6TSUSd5OG+v8d6ElCUZGLdiLQ2XHR+e71D4lXKb0uqrryGCt3jlQs/OIKIHz6QCkazhYvt21&#10;EfioB7PT+QkYre5U4gxfV2jkkTn/wixkAViQun/GUtS6yag+W5SU2v76mz/kgy1EKWkgs4wqvANK&#10;6h8KLM7SySSoMm4m068jbOx1ZHcdUQd5r6FjEIXeohnyfd2bhdXyFe9hFe5EiCmOmzPqe/Ped9LH&#10;e+JitYpJ0KFh/lFtDA+lwxzDkLftK7PmzIQHh0+6lyObfyCkyw0nnVkdPGiJbIUpdzMFy2EDDUe+&#10;z+8tPJLrfcx6+yssfwMAAP//AwBQSwMEFAAGAAgAAAAhAMiz+1HfAAAADAEAAA8AAABkcnMvZG93&#10;bnJldi54bWxMj0FOwzAQRfdI3MEaJHbUjpugNmRSoQJraOEAbmzikHgcxW4bOD3uCpajefr//Woz&#10;u4GdzBQ6TwjZQgAz1HjdUYvw8f5ytwIWoiKtBk8G4dsE2NTXV5UqtT/Tzpz2sWUphEKpEGyMY8l5&#10;aKxxKiz8aCj9Pv3kVEzn1HI9qXMKdwOXQtxzpzpKDVaNZmtN0++PDmEl3Gvfr+VbcPlPVtjtk38e&#10;vxBvb+bHB2DRzPEPhot+Uoc6OR38kXRgA8Iyy9cJRZBFsQR2IYQo0rwDQp5JCbyu+P8R9S8AAAD/&#10;/wMAUEsBAi0AFAAGAAgAAAAhALaDOJL+AAAA4QEAABMAAAAAAAAAAAAAAAAAAAAAAFtDb250ZW50&#10;X1R5cGVzXS54bWxQSwECLQAUAAYACAAAACEAOP0h/9YAAACUAQAACwAAAAAAAAAAAAAAAAAvAQAA&#10;X3JlbHMvLnJlbHNQSwECLQAUAAYACAAAACEAfiRvYS4CAABdBAAADgAAAAAAAAAAAAAAAAAuAgAA&#10;ZHJzL2Uyb0RvYy54bWxQSwECLQAUAAYACAAAACEAyLP7Ud8AAAAMAQAADwAAAAAAAAAAAAAAAACI&#10;BAAAZHJzL2Rvd25yZXYueG1sUEsFBgAAAAAEAAQA8wAAAJQFAAAAAA==&#10;" filled="f" stroked="f">
                <v:textbox style="mso-fit-shape-to-text:t">
                  <w:txbxContent>
                    <w:p w:rsidR="00A1654B" w:rsidRPr="00A1654B" w:rsidRDefault="002A0F87" w:rsidP="00A1654B">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2A0F87">
                        <w:rPr>
                          <w:rFonts w:cstheme="minorHAnsi"/>
                          <w:b/>
                          <w:bCs/>
                          <w:noProof/>
                          <w:color w:val="767171" w:themeColor="background2" w:themeShade="8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AND</w:t>
                      </w:r>
                      <w:r w:rsidR="00A1654B" w:rsidRPr="00A1654B">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w:t>
                      </w:r>
                      <w:r w:rsidR="00A1654B" w:rsidRPr="00A1654B">
                        <w:rPr>
                          <w:rFonts w:cstheme="minorHAnsi"/>
                          <w:b/>
                          <w:bCs/>
                          <w:noProof/>
                          <w:color w:val="323E4F" w:themeColor="text2" w:themeShade="BF"/>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DEVELOPMENT </w:t>
                      </w:r>
                    </w:p>
                  </w:txbxContent>
                </v:textbox>
              </v:shape>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70528" behindDoc="0" locked="0" layoutInCell="1" allowOverlap="1" wp14:anchorId="1561184C" wp14:editId="48EDCCB0">
                <wp:simplePos x="0" y="0"/>
                <wp:positionH relativeFrom="column">
                  <wp:posOffset>2019348</wp:posOffset>
                </wp:positionH>
                <wp:positionV relativeFrom="paragraph">
                  <wp:posOffset>1134110</wp:posOffset>
                </wp:positionV>
                <wp:extent cx="4382135" cy="99631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4382135" cy="996315"/>
                        </a:xfrm>
                        <a:prstGeom prst="rect">
                          <a:avLst/>
                        </a:prstGeom>
                        <a:noFill/>
                        <a:ln>
                          <a:noFill/>
                        </a:ln>
                        <a:effectLst/>
                      </wps:spPr>
                      <wps:txbx>
                        <w:txbxContent>
                          <w:p w:rsidR="00803352" w:rsidRPr="00A1654B" w:rsidRDefault="00803352" w:rsidP="00A0176D">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A1654B">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WEBSIT</w:t>
                            </w:r>
                            <w:r w:rsidR="002A0F87">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DESIN</w:t>
                            </w:r>
                            <w:r w:rsidRPr="00A1654B">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w:t>
                            </w:r>
                            <w:r w:rsidRPr="00A1654B">
                              <w:rPr>
                                <w:rFonts w:cstheme="minorHAnsi"/>
                                <w:b/>
                                <w:bCs/>
                                <w:noProof/>
                                <w:color w:val="323E4F" w:themeColor="text2" w:themeShade="BF"/>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561184C" id="Text Box 70" o:spid="_x0000_s1030" type="#_x0000_t202" style="position:absolute;margin-left:159pt;margin-top:89.3pt;width:345.05pt;height:78.45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BysLgIAAF0EAAAOAAAAZHJzL2Uyb0RvYy54bWysVMtu2zAQvBfoPxC817L8SGLDcuAmcFEg&#10;SALYRc40RVkCxAdI2pL79R1SluOmPRW9UMvd5ZC7M6vFfStrchTWVVplNB0MKRGK67xS+4z+2K6/&#10;3FHiPFM5q7USGT0JR++Xnz8tGjMXI13qOheWAES5eWMyWnpv5knieCkkcwNthEKw0FYyj63dJ7ll&#10;DdBlnYyGw5uk0TY3VnPhHLyPXZAuI35RCO5fisIJT+qM4m0+rjauu7AmywWb7y0zZcXPz2D/8ArJ&#10;KoVLL1CPzDNysNUfULLiVjtd+AHXMtFFUXERa0A16fBDNZuSGRFrQXOcubTJ/T9Y/nx8taTKM3qL&#10;9igmwdFWtJ581S2BC/1pjJsjbWOQ6Fv4wXPvd3CGstvCyvBFQQRxQJ0u3Q1oHM7J+G6UjqeUcMRm&#10;s5txOg0wyftpY53/JrQkwcioBXuxqez45HyX2qeEy5ReV3UdGazVbw5gdh4RJXA+HQrpHhws3+7a&#10;WPi4L2an8xNqtLpTiTN8XeEhT8z5V2YhC5QFqfsXLEWtm4zqs0VJqe3Pv/lDPthClJIGMsuowhxQ&#10;Un9XYHGWTiZBlXEzmd6OsLHXkd11RB3kg4aOU4yU4dEM+b7uzcJq+YZ5WIU7EWKK4+aM+t588J30&#10;MU9crFYxCTo0zD+pjeEBOvQxNHnbvjFrzkx4cPisezmy+QdCutxw0pnVwYOWyFboctdTsBw20HDk&#10;+zxvYUiu9zHr/a+w/AUAAP//AwBQSwMEFAAGAAgAAAAhAHpMeLLeAAAADAEAAA8AAABkcnMvZG93&#10;bnJldi54bWxMj0FOwzAQRfdI3MEaJHbUTkuKG+JUqMCaUnoANx7ikNiOYrcNnJ7pCpaj9/Xn/XI9&#10;uZ6dcIxt8AqymQCGvg6m9Y2C/cfrnQQWk/ZG98Gjgm+MsK6ur0pdmHD273japYZRiY+FVmBTGgrO&#10;Y23R6TgLA3pin2F0OtE5NtyM+kzlrudzIZbc6dbTB6sH3Fisu93RKZDCvXXdar6N7v4ny+3mObwM&#10;X0rd3kxPj8ASTukvDBd9UoeKnA7h6E1kvYJFJmlLIvAgl8AuCSFkBuxAbJHnwKuS/x9R/QIAAP//&#10;AwBQSwECLQAUAAYACAAAACEAtoM4kv4AAADhAQAAEwAAAAAAAAAAAAAAAAAAAAAAW0NvbnRlbnRf&#10;VHlwZXNdLnhtbFBLAQItABQABgAIAAAAIQA4/SH/1gAAAJQBAAALAAAAAAAAAAAAAAAAAC8BAABf&#10;cmVscy8ucmVsc1BLAQItABQABgAIAAAAIQCExBysLgIAAF0EAAAOAAAAAAAAAAAAAAAAAC4CAABk&#10;cnMvZTJvRG9jLnhtbFBLAQItABQABgAIAAAAIQB6THiy3gAAAAwBAAAPAAAAAAAAAAAAAAAAAIgE&#10;AABkcnMvZG93bnJldi54bWxQSwUGAAAAAAQABADzAAAAkwUAAAAA&#10;" filled="f" stroked="f">
                <v:textbox style="mso-fit-shape-to-text:t">
                  <w:txbxContent>
                    <w:p w:rsidR="00803352" w:rsidRPr="00A1654B" w:rsidRDefault="00803352" w:rsidP="00A0176D">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A1654B">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WEBSIT</w:t>
                      </w:r>
                      <w:r w:rsidR="002A0F87">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DESIN</w:t>
                      </w:r>
                      <w:r w:rsidRPr="00A1654B">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w:t>
                      </w:r>
                      <w:r w:rsidRPr="00A1654B">
                        <w:rPr>
                          <w:rFonts w:cstheme="minorHAnsi"/>
                          <w:b/>
                          <w:bCs/>
                          <w:noProof/>
                          <w:color w:val="323E4F" w:themeColor="text2" w:themeShade="BF"/>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w:t>
                      </w:r>
                    </w:p>
                  </w:txbxContent>
                </v:textbox>
              </v:shape>
            </w:pict>
          </mc:Fallback>
        </mc:AlternateContent>
      </w:r>
      <w:r w:rsidR="00182028" w:rsidRPr="006D7A47">
        <w:rPr>
          <w:rFonts w:asciiTheme="majorBidi" w:hAnsiTheme="majorBidi" w:cstheme="majorBidi"/>
          <w:noProof/>
        </w:rPr>
        <mc:AlternateContent>
          <mc:Choice Requires="wpg">
            <w:drawing>
              <wp:anchor distT="0" distB="0" distL="114300" distR="114300" simplePos="0" relativeHeight="251671552" behindDoc="0" locked="0" layoutInCell="1" allowOverlap="1" wp14:anchorId="65D254CD" wp14:editId="510C26A5">
                <wp:simplePos x="0" y="0"/>
                <wp:positionH relativeFrom="column">
                  <wp:posOffset>2179674</wp:posOffset>
                </wp:positionH>
                <wp:positionV relativeFrom="paragraph">
                  <wp:posOffset>2788388</wp:posOffset>
                </wp:positionV>
                <wp:extent cx="4555490" cy="919481"/>
                <wp:effectExtent l="0" t="0" r="0" b="0"/>
                <wp:wrapNone/>
                <wp:docPr id="82" name="Group 82"/>
                <wp:cNvGraphicFramePr/>
                <a:graphic xmlns:a="http://schemas.openxmlformats.org/drawingml/2006/main">
                  <a:graphicData uri="http://schemas.microsoft.com/office/word/2010/wordprocessingGroup">
                    <wpg:wgp>
                      <wpg:cNvGrpSpPr/>
                      <wpg:grpSpPr>
                        <a:xfrm>
                          <a:off x="0" y="0"/>
                          <a:ext cx="4555490" cy="919481"/>
                          <a:chOff x="0" y="0"/>
                          <a:chExt cx="4555490" cy="919481"/>
                        </a:xfrm>
                      </wpg:grpSpPr>
                      <wps:wsp>
                        <wps:cNvPr id="72" name="Text Box 72"/>
                        <wps:cNvSpPr txBox="1"/>
                        <wps:spPr>
                          <a:xfrm>
                            <a:off x="0" y="0"/>
                            <a:ext cx="4555490" cy="611505"/>
                          </a:xfrm>
                          <a:prstGeom prst="rect">
                            <a:avLst/>
                          </a:prstGeom>
                          <a:noFill/>
                          <a:ln>
                            <a:noFill/>
                          </a:ln>
                          <a:effectLst/>
                        </wps:spPr>
                        <wps:txbx>
                          <w:txbxContent>
                            <w:p w:rsidR="00803352" w:rsidRPr="00F767FA" w:rsidRDefault="00803352" w:rsidP="00182028">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OHAMMED MOHAMME ISL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4" name="Text Box 74"/>
                        <wps:cNvSpPr txBox="1"/>
                        <wps:spPr>
                          <a:xfrm>
                            <a:off x="0" y="307976"/>
                            <a:ext cx="3963670" cy="611505"/>
                          </a:xfrm>
                          <a:prstGeom prst="rect">
                            <a:avLst/>
                          </a:prstGeom>
                          <a:noFill/>
                          <a:ln>
                            <a:noFill/>
                          </a:ln>
                          <a:effectLst/>
                        </wps:spPr>
                        <wps:txbx>
                          <w:txbxContent>
                            <w:p w:rsidR="00803352" w:rsidRPr="00F767FA" w:rsidRDefault="00803352" w:rsidP="00182028">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DR. </w:t>
                              </w:r>
                              <w:r w:rsidRPr="002744CB">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ahmoud Saed Alkhoul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65D254CD" id="Group 82" o:spid="_x0000_s1031" style="position:absolute;margin-left:171.65pt;margin-top:219.55pt;width:358.7pt;height:72.4pt;z-index:251671552" coordsize="45554,9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D/ntwIAAF8IAAAOAAAAZHJzL2Uyb0RvYy54bWzsVktv2zAMvg/YfxB0Xx2nzsuoU2TtWgwo&#10;2gLN0LMiyw/AlgRJqd39+pHyI107DFiGDTvsokgkRZEfP9I5O2/rijwJY0slExqeTCgRkqu0lHlC&#10;v2yvPiwpsY7JlFVKioQ+C0vP1+/fnTU6FlNVqCoVhoATaeNGJ7RwTsdBYHkhamZPlBYSlJkyNXNw&#10;NHmQGtaA97oKppPJPGiUSbVRXFgL0stOSdfef5YJ7u6yzApHqoRCbM6vxq87XIP1GYtzw3RR8j4M&#10;dkQUNSslPDq6umSOkb0p37iqS26UVZk74aoOVJaVXPgcIJtw8iqba6P22ueSx02uR5gA2lc4He2W&#10;3z7dG1KmCV1OKZGshhr5ZwmcAZxG5zHYXBv9oO9NL8i7E+bbZqbGX8iEtB7W5xFW0TrCQRjNZrNo&#10;Behz0K3CVbQMO9x5AcV5c40Xn35+MRieDTC6MZhGA4XsASX7eyg9FEwLD75FBHqUFiNKW0zvo2oJ&#10;iDwu3gxRIq4FOXTDILcgPAqseRjOJjN0M+bMYm2suxaqJrhJqAGOe+qxpxvrOtPBBB+V6qqsKpCz&#10;uJLfCcBnJxG+UfrbCGMXMO5cu2s9PaIhmZ1KnyFHo7pesppflRDIDbPunhloHig0DAR3B0tWqSah&#10;qt9RUijz9UdytIdqgZaSBpoxoRKmBSXVZwlVXIVRhL3rD9FsMYWDeanZvdTIfX2hoNtDGDya+y3a&#10;u2rYZkbVjzA1NvgmqJjk8HJC3bC9cN2AgKnDxWbjjaBbNXM38kFzdI04Isjb9pEZ3VfCASNu1cAb&#10;Fr8qSGeLN63e7B2UxVcLUe4whSr3HMa++xtkjoaWP5B5rDNw/tfJfDpZrBZzpAqLh/Y/Xc1P5wsA&#10;Gtv/H2K076sD+v8Z/WcZ7Yc1fMX8LOu/uPiZfHn2HXD4X7D+BgAA//8DAFBLAwQUAAYACAAAACEA&#10;yBVYD+MAAAAMAQAADwAAAGRycy9kb3ducmV2LnhtbEyPwW7CMBBE75X6D9ZW6q3YqYFCGgch1PaE&#10;kAqVqt5MvCQR8TqKTRL+vubUHlfzNPM2W422YT12vnakIJkIYEiFMzWVCr4O708LYD5oMrpxhAqu&#10;6GGV399lOjVuoE/s96FksYR8qhVUIbQp576o0Go/cS1SzE6uszrEsyu56fQQy23Dn4WYc6triguV&#10;bnFTYXHeX6yCj0EPa5m89dvzaXP9Ocx239sElXp8GNevwAKO4Q+Gm35Uhzw6Hd2FjGeNAjmVMqIK&#10;pnKZALsRYi5egB0VzBZyCTzP+P8n8l8AAAD//wMAUEsBAi0AFAAGAAgAAAAhALaDOJL+AAAA4QEA&#10;ABMAAAAAAAAAAAAAAAAAAAAAAFtDb250ZW50X1R5cGVzXS54bWxQSwECLQAUAAYACAAAACEAOP0h&#10;/9YAAACUAQAACwAAAAAAAAAAAAAAAAAvAQAAX3JlbHMvLnJlbHNQSwECLQAUAAYACAAAACEAt1A/&#10;57cCAABfCAAADgAAAAAAAAAAAAAAAAAuAgAAZHJzL2Uyb0RvYy54bWxQSwECLQAUAAYACAAAACEA&#10;yBVYD+MAAAAMAQAADwAAAAAAAAAAAAAAAAARBQAAZHJzL2Rvd25yZXYueG1sUEsFBgAAAAAEAAQA&#10;8wAAACEGAAAAAA==&#10;">
                <v:shape id="Text Box 72" o:spid="_x0000_s1032" type="#_x0000_t202" style="position:absolute;width:45554;height:61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Ekl8QA&#10;AADbAAAADwAAAGRycy9kb3ducmV2LnhtbESPwW7CMBBE75X6D9YicSMOEVAaYlAFReqNlvYDVvES&#10;h8TrKDaQ9uvrSkg9jmbmjabYDLYVV+p97VjBNElBEJdO11wp+PrcT5YgfEDW2DomBd/kYbN+fCgw&#10;1+7GH3Q9hkpECPscFZgQulxKXxqy6BPXEUfv5HqLIcq+krrHW4TbVmZpupAWa44LBjvaGiqb48Uq&#10;WKb20DTP2bu3s5/p3Gx37rU7KzUeDS8rEIGG8B++t9+0gqc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BJJfEAAAA2wAAAA8AAAAAAAAAAAAAAAAAmAIAAGRycy9k&#10;b3ducmV2LnhtbFBLBQYAAAAABAAEAPUAAACJAwAAAAA=&#10;" filled="f" stroked="f">
                  <v:textbox style="mso-fit-shape-to-text:t">
                    <w:txbxContent>
                      <w:p w:rsidR="00803352" w:rsidRPr="00F767FA" w:rsidRDefault="00803352" w:rsidP="00182028">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OHAMMED MOHAMME ISLAM</w:t>
                        </w:r>
                      </w:p>
                    </w:txbxContent>
                  </v:textbox>
                </v:shape>
                <v:shape id="Text Box 74" o:spid="_x0000_s1033" type="#_x0000_t202" style="position:absolute;top:3079;width:39636;height:61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QZeMMA&#10;AADbAAAADwAAAGRycy9kb3ducmV2LnhtbESPwW7CMBBE70j8g7VIvYEDghYCBlW0SNxKAx+wipc4&#10;JF5HsQtpv75GQuI4mpk3mtWms7W4UutLxwrGowQEce50yYWC03E3nIPwAVlj7ZgU/JKHzbrfW2Gq&#10;3Y2/6ZqFQkQI+xQVmBCaVEqfG7LoR64hjt7ZtRZDlG0hdYu3CLe1nCTJq7RYclww2NDWUF5lP1bB&#10;PLFfVbWYHLyd/o1nZvvhPpuLUi+D7n0JIlAXnuFHe68VvE3h/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QZeMMAAADbAAAADwAAAAAAAAAAAAAAAACYAgAAZHJzL2Rv&#10;d25yZXYueG1sUEsFBgAAAAAEAAQA9QAAAIgDAAAAAA==&#10;" filled="f" stroked="f">
                  <v:textbox style="mso-fit-shape-to-text:t">
                    <w:txbxContent>
                      <w:p w:rsidR="00803352" w:rsidRPr="00F767FA" w:rsidRDefault="00803352" w:rsidP="00182028">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DR. </w:t>
                        </w:r>
                        <w:r w:rsidRPr="002744CB">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ahmoud Saed Alkhouli</w:t>
                        </w:r>
                      </w:p>
                    </w:txbxContent>
                  </v:textbox>
                </v:shape>
              </v:group>
            </w:pict>
          </mc:Fallback>
        </mc:AlternateContent>
      </w:r>
      <w:r w:rsidR="00182028" w:rsidRPr="006D7A47">
        <w:rPr>
          <w:rFonts w:asciiTheme="majorBidi" w:hAnsiTheme="majorBidi" w:cstheme="majorBidi"/>
          <w:noProof/>
        </w:rPr>
        <mc:AlternateContent>
          <mc:Choice Requires="wpg">
            <w:drawing>
              <wp:anchor distT="0" distB="0" distL="114300" distR="114300" simplePos="0" relativeHeight="251672576" behindDoc="0" locked="0" layoutInCell="1" allowOverlap="1" wp14:anchorId="5A33708A" wp14:editId="02714DDB">
                <wp:simplePos x="0" y="0"/>
                <wp:positionH relativeFrom="column">
                  <wp:posOffset>396018</wp:posOffset>
                </wp:positionH>
                <wp:positionV relativeFrom="paragraph">
                  <wp:posOffset>7725410</wp:posOffset>
                </wp:positionV>
                <wp:extent cx="4664712" cy="833120"/>
                <wp:effectExtent l="0" t="0" r="2540" b="5080"/>
                <wp:wrapNone/>
                <wp:docPr id="80" name="Group 80"/>
                <wp:cNvGraphicFramePr/>
                <a:graphic xmlns:a="http://schemas.openxmlformats.org/drawingml/2006/main">
                  <a:graphicData uri="http://schemas.microsoft.com/office/word/2010/wordprocessingGroup">
                    <wpg:wgp>
                      <wpg:cNvGrpSpPr/>
                      <wpg:grpSpPr>
                        <a:xfrm>
                          <a:off x="0" y="0"/>
                          <a:ext cx="4664712" cy="833120"/>
                          <a:chOff x="0" y="0"/>
                          <a:chExt cx="4664712" cy="833120"/>
                        </a:xfrm>
                      </wpg:grpSpPr>
                      <wps:wsp>
                        <wps:cNvPr id="73" name="Text Box 73"/>
                        <wps:cNvSpPr txBox="1"/>
                        <wps:spPr>
                          <a:xfrm>
                            <a:off x="767102" y="0"/>
                            <a:ext cx="2038985" cy="527685"/>
                          </a:xfrm>
                          <a:prstGeom prst="rect">
                            <a:avLst/>
                          </a:prstGeom>
                          <a:noFill/>
                          <a:ln>
                            <a:noFill/>
                          </a:ln>
                          <a:effectLst/>
                        </wps:spPr>
                        <wps:txbx>
                          <w:txbxContent>
                            <w:p w:rsidR="00803352" w:rsidRPr="00B032ED" w:rsidRDefault="00803352" w:rsidP="00182028">
                              <w:pP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ALDAR ACADEM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5" name="Text Box 75"/>
                        <wps:cNvSpPr txBox="1"/>
                        <wps:spPr>
                          <a:xfrm>
                            <a:off x="767643" y="265590"/>
                            <a:ext cx="837565" cy="393700"/>
                          </a:xfrm>
                          <a:prstGeom prst="rect">
                            <a:avLst/>
                          </a:prstGeom>
                          <a:noFill/>
                          <a:ln>
                            <a:noFill/>
                          </a:ln>
                          <a:effectLst/>
                        </wps:spPr>
                        <wps:txbx>
                          <w:txbxContent>
                            <w:p w:rsidR="00803352" w:rsidRPr="00B032ED" w:rsidRDefault="00803352" w:rsidP="00182028">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ARHOU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6" name="Text Box 76"/>
                        <wps:cNvSpPr txBox="1"/>
                        <wps:spPr>
                          <a:xfrm>
                            <a:off x="767717" y="439420"/>
                            <a:ext cx="3896995" cy="393700"/>
                          </a:xfrm>
                          <a:prstGeom prst="rect">
                            <a:avLst/>
                          </a:prstGeom>
                          <a:noFill/>
                          <a:ln>
                            <a:noFill/>
                          </a:ln>
                          <a:effectLst/>
                        </wps:spPr>
                        <wps:txbx>
                          <w:txbxContent>
                            <w:p w:rsidR="00803352" w:rsidRPr="00B032ED" w:rsidRDefault="00803352" w:rsidP="00182028">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056 22 373 56, mohammedmohammedislam12@gmail.com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78" name="Picture 78" descr="C:\Users\ASUS\OneDrive - Ministry Of Education UAE\Pictures\Screenshots\ALDAR-ACADEMY-LOGO-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17253"/>
                            <a:ext cx="750570" cy="651510"/>
                          </a:xfrm>
                          <a:prstGeom prst="rect">
                            <a:avLst/>
                          </a:prstGeom>
                          <a:noFill/>
                          <a:ln>
                            <a:noFill/>
                          </a:ln>
                        </pic:spPr>
                      </pic:pic>
                    </wpg:wgp>
                  </a:graphicData>
                </a:graphic>
              </wp:anchor>
            </w:drawing>
          </mc:Choice>
          <mc:Fallback>
            <w:pict>
              <v:group w14:anchorId="5A33708A" id="Group 80" o:spid="_x0000_s1034" style="position:absolute;margin-left:31.2pt;margin-top:608.3pt;width:367.3pt;height:65.6pt;z-index:251672576" coordsize="46647,8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4VnCkgQAAPoOAAAOAAAAZHJzL2Uyb0RvYy54bWzsV1tv2zYUfh+w/0Do&#10;3bFk62ILcQrVdoICTh3UCYoCeaEpyiIqkQRJX9Jh/32HlORcHKxrh3XD0AfL5OHtnI8fye+cvznU&#10;FdpRpZngEy848z1EORE545uJd3d72Rt5SBvMc1wJTifeA9Xem4tffznfy5QORCmqnCoEk3Cd7uXE&#10;K42Rab+vSUlrrM+EpBwaC6FqbKCqNv1c4T3MXlf9ge/H/b1QuVSCUK3BOmsavQs3f1FQYpZFoalB&#10;1cQD34z7Kvdd22//4hynG4VlyUjrBv4OL2rMOCx6nGqGDUZbxU6mqhlRQovCnBFR90VRMEJdDBBN&#10;4L+I5kqJrXSxbNL9Rh5hAmhf4PTd05L3uxuFWD7xRgAPxzXskVsWQR3A2ctNCn2ulFzJG9UaNk3N&#10;xnsoVG3/IRJ0cLA+HGGlB4MIGMM4DpNg4CECbaPhMBi0uJMSNudkGCnnfz6w3y3bt94dndlLoJB+&#10;REn/PZRWJZbUga8tAi1KybBD6daG91YcEJgcLq6bRQmZA9jhNHR2DcZXwEriJPABllPEBv5wNB5F&#10;DWLRIImhDGscA8epVNpcUVEjW5h4Coju+Id3C22arl0XuzIXl6yqwI7Tij8zwJyNhbrT0o62WDZe&#10;25I5rA+OI3EX0VrkDxCoEs2B0pJcMnBkgbW5wQpOEJAJbgWzhE9Rif3EE23JQ6VQX16z2/6wZdDq&#10;oT2cyInH4crwUPWOw1aOgzC0B9hVwigBDiH1tGX9tIVv66mAIx/A7SOJK9r+puqKhRL1R7g6Mrsm&#10;NGFOYOWJZ7ri1DS3BFw9hGaZ6wRHVmKz4CtJ7NQWRwvy7eEjVrLdCQO0eC868uD0xYY0fe1ILbOt&#10;gW1xu2VRbjCFXW6JbA/fj2A00Kw594+MdmyzqwPxv5HRcQgnBBg9iKNo3J7z7iIYDZMoblk9HA8T&#10;37X/66xOfrL6/8fq+JTVx9vr21mdBIljdTgch93r1bEarup4PP7v0Xr0k9Y/ktaSkRR+rUiD0on8&#10;+LqYhVFmq+DNawRx/ZfmqLH6vJW95nFia1Yx8+C0MTxQ1im+u2HEChBbeaJkQJk39z4021VRApac&#10;agIP3zS9v9Og6u+z1d3qfsnpTLEdRT10zTjTRj2gZYHm+ZZgA8If3WXz+3YWfb8iilKuS2Fg+GKW&#10;fehl02w2v/7UWyyvlr3gTPKNpWbnTuMcPKWMLAT5rBEX0xLzDc20BFnT6qj+8+6u+iyydcWkFTn2&#10;bbXlFkMI5oVWfmUbGh0+E2RbU26axELRygWnSyY1aIeU1muag9R6l4OqIJDUGNDKUjHeKC+4DkA8&#10;2dXtxeC0/2+DUeb748Hb3jTyp73QT+a9bBwmvcSfJ6EfjoJpMP3d6oggTLeaQvi4mknWug7WE+df&#10;FfptStSkEC4VQTvsEp5GCYJDTjx2LsKLaxFyKkSRDwCyU4awr9SQ0poLALK1Q+djg0P9EWi7JVYl&#10;ovX+WuSABgZF42TRq2lBkAwip5UbiGxqkER+lID8splBHAVR8E8rAhdBo2xdEUJwisslWA6kNhm0&#10;GdzTuuv1mLJe/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JdRISbiAAAADAEA&#10;AA8AAABkcnMvZG93bnJldi54bWxMj01Pg0AQhu8m/ofNmHizC7RCRZamadRTY2Jr0vS2hSmQsrOE&#10;3QL9944nPc47T96PbDWZVgzYu8aSgnAWgEAqbNlQpeB7//60BOG8plK3llDBDR2s8vu7TKelHekL&#10;h52vBJuQS7WC2vsuldIVNRrtZrZD4t/Z9kZ7PvtKlr0e2dy0MgqCWBrdECfUusNNjcVldzUKPkY9&#10;rufh27C9nDe34/7587ANUanHh2n9CsLj5P9g+K3P1SHnTid7pdKJVkEcLZhkPQrjGAQTyUvC604s&#10;zRfJEmSeyf8j8h8AAAD//wMAUEsDBAoAAAAAAAAAIQCq9adK+jEAAPoxAAAUAAAAZHJzL21lZGlh&#10;L2ltYWdlMS5wbmeJUE5HDQoaCgAAAA1JSERSAAAAtQAAAJ0IBgAAAYWrCWQAAAABc1JHQgCuzhzp&#10;AAAABGdBTUEAALGPC/xhBQAAAAlwSFlzAAAh1QAAIdUBBJy0nQAAMY9JREFUeF7tnQd8FDef9+/u&#10;ee/ee+/z3qWThCeNh+RJL4RQQgkkIYEUQmghEHpCbwmhl5gaqsHbbXoLhN57x3TTm02vBowBm96j&#10;m59G2tXManZnqwv7/Xx+Ho2k0UhaWdOkv/4lEGw22/vMGR6GO/8k//POt1Td+yW63ZDNkUhYtMBw&#10;Jo6gCYh8WacTc6nU+SmOxmGHmGPEqLH0oMGWiaTMt228TlKtcU/qFzdkLN0P6ASIzMV5q1ITKu4G&#10;CE87dIJ8WrUNWbtup/8TFCpTzythvi+KI/qxJIwRI4NHOq5wS7/P/cT4LBk5YkSgT0wvwI+BWDLe&#10;oGn5S7xAJ+0+MJW4xeYc7y/xhmN2a/aBqcSBv8T1AgEnDslo0/YX5vLA40+YNMV34g8ePHBHNjqB&#10;iBiXJeEb8QDICDFOQP2MeKA/AXaYecSDxcREORNHBp6wyMmT57wSTT97zn+i4j9OuOX1XyluC5b8&#10;3h0miodDf/31F93nPF6kOnnqg5o0LLI5D4SwXkN9leq330NoJUhAhO/fu3efzFuxibrhlzhiVGAn&#10;4bnjXcGXP3SmiXHgV+zL5uSx96pR97gJf5g7wZn0C/SAwmXq0q2MElVa0S3CudjhvhEP4Ih+RmHP&#10;FPvO9wnEyEDWd+v3eXyIJSNHjAjEhGTihJz444Kbi8OP8dnt+kq8mnObZh/i8GOsNtcalpQ3vhKX&#10;icOPYcnISRo5RpO4iOzaCXh8v4kDMTJn4h+LmEuLPi5Lwhh9f2IEwk6nZ7jjscP9ww/mW39ih5nH&#10;4VJv/iFcELgbiPssenCcPHXanRDXrt0HzSWqPzBcov9QcFSv14W8/GEdWmQZ167dILPnrqFufSKO&#10;pBn0utm4VV8SN3A0eabEd+SJ96t7Eo+EfHYFgWBxJC5BqUaNnys9ETRi3GxacqvVmcwOiz4JCY53&#10;kAmeqZs3b9Mth7vfr9SMbrH/cvkGpEvfJPJkEfXKyOMk2GyfsWQjx9aU7e6T8hMjI0D0N9IHFdWn&#10;1/eVSzuHhx1ITQvPzy9itSf25ifgFFSuxtzv6tUbzNc/t2/fcR/H0yv6VQv3vsXumsFOGxqTJk/V&#10;nEiUiN5f3Bclwv1+jXNo4ixasiy02tdfM7jCjewcIfUczxZVnw1Ebd22j53O/32BP3HSz6p3pqIe&#10;UcSyERhKu+6hTwwSkWUmEInIzqW09zEsO+bBT+UPWWag4n2S3e5KQzdrwkT5I+jmIqsFEVlmIOfc&#10;w3T7qKJFm9K9wrlEZOdi2QgcowQ5cb36kkGD4zXit6li5uA3YOAQTTwcyzE6B8tGcMgShcKFLG2I&#10;nT40ZAlziYj+6BVEyn3dgrlUxLh6sdOGB38ng/xhdIzoZqcLP+KJoEo122v2oWfZuyG9ni5ag245&#10;3B+w5KODeHKZnvuwtmb/7Y8but0hZ9ZMf53boP07/oi14ktzF66V+h89eZZu8aikDwtU73zSWOov&#10;KuCMh1sA241b92r8n1eeI8V9vWjGeXPJS6KZjgQDByY9gne8Q4cmPcm8ch+T/5zu/smNBKbNmBXd&#10;Lk+Gr4weOaq+ifmOfXoVBVgS0ePixUuaTBRULjLfNuul8cN7qNc/9fQKQAyHbty8GZ3MiyeXZaRg&#10;sVrk7t177n0RMR4XCseSjgyzF67TnLBinY6GmZFJRPQfYvfz9TJYUlOPaU4ubkV/I/TxxC20Zt32&#10;8GZcTLxWy75k3YZdpEGb/m6/QODHTJ3tecoR02GnDA106DxRnjB3n1Gevjl8DAVHP7ZCDL+cdZUe&#10;/zR7aQSuX79J3WG5gLz+UX13JkXpuX37LnPJwTGdutvYngr8ksZqX4I++V610DKNz/tiglyff9+B&#10;nVYleeNuUqlhN/drM4AtXnLCP3H8XOpXWLl9FanfboAmXa7pM2YHn/Fdew5JEw0nsvSXrNwSXKab&#10;Nm3677IEOX+uPaV5dSCq3BD1y2wd13ZpONRjwSEaB8jOExeX9F8sK+ZJHDFamhjHV6Z3HMuicaZv&#10;OCMNh/xleuTosYHXtlFiHF+Zts8+TOM0c3h/jOTyl2nAsmIeWWJpB0/QxICvTFcYvoXGKdZ/vTQc&#10;EjMtfi/jevAgiMv7xcvZXgmJ+Mp00b7JNM5L3VZLwyEx00B/rv1px4OraV/4ynSBzitpnMckYVz6&#10;TMtgWTGP/lMFhKEWHF+ZhoDMn8tf88AVkmXFPEhMnxDECWemjc7DsmKeLVu3GSYGIp3pEydPBZ7p&#10;BJvze1linC1bUzSveCG8+oUe7+TJNPfTx126bDmNA2Tnsdicg1hWAuPvwqc7UeFElj7EshA49+55&#10;HptEhROj9FkWgkOWKKQnMzOLFChak+2p/PDzANKxh5X07JNISlRty3w9yNKF2KmDJ+NCpjRhSI/o&#10;j27sw+rtyJz5a4ljxHSv+DyuXjduhOkJ/dw57SsDUfOXbmDZMMeyVVvcxz75fnVNWvsPHAtPhkFc&#10;XNx/iIlzDbVNdrsXsYGCRqxep+1CewwYqdmH4uNHPs5OGR4S7M4UJHzmjGf4kqhH3vX286cbN265&#10;3RaH6wQ7VXixWp1W8aQcuDemeF7b4iMSdxvpySKeppFgcy1ip4gcPKNcZb9p5XY/UP4B9eGjJ84n&#10;hUrWJn8vXkvjD1iS0QGP+iNGz9ZkQlRBXQZFDR42IbLvmv2hXG5v6WvWSECJf58dGjznMzJoYnmF&#10;mzdvkX95lA03zkvyyjS+WvEvV2blK37mxSypvxldvqy+PntJ+SfOzr7m9ndnuoBydVq3focaqaw6&#10;RQmU/KoFadY9wb0PuBtbvbg/wGUc6MMgvH26oNyvYHQjJPbZV65cJ08X/45czrpGj3GNnql5usmx&#10;5nE+4xI5djxdGuZPebNNo7/Ma2IdX+5i8HD7e0p//pcraRRty2ZAPExyxHE2m6s8SyoGZ9q0aX/D&#10;L86RNeFQxcF5LBbL/2Wnfjjgldt/+ERp5UDjJs6jcQA6SDGMI+5v3bafbrnf9Fkr3W69OvR20bi5&#10;9t86VHgFP/ZuVWkFQBz9/q/KI70sHvjoO3XQIPxx487DO/S001HrYvyMC5fdaYgC+aLiZ86eJ32+&#10;LPalZzg/KP6Fuq/nCeXK/XgAV+/1G3bR7badqe7ZeQ3bDXCPJ0QY5xk2uo1r//6jZO269Xmv0tcl&#10;byBTZi3XFObOnbter6VFRH8jNW7Zj2Qod75cP7X2fPk20hNFqpFHlf+okuwHfeOTxnSLsAo1Pf8Z&#10;XP0TJpG9+/bn/krHv6OsQvmEFb4P9LO79eHhQJY+Pknxlp528Dj144jx7t9/kHu7F31muTB+iINK&#10;17/dKfxRPRYaWd75/CfNeav80InU/Ok3Gtaq41DqB6roBmIBVsScZ9iwYc8iQ2IGZXpGNzLYiE9r&#10;d6DhK9ak0H19XH0aGzbupu6nlOdPIIbzOHr0ccR4p06fJ+WYIRIxzGJxlGJFzhmsVldpZETMmD/d&#10;uXuPZt4IMS7fF9H787ji/hCXOsHKF/fv39cc60/AanXUZUWPPsiALGNGyo3I8mkkwIoeXc6fl38y&#10;MJKIv8/BetUZspkdKaeZzXjgiUz60Qa4xZTlWaYrV65Et8JxlRbvMPxJD6/sogM2mJJYURmX6Stz&#10;cuvOfY2/7DiZEFc2tEOWb5kOHDgR3buUQDIng1f2O7+t9SuxQqHNaRdpGuMk/x2y4/VCPFllA1n+&#10;ZQKsKiKL0+l8LNCM6Qm0GxE1Y9MZmkbv6anScDMKR2VbLJYirEoiR4Ldscvs7B2j16OhVLZloTpA&#10;sN6IHdJwMzKqbCArh14Ywpxgd6azKokc6K9CJZTKbjpqF02jtDBPOFD5qmyzRKXftjmcx7Ky1a9r&#10;/mREKJX9ye/raRrPdF0lDTejUFv2hUtZ0ansBLv9U7OZqigZ7QRCqexX49bSNJ7RWSMMREaV3ern&#10;QdJy6AWsDtePrEoiC04my4RMMkKp7OfZqF1ZmFmF4wLJqiLy4F+odbfh0ozoVaiUt0Wh/fsPkJEj&#10;R/vVxk3qwHMgVpZsHyC+LB29Nm/2pMspXbmlNP96VW/RO/pvA5FBWWZkmj1nFS1QsGB8btt27ak7&#10;+9odzRb+CA8F/jLLjACrgugx3O604sSyDMn0wWc/0owGCx8UDfWM66PZD4Xvma1iMwI2m3Meq4Lo&#10;wm8DZRkzUm5Clj8jgah3H3qsdif9f5Zl0Jd8wcOxffS9quStTxqRfsPGk9o//qY5FmOt8DHixAl1&#10;ANmu3eqFr0qzOLo14nElTcQ3q9t37oZnXGI4sFpd9H9ZllF/kjF3sTq5aeyMpW7hM9XuPYfI7EXq&#10;rR+Ys3wjgYFTgPFgnKXJ25hLi+z8/gSUih7Gipp7OHL0GP1iIsu0GUUC2XneqfAj3c5YsMYrTNS5&#10;8xk52234w2q1tzYqZDD6osbPtNL88aUST3Y8FxDdAAaJsZ928KQ7jIfbbC4LK1Lux2J1nUKmxQKA&#10;IZZJdB/jNt5jH2HPXfAe9STuQ88ZWMz2p7c+bkhGsgHvPF0YGuJuUUC5Bl1iRch7JCQkvHA5K4vM&#10;WyC3AwSt27CT2Nm8IC79qOlCpX6glSH6+dOg+PFkoG0yWbFyC5kwdYk0zoQpi8j16zeIxeJ6g2U5&#10;fwADzRgvsnP3QWnB/enatZvk7NmLmqnPHITzLVc/q/pfpNf6Tbvp61/lv28fy1q+51/5fbrRODwj&#10;GRlMMxKWGQA4X1xc3L+x8z/cxI0d+5+okDNnPLdxaIFnMy6RYrpBNlxFKjSm4eKHiitXr7KKDcJe&#10;QyRBpvLi1IO8JtRzrLJDUKHSctt2HXtavfyklb02WZ2+JIoPWwAYY81HExV4vwb1+6ZRd7rlcd78&#10;7Ce6hTHtLGZyCPB0MLR3yoxl1M0FuPugct8rfufkYdu3p9Ltzl0HyTDXVOrPgf9y5a6j77Bx1F2i&#10;cksyeoKxyXS9MI1K5r9qdYrbXaZqW03Ypk176Haqj7JwGbbsrv1GkJdKaX81nsA89ihdpFJTcv78&#10;JepGJQLMJwO8si9fvkK3eBcBcDxWmOHo0wfcfeXqdY2/bIz1U+zHBvo0+D62Tyn39Ju37HP7J02c&#10;R7dTp3kqqVyNX8iLJdR7+VfYPDlRom22YGRY2Q+DwOo1ckMekZC7sgHm5z+idBExhV+AVnZeAsOT&#10;YToUgpt5xwgWvDdGKzhy9LjhIB8RxDmt3JfjmFzzzjk3Eme3/39UEkbEcj6q2k7a5/lSya9bsqNh&#10;TOYirXikzU7z8GK1uTasW7+RVsxqNks+nJoxT13/B1aslHOlsdM+PNjsztTs7GxaCbIK8iVudJjr&#10;s+o/k6d1xnZkAteuX1cqPPEoy0b+ZbjdXmLzVs+8GCOJ6MPwhhAL9cANY1qc9j08T2hvf6p+dZEJ&#10;7N6zF2s9VWDZyl+gvwR8tURZBejdfMuFJ0SYV+P+fCuKo/cXhfmPAHli2cv7wMzVzt17yK1b3nYV&#10;ufDWbu++I7Tw2BcR44nwfWx79VOnR29J2a9JRzyG74uC9bVDh4+QQYMG/TfLbt7Eanf2RiGfK641&#10;8iealuN+Z89m0v1OfZNIXJ8k6uZfxHkc7j55+jxZtGwjfWTn8HAO3y9fpTU5fS6T7NiZRv242Wcu&#10;/phvsSeOYtnOW1jtDtq0xEJxgac+qEH+Wb4BdXM/Dt8Xj/GnIpWakVfLNaBufqy4fbVsPfcibPwj&#10;rihgsSVmsOznDSx2F22K+sJwYQU6Hq7fhkt6uB/Wov36h87kyfe1BgB4uNXmvMqKkbtRuovTyLCs&#10;EPr9xUvVe2jR35fGTVronvgPtyyOXoWYIXfwj9Lqh+DJM1e4/cS43E95urzBipM7SbC56OVcn3no&#10;A2blAG4+j5Dvy3T4MB3ZEBDpbDlnmTji/szZqzRxxDClsn9mxcp9IINihk+cPEszXYDZ6cCdB0eM&#10;x/V2iKNWRUpJxk4/UaQ6qcCW2GjXKZ5u8eEYbFbuWMS4gBUrdzFn7gLSvINqpYDrFeXfNvuKavAN&#10;8AKIcSC+zGkkKKRbwQvasfsgfakPni9Ri27hf+iwZ4TTV3W7kJWr1uSuyuYPIzyTogBvNbDXIQuP&#10;BrLzil9wuJ8+Tq56qNFnUBR/CpOFycCSJ29/0ZS6t+5O0yyBAjfUptMw5kNIkS+bu+Ns2rrXHUeG&#10;7Pyi++v6Xchp3eKogBUzZxkzbgKp17KvJnN6AXEfZnWNEI9JZuZ6OTwM0v+AYE2y9+rLesTFjbkW&#10;LvcYYB4/dbEmrFTlVuSPKdNytrIHD7YURubEjJmRL8Q4sop2JHrWPuNb6Ex6hqmKBnoj0UDc1wtY&#10;HYnVWLGjz5SpM8hz7CuyWflCtE5WoVo7vxUt2nuGxIqu3qwXjWeEeJw/PV20Jlm2YlXOtGqn0/mP&#10;QDPsD8TBokmfK30l3LyiZapYpxPdIj4EN69onpY/EMeswDCrtTQrfvTA1fjLWt4ruhoJhoxzG7KV&#10;Woz0Spm6BHZcWfGjBzIqy5CRciuyvBoJsOJHhwS7c08gmdQjzqA1o3v3PesB6UGY7Bhf0iPLs0zA&#10;4kiMvHkKDroNTGOWZUYmPbLCm5EeWRwz0iPLs0x4R5M0ckz0WnUgJtRkoLAy20oyFe6uXReMI/ph&#10;7TDZsTKJaYjI8i4TYNUQWeLi4v4n0IzpESvJrN7tqxpZ4cBdjFVcoJIhy7tMYOhQx/OsOiKH1Za4&#10;12zG+DBfPSgsN1rlT/pKerdfMikzbJOXv+xYmRBXRtHP5LMN9AJWe1I2q47Igf7523qdpZnQy2g4&#10;l76SzKjWYLVyH1X0IrNq03PsHk0cszJCVga9XqvwY3ReNE2bPsvLkKyRjJAVPhDxig5WRsjKINO8&#10;+QsjX9EnT56SnlwmI2SF96fJa07TbRHl4lik5xrq3nk8WxPHrIyQlUGm7CtXI1/RgWTICFnhAxFa&#10;9DOdV0rDzMgIWRlkAqw6IkegGZIhK7w/7Tx8mW4/G7SJvN1DveU7cfa6Jo5ZGSErg0yAVUfkoGcJ&#10;EVnhzQhLfWKLFv1yt+D76XDAqiNysPOEhKzw/nTu4i26rRW/hXzA+uhT529o4phVOGDVETlwEtm/&#10;k0xGyApvRs93Vrdo0RWVLkQfblZGyMogE2DVETkCzZAMWeH9adfRLLqtZ0khZeLUB4/NBy9q4piV&#10;EbIyyARYdUSONWuTpSeXyQhZ4c2o3MCNdIsW3XbCXq9wszJCVgaZ9uzZF/mKxqJkz0vGSshkhKzw&#10;voQ13OduSKfuaoM3ux9Y+vyxnzzbJfCLohGyMuiFwUDjxk+KfEXj8RPDtWSZ0GvRCrmJelnhzajD&#10;RLUVo6KTlh3zCjcrGfvT1HVh/GnU2LnReQS3Wp2fIGOyTMgkQ1Z4s3pTeTJ8ibXoYCVDlneZgN2e&#10;1IxVR2QJNGN6ZLZH9Zo8xTPJ/uZt7doBvOuAlu7yTJmbOm2GNC29ZMjyLhNg1RB5Dh8+Ks2ETN36&#10;q6P3ReJ69SX9+g8ggwbHG6pb99/cZjVPnaYjgb0q+v79v8jZs+fc8XCMLC0unBPn1mNJnCbNu0wX&#10;L16KXkWjj1qwOPS7DzNg5hW3YQoDslmKsOXGZBF29+5d6g4WWZ5l+mP60uiPxQskgxOnLKIFCpZR&#10;Y8a5K1sEfhabg+0Fx8bNudxi767dxoNbZAoVVKpMoSLLq5EOHzka/YpOsDuPGS3XZ6TcBgZKyvIp&#10;E8ZTW+3O66z40QWZlWXKSFNmGj8sRJuU7doR/v4EWLGjDy4Md+4EZg7HzIWrhMHCDiIDhk2g2y6/&#10;qX30L12G0y2AVV9/yPJmpKtXr+f8gHRUnCxzvuSLc+cu0jX5wQVmmBBg++ecVaRgCdU+04RZ6n/H&#10;oUMn6XhrzCp4vngt2h0MHamOODVCzIsZYRwLK27O4Wvipi8h80bwMFS0CI7j0yF4Rddv0osULlef&#10;fFevKylb3WPjQ0YgA3+4QILVdY0VN2eZM28BKfFVC2lGfalFx6G0IHoWL1fnH3JLZOCP2WrFLmUr&#10;NR86rq7LNWuhavCbWzIDu1OPMpeH7v1HSvPgS4XK1iMrVuaiCUNJSUn/jsLIMmtGkUZ2TjMCAwcO&#10;fIQVM3dgsznppEJZhs3ozQrqctbh5P0vmknPBbDN9rHEFbDYnJEfkRQMuDLLprgFIliODBVfK/wf&#10;1lmw+b5Fb80+hOeDHL/L8IfDlUT2HzjmlXkuDBPDFujD9MKkHnG2rRGwVgAbc7I09MrO1k4wfayI&#10;9rjFSzaQkaPH5e5K5ixcvJQsWrpRUwAuXkCYtOR+39Tv6nZHSvy8ouKGjNXsj5k4n6xbvyFvVDIH&#10;U5azsq7RArz7cUNaUID99LOZmgLW/2WAZv+d8g0Cml/iS/yc0KNs2hto9esQtz+0f/8xsmpNct6q&#10;ZA6+L2LdFbFAXOOU1oNJ+a8pt1CPCYvXVK6vzrBKTTX3acmM3v68Cd127e0gp0+f9wrHYjhjo/Ed&#10;MJLgogL0hRMF8HQHN8z7YPt14x6aOIuUvlPc9yesFYAtX8lOH84Fcv2FzywWu2M1CjR+8iJpYbnQ&#10;+mVv1Fq0H+w1VJgv+SSK//ecVR7jgT5cVO+Bo2icfGkHz5k4khZOVnAzAnv3HtY8MQK8G5m/cJ3m&#10;k9R3PlaGA+jWWLbyJzaHqy/GWANZJURS4MKFTGKxOF0sO/kfi901f/fefbTwpb8O/D2JWRWpoFpq&#10;x9eRBLsjhZ3+4cNqdXzFL5jg09odpRUWiMrW8HziQto2Z2IDdroYAN2K3akdnnDlynXSrkO8tEKh&#10;5u0GacwJAaRhtbvsLNncgdiaYkQG/PABf/eLKXCBWEVHQbGK9qGB8ROk/mY1Zry67gtkqqIrCKvr&#10;LFwmfyOn17xF66T+evFzt+qSQNc5FNc65GFmVI29HwmnbigPRcnrd0nDuJ7WrVJX4ds2bjd/HQwB&#10;TUUbfby8dfsO6fabg7oXLl5PEpLUJzAsHPPJ97+StLQTpHf8OJogOHr0DA3H8lC/9nJSd8W6nUm8&#10;fTJ5XWdhF1vxe96zxb4j6zfuomEAfk07xpN3Pm1MLmddJeWqt3P78+3BY6cJ7DHduHnL7X/12k3q&#10;9qW3lTS5+8YNNT4WZMD21OnzpNi3rd3h0Mjx2iWiXq3QmLyqlKd930SNPwREt6aiOU6lItMOnXDb&#10;zufweCfOZJAqjTwvfTh8HxVd9jvVDJDoD2ARXQT+YkVzPw7cqGjuLly2LnXzr+DwQ0VzNwfumq2N&#10;zcTt2XeE/D54LHEoj+34cIBlsrHw2HMlapEmLfuR06czyNPCO3PcZuJ9yzPFVcuPML9569ZtUvxL&#10;1ebq48zEXKHSP5CKtX5VnkA9a3EBr4o+eOgkOX48nVY09x85aT65eCnbHQdwd/manocD7sdbNAdu&#10;vr9WaK0A/qhojtiaObyiAbcBra/o3cwSOv4jAPx5RWPNrHa/2al7gHUy3WKdLG5H+u69e+TOHd/v&#10;v58uVlNqM8+MwEN5MeSIfqslq+CJOnlSfY/9RrkGyn+6t+1pXwIPZUVD16/778NFiR8nAtVDXdHR&#10;FK1o3IbMnrPavVpZTOGVzTGV3urBVPzv9A1XTBGTxZY4jL1aihEoFovlKYsl8XOrzbVNrFRYexw1&#10;ZjwZP3EymTJ1Olm8dDlZvnK1RvBHOOIhvni8xe7cHm+zVR082P4MO1WMGOGhZs2af0uwO7YoDe0B&#10;GlvKth3Kw+dNem3Tk5V9jfQbNJqUUx6UX/24Eb2d118TZUK8V5Q7RhwX1y+J3kXKuHXrlvJMtdfd&#10;8PGxaNq0aX9jWY0RwxubzdEIjQVT6jFtU2TZqi3kjfINpY0y2iqsPOTj9Z7IlStXyKTJf6oN3paY&#10;exc2iRFZMJ8NjSBbaRAi4gjMvKTHdeusXL9+g/XqrpusyDHyGxZH4gj8yGfS1VWPQIc+3u+TzerZ&#10;D2qSJh2Gkrqt+kvDRYmUESY2ycI5+jjBqEnHISw1z6LHFrtrNquSGHmQf02wui7jQYyzboPvr1Si&#10;ZKZYMamBc/REOlmzfgfbM26EX9XpRMOTt1B78hQexmf1gRdK1KJ+r1fwLB3G40HXrqmv5EGXvuri&#10;pIFq7gJ1MhvAiGWr3XUzLi7u31h9xcitWG2uvTAWz2nafpD0BzZSzUY92JEq4lvpp973rI801P6n&#10;u6H5mjbKgbtl2wHUnbLtAN1v3Lof3QfiMXpxGrXoQ7f6Rn2ILVCIMbdvsNUc/alqo+70GIB/fOV2&#10;7Airwhi5AYvFWRSXVnwMBCOEQRZGeuvTxnQwRpMO2sktENiybb97itjuPYc0YcA5YgZp1zWB7RHS&#10;b6h2JhI0e+E6FuoNlmjC+AVO+Rq/kDc/8Uy+fEPJX7Evm7M9tdHHDVT/WXsNGec+x5bt+6kfGnSz&#10;Xz23G32GmR+o0mfIWHaUOkrU6syni6jnBSwO1wk+swDIbhlE7RNuH/TwFfUhTqPmfTQm9fGhtoDQ&#10;EPXxAfeDXihTl0r0e1J5EMUwBoj79ezrGXx66fIV6rd9Zxrz8Wbeik00zsJlnpXseFpZWVfp/p8z&#10;l7r9OLj94H5G4oyb8AdMK+XO2cT5EZvdeXrVGrUXXLZys/THMdJlpdFwuN863b0xBxPEnmGjwcDO&#10;XWl02fFALAeFU6lpx2k+0KjbCfZhePjJU5533NjH+pict5R79ZOnzrE91bAEP06mWfPptC+Ssn0n&#10;7r2vsKqPEW6sNmfm9h3qGKf5S41nJL7xSSMax+j13JEj6uAygH2+DijAPjisxBGPya26dl37MWhg&#10;vHprwv8BRIY7pngd366HzedrzOGuafTYg4eP5JxZr/yIzZY4HpdDsMRPD8PFOZ9xSRr++1DP0FiA&#10;+2d/ty8yPaooPnGae4H0UDmTfoGMmLSADp2Vnc+MRET/bcpzAne/ptwWifizkTR60nwab9ac+cTq&#10;SFrBfpoYgRIfH/84HlyAL2OHu/YcpMNp9f7x9in0WAALOB+xsdfgctY18kY5c28KoMJKIxBf6eUE&#10;589fIq9/bP7LJhaiF4Hfk8IbnFps3d5tO1JpWKUf1NePSbpx4qJu3FBnNeNZZtAg1yvsp4phBuU+&#10;Liv9rHoPiB9CVsHQnbvqGw8R3DeLcUQOpBob0BH13ufqpNzczsdVvT/mGAnGjcH0mSvJM8otB+gQ&#10;5yD3lQ4DDBjseRX6pI/Ry9xiU1Z2Nt6W3GY/WQwjYCSN985795szG37pUjaN/30z1VzVnTta451T&#10;Zy4n+qXZZVqk3KfnZTZu3iMtl17tulrYEWodPyl8Yv+mgcc4E1Y9AO1/s2mO51rLHrDxew1xOguw&#10;nzCGSILN1XfeAtX698smPyJwHTrsefgDsjgyDYhXrc7mN6ZMXyItr16c6bNXafxLVfPcqon+ehUs&#10;oc6ySl6/iVhtjknsp4wBlCfr89nZ6us2WeWZ0ZRpHtPHsnBR3CitGfAQaHRscorHirwM8ThRMLgl&#10;IoadOZvJfAlZk7xdEybqmImHU3+G15+S3GZ81ySOHe3Nzl0HveJDAMNjLY7E3GFcN6dR7p/voaHg&#10;tkFWYeHSE7qRbGbhx4+YON/t5pht1I5E1QR27wHaua4AD7HY7z/Y81WSIzZqDt8X/czwjJ8x3jdv&#10;qma+AebDyuL4EubIAtyOsJ/24QQVwL/aySoqXMK82mBo3X4wPf7Fkqrtdp4efnQQaKMG+vjiPnfX&#10;Y+M8jHrqJ4S3GIEgmg+Q6SXJW6RAlJ6eSc/x0DZs/kAIZBUUDi3RDagPhAd+GgAItFG/WNrz2Rxw&#10;t0xA31OXr/6ze9+M+WIj9gjjWcKtS5fU28iHrmFbbIl0hQUj47LhUKgYpcX92sTZNY1aLzGuKAxm&#10;AuLAKxFxZKDs9uOVUp7eVBybEgzBfHAyI9iGAQ9Nw7Y6EkfvP5BKCy2rkFD1bcNuNO0Y5ugxYJS0&#10;HkMVOH0mHRMTlrCfPv8CC/yAW5wOp5at2ELTjhEYGQbDCUIVmDp9JomPj/9/7OfPf1hsTnq9NDMM&#10;MlBt3rKXVqIRf6495V6PNdJav/sCO6tvDp28Sh6THB8J9VigPtwaof8SGw4lTphH0863tyFWu6vZ&#10;yVMe82vh1EDrJJquL6LZqLmajva2nAb6zEiTxo+k/DVqMH7yQmn9hiJwOSuL2O2uJNYU8g/8bUeT&#10;zsZmpYPRP0trR5wZEY1GvWB9Ojl65prG79nOK1kOVN79ba0mfOW2DLJ530WNXyRkplGDT6p53rCE&#10;QxXrqeO6811vbbUmfrVzlzr5VFbwUGSWnOipD526SrcTlqnjm1NSL9P9PUezNfGiIbONGsjqORSB&#10;8xkXyHCLswVrEnkf3kuvXbdTWuhgtWOv+R8q0o26sW07OXHhBuk5+YDG/+Vuq8mLXVfRPLwWt5Z8&#10;Hr9ZE/6jazs5e/EmaTNil8Y/3AqkUacKhm7DISd7T5+vems+w/vvJWtLCx2sAiEneurTSiPnboDG&#10;Dffm1IvkCeYfLQXSqIGsvoMVn4mPyR6sSeRtrFbnF8kb1EmisgIHq29rd6RpmiWSjfqbIZvJyHWn&#10;yMGTV0il4Vs0YUX7JtMtQKOuqfTMYnj5wZvI1v0XyayUdFJjeIomLJwKtFH37O2S1nuwAqmpB2GV&#10;tClrGnkXq801GgUK11qeXBiBFgjR7qnxqm7j3kz3PuA99XjlHvuJTt7HRFKBNmp/40QC1VVmJ0Vp&#10;D6tY08i7WGwuam0ly8cC38EoUMRGXUm5rw2XvlDUaXYafYMxd+tZ8gpruFyfD1N7boBG3XHyfk14&#10;wc4rybh1J8nWAxdJ5zlpND3ZeYIVP0+gjRrI6j1YXbiURdPMF/fV/CExp8mJe+qkxUfdbsB76noj&#10;dpIyvda5w6KhYBp1JIg16jAiNurKSdvDpoHTUslMJe1jZ6+RuKmpmoYENR6lvtUAaNQJi494xfll&#10;7B5y8MxVsnTLWZqe7DzBip8j1qjDCG/UF8P8GTZQot1TfxO/ldRP3OHeB7yn/mzIRtJmwh53WDSU&#10;07cfh4+doWnmi0atPBisQWFgUFFW2GAV6LBLsVHbZx0Km5J3XiA3bt0jW9Mukde7ae+noV4z1d4b&#10;oFHP25juFQdaknKOXLt5j6zfdYGMmHdEeq5gxNPP6UaNJQIBzMWxppF3sdoTexw/cZIWSFbYYLV3&#10;31Gaplmi3VN3n36AfDRkk3sf8J66cI81ZMLKE+6waCjQRh3utx9IL/vKVZgxy/tjQAaNGvXff06d&#10;QStKVthQFAhio7509U7YlHXtDtm0J5O0du0gBVmjFTV22XG6BWjUOw6qn8pFPdtlFak2bLPSS2eS&#10;7Ot3pecJVvwcgTZqWX2HIjB33gIy1Gb7J2saeRt+X12lfhdpgYNVIFOaot1Tz9mQTgoJjRzwnrpA&#10;pxUk9eQVd1g0lJON+vXPVGPy+eJ+mmN1OJNpqRRkhQ5FZol2o+Zaxz7AADTqQ6ei25i5AmnUr4Q4&#10;AVcvjs2RjyyoxsXF/UfiCPphkTwv2GYOh5I37KTp5hT37j8gaenXaO8ra0xcgPfURhq3/AS5dSe4&#10;me/h4vDhU9J6DkVgxKixZPDgwflrbUhcerghGFnBQ5EZ1iWvJ23a/hIRDRk6XPPZ/oM47w8rQNao&#10;b95Sbdzh+KHxCdL0w6HZc1QzYv6Q1W8oOnXqHH1IzFe3HhwsmsPvrd8q30BaAaEop0CZxMbDDTEe&#10;Pq2OpeYCYqNunrSd+uEfXTye11FOIKvXUAQLUABlUn7//2RNIX+RYLcv59ZMZZUQisTVrnKCW7dv&#10;uxsmZlGbIeNCpvsYHJ+TwJqprF5DEbh06TKxOJwHWRPInyj/tfQ6vd+kWd1AFejovXDDG6lePeP6&#10;SP0h3rvnFLJ6DFVbd6iLLKGXZj99/oZfYhs27yutkFB18qRnfZNoc/58hlSZmZlSfyinuHw5vCMn&#10;uUpUbErTd7hGPBwNGvQbNuzZseMm0oK/9klk1v0uVrklTT+GnG8adpPWW6h6rmRtmv4fU6aS4cPt&#10;77Gf/OHAbre/N3qsah86kgva3xCsecYg5O7dyFmX5SsUTPrjT2K1Jn3BfuqHi8GDLYXHjld77KKV&#10;mkkrKlwKFaSB1ayKfKou4mkfM4tuA6VX/FjyxHvVyIdsDZqv63clH1ZpTT6s3Ip8Wa8LefPjhqRS&#10;7Y50mbi2PW00zvbtqeTt8g3I0JEe66nBoK+TcOqlD9UeeubseSTB5vqM/cQPJ3FxSf+Fey/QtkuC&#10;tMLCqWApW01dX6XyD53pPtwXLlx2p6nfAtFPHFU4YdYKd6N+U2m8Zau2JZ/WbE/f4DxRpDqpXLcL&#10;+eDL5vSNRIZyjheUBlOlWVzQjRrnj6S+ZnWCNc/7WyxPqb9sDPfDY8aFyNh102v7TtVIpVleLFWH&#10;FGIr2AJsjRr1a0pv3qWXizz+XlVS4ptWpLKwUCcQG/WWrfvIm5/9RI/DUtQrVqbQ47Ev2tUOtFGf&#10;On2ephFpHT+hrmiA32/atGl/U3/NGG4sNufdexH66mikp9l9YH7hhQ/rSMsZCXEemtd2wWKxJH4+&#10;asx4Wll9h02UVmYklReRlUOmvgNH0cX54Q5lvHSDNr/T886YNRcr4fZjP10Mf+C//84ddWiprGKj&#10;oaJfNNeshZIbuHv3Hvnwm9bS/PoSKKhb9+XY8XSyZLm6gL9ZcWK9c5DEW5wl+UMkkFVyMNq2I410&#10;NFgf0J+efr8G2ZcandVvj55IJ/8I0KoVVirQ+4GhlkmkQcu+5NVPGknDHy/ie+norOxrNB6sbdlc&#10;I6qynyhGsCTYXIvwqggs9LHYvpEAd9f6sQfJyorMlzSuV8rVJ8WrtCbfN+9N2nWOJ3bXNLfad00g&#10;9dv0Jx9Wa0fjhXuJivnLNpDZC73tf+uN3Jeq2oaMEUz3Fi5bTxPONWaiui750uUric2eeIj9JDHC&#10;hdXmOLRkqTri7UDqcU3lF1YaCNAvVr9i5VbSoHU/6sYa5ridEMO5atTrSpYv3ywNg9S0wz/oJxJq&#10;1WW44diaYl+1oGXZu/+INJxr8RJ1BeB1yRtw33ye/QQxIoXV7jjEl9nAay/9D1JAuXd86oOaXv5t&#10;Og+jW/zglXWfidF744OH6CcqI0N9fQcBMYzrRbZIEQZVQbI44VaBojVI7cbd6XnBY2zJ6jLV29GH&#10;wQrKFePmLXUEoJnVAnDPDqZMnUGsNudVVuUxooXN6axpdybRHwFU/L6D9IeS6UXlXpUvSZeZqZrE&#10;eudz9X2xXkljZyu3Lb9Rd5O2A8gw+2SvOHpt354m9Q9Vcb+PkP4jc924Ib8S+VLRz5vQ8gNn4khi&#10;sTnasyqOkZMol8g7yes96yY+Lemp/enL2h3J9es3WQqEjBo9m9Rv1osO5OdxMi9mkRdKej+MPcnM&#10;1R44eJw88m5V6tbHMaP44Z6lPmThUMU6qsVXuHnPil4Yn9/1cY2EL5ecHTt3w3TBPVaVMXIbVqu1&#10;EF437d2njucFf5e8EQhWS5ZulPovXq6aKwZYHxLI4o1VHs6WrdoiDVu/SV0j5uixM6R15+HULXL2&#10;bCYprdxWyI41o6eL1qTLZYNjx0/Q13IJTudbrOpi5AWGDHEWUH64BytWUSNRFNeomdIfPBKq16Iv&#10;mbN8o1sd4hzusNpNe5M2XRPIt/W7mn4A7TFwFC0DPvGbnWTxe7z67AE2bd6q3Fo4/4q3219mVRQj&#10;r2OzJ65H73TxEl1wl4J3zrLGEE6VrdWenuv0GXVCgCxOuJSy/QA9B7h2/Trtja02V5pS/H9VayFG&#10;vibB5lKeiRKVW4rlmlF0q9akkLc+jtwY73DoJeVBd9FS9bUbZ9WadWojtromsCLGiIF34c55uGVB&#10;48i4cEHT2AEWlC/7bRv6Kk3W2MIlzMQuXrkFOXxYtRbKQX6yr1yhjReyOBKXsazHELHaEo/ySopJ&#10;rpmzzdnNiBQLFi6W5ismjyy2xFNxcXH/xz2OGZSrEvhAmZhiymm9Wb4BuXpVXVMG7dndqB8N4B1n&#10;TDHlRoFYo44pXwnEGnVMQQmUr9KGfFrrV+kYGzMC+sFnvsRXoijAvtz+XWJoFIS1UYOeQ8ZSN/9k&#10;XOzrll7xAhXg7v7x40i/oeM04aFITBvq3n8k9du0aa9bYjiEygV6/0DF5yjy/e07UsmHlUOvL7Oy&#10;j5ujOX8g4mNPOnRNIK3bD/YKNyPwgoHJYAyT5WC6HfwADxfdooDPRl3y2zbU/52KTeh+qWrtyD/L&#10;qYYdy9fuQAqWqEU/u/L4A62TaXy4AcZQcPe58xepCV+8jtq7Tx3yCE6dPkdqNupBp9d/1aAb+WeZ&#10;uuTVsnVpWPGvW5CSlVRLP9iioEePqq+3HmVjKzan7CPFWZwJU5Z40j1znmzYupe6+eD30l81J0+x&#10;yuo/aIw7LrZcvFFzfuuT6I538VI2qaDUAUd/PGjaMZ4U/qgeda9M3k7LhrDXKzQm737ckLzERvFV&#10;bdid1G3em7pRNn78wWOn3e7UgyfIG8oDEEhOVtd0B8jH0tUp1G00AMuM6rToTT+ZHz+R7var+VNP&#10;0m/YeM1Yl/lLN9Bznj2X6fabMn0p3WKCMOD+XIsWb6Bp4LP+qEmeMdtL16aQUuwft/fvI0mN+l2p&#10;W6Si0vvz+DDHxt2AuzMzs91uUcBvTw3E7XMl1R8lzWBBdrBh8x66Ff3qt1TNi2HQDSj+RTO6fVb4&#10;pwAJrqlud7PuqrkEwOPwRv3yR+rY6VfYPxnglQ54fFBQyTOGlaalqeOvOfq4EG/Uoh8EWioNFm5u&#10;q4/716inro4A0KgHDFbXYRcH/4PFS9QxI0CcTS7GERv1x9V/cbsBd4vxa7Y2Z7atmNL4R0yY595H&#10;59K1t/oP+3JZ9Z/QiJ+7JTCX+o4cYAUHHIt39b37jXSnCz14oM59xGx2PY1+GcRc6jiWO3c8NgTb&#10;d7fSEYYcNOjWXTzjX8qxThbgW4F4Ti7gt1HHlD+EBoFBVrxnhyWlVWu2eY35xsQL9LB79h7W+Aei&#10;xkoH1rztAI0fQId2Xrlii/7hFog16pgioi1b9kn9Iy0Qa9Qx5SsBTaN+XDcxM6aY8pqAu1FDy1es&#10;pp4xYuRFUrbtoO3Y5kgk/wuECQqbKmBOIAAAAABJRU5ErkJgglBLAQItABQABgAIAAAAIQCxgme2&#10;CgEAABMCAAATAAAAAAAAAAAAAAAAAAAAAABbQ29udGVudF9UeXBlc10ueG1sUEsBAi0AFAAGAAgA&#10;AAAhADj9If/WAAAAlAEAAAsAAAAAAAAAAAAAAAAAOwEAAF9yZWxzLy5yZWxzUEsBAi0AFAAGAAgA&#10;AAAhAKHhWcKSBAAA+g4AAA4AAAAAAAAAAAAAAAAAOgIAAGRycy9lMm9Eb2MueG1sUEsBAi0AFAAG&#10;AAgAAAAhAKomDr68AAAAIQEAABkAAAAAAAAAAAAAAAAA+AYAAGRycy9fcmVscy9lMm9Eb2MueG1s&#10;LnJlbHNQSwECLQAUAAYACAAAACEAl1EhJuIAAAAMAQAADwAAAAAAAAAAAAAAAADrBwAAZHJzL2Rv&#10;d25yZXYueG1sUEsBAi0ACgAAAAAAAAAhAKr1p0r6MQAA+jEAABQAAAAAAAAAAAAAAAAA+ggAAGRy&#10;cy9tZWRpYS9pbWFnZTEucG5nUEsFBgAAAAAGAAYAfAEAACY7AAAAAA==&#10;">
                <v:shape id="Text Box 73" o:spid="_x0000_s1035" type="#_x0000_t202" style="position:absolute;left:7671;width:20389;height:5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2BDMQA&#10;AADbAAAADwAAAGRycy9kb3ducmV2LnhtbESPwW7CMBBE70j8g7VIvRUntKU04KAKqMQNCnzAKt7G&#10;IfE6il1I+/W4UiWOo5l5o1kse9uIC3W+cqwgHScgiAunKy4VnI4fjzMQPiBrbByTgh/ysMyHgwVm&#10;2l35ky6HUIoIYZ+hAhNCm0npC0MW/di1xNH7cp3FEGVXSt3hNcJtIydJMpUWK44LBltaGSrqw7dV&#10;MEvsrq7fJntvn3/TF7Nau017Vuph1L/PQQTqwz38395qBa9P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NgQzEAAAA2wAAAA8AAAAAAAAAAAAAAAAAmAIAAGRycy9k&#10;b3ducmV2LnhtbFBLBQYAAAAABAAEAPUAAACJAwAAAAA=&#10;" filled="f" stroked="f">
                  <v:textbox style="mso-fit-shape-to-text:t">
                    <w:txbxContent>
                      <w:p w:rsidR="00803352" w:rsidRPr="00B032ED" w:rsidRDefault="00803352" w:rsidP="00182028">
                        <w:pP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ALDAR ACADEMY  </w:t>
                        </w:r>
                      </w:p>
                    </w:txbxContent>
                  </v:textbox>
                </v:shape>
                <v:shape id="Text Box 75" o:spid="_x0000_s1036" type="#_x0000_t202" style="position:absolute;left:7676;top:2655;width:8376;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848QA&#10;AADbAAAADwAAAGRycy9kb3ducmV2LnhtbESPwW7CMBBE70j9B2sr9QZOEFBIY1AFrdQbNO0HrOIl&#10;ThOvo9iFlK/HlZA4jmbmjSbfDLYVJ+p97VhBOklAEJdO11wp+P56Hy9B+ICssXVMCv7Iw2b9MMox&#10;0+7Mn3QqQiUihH2GCkwIXSalLw1Z9BPXEUfv6HqLIcq+krrHc4TbVk6TZCEt1hwXDHa0NVQ2xa9V&#10;sEzsvmlW04O3s0s6N9ude+t+lHp6HF5fQAQawj18a39oBc9z+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ovOPEAAAA2wAAAA8AAAAAAAAAAAAAAAAAmAIAAGRycy9k&#10;b3ducmV2LnhtbFBLBQYAAAAABAAEAPUAAACJAwAAAAA=&#10;" filled="f" stroked="f">
                  <v:textbox style="mso-fit-shape-to-text:t">
                    <w:txbxContent>
                      <w:p w:rsidR="00803352" w:rsidRPr="00B032ED" w:rsidRDefault="00803352" w:rsidP="00182028">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ARHOUD</w:t>
                        </w:r>
                      </w:p>
                    </w:txbxContent>
                  </v:textbox>
                </v:shape>
                <v:shape id="Text Box 76" o:spid="_x0000_s1037" type="#_x0000_t202" style="position:absolute;left:7677;top:4394;width:38970;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oilMQA&#10;AADbAAAADwAAAGRycy9kb3ducmV2LnhtbESPwW7CMBBE70j8g7VIvRUniFJIYxCCIvUGpf2AVbzE&#10;aeJ1FBsI/foaqRLH0cy80eSr3jbiQp2vHCtIxwkI4sLpiksF31+75zkIH5A1No5JwY08rJbDQY6Z&#10;dlf+pMsxlCJC2GeowITQZlL6wpBFP3YtcfROrrMYouxKqTu8Rrht5CRJZtJixXHBYEsbQ0V9PFsF&#10;88Tu63oxOXg7/U1fzGbr3tsfpZ5G/foNRKA+PML/7Q+t4HU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6IpTEAAAA2wAAAA8AAAAAAAAAAAAAAAAAmAIAAGRycy9k&#10;b3ducmV2LnhtbFBLBQYAAAAABAAEAPUAAACJAwAAAAA=&#10;" filled="f" stroked="f">
                  <v:textbox style="mso-fit-shape-to-text:t">
                    <w:txbxContent>
                      <w:p w:rsidR="00803352" w:rsidRPr="00B032ED" w:rsidRDefault="00803352" w:rsidP="00182028">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056 22 373 56, mohammedmohammedislam12@gmail.com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8" o:spid="_x0000_s1038" type="#_x0000_t75" style="position:absolute;top:172;width:7505;height:6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0TLBAAAA2wAAAA8AAABkcnMvZG93bnJldi54bWxETz1vwjAQ3ZH4D9ZV6kac0AqqNAYBUqsu&#10;HUhY2E7xkYTG58h2Ic2vr4dKHZ/ed7EdTS9u5HxnWUGWpCCIa6s7bhScqrfFCwgfkDX2lknBD3nY&#10;buazAnNt73ykWxkaEUPY56igDWHIpfR1SwZ9YgfiyF2sMxgidI3UDu8x3PRymaYrabDj2NDiQIeW&#10;6q/y2yjQUy+zPVOVnd/5iav99Hl9npR6fBh3ryACjeFf/Of+0ArWcWz8En+A3Pw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f+0TLBAAAA2wAAAA8AAAAAAAAAAAAAAAAAnwIA&#10;AGRycy9kb3ducmV2LnhtbFBLBQYAAAAABAAEAPcAAACNAwAAAAA=&#10;">
                  <v:imagedata r:id="rId9" o:title="ALDAR-ACADEMY-LOGO-1"/>
                  <v:path arrowok="t"/>
                </v:shape>
              </v:group>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60288" behindDoc="0" locked="0" layoutInCell="1" allowOverlap="1" wp14:anchorId="4FC4775D" wp14:editId="3F241C74">
                <wp:simplePos x="0" y="0"/>
                <wp:positionH relativeFrom="page">
                  <wp:align>left</wp:align>
                </wp:positionH>
                <wp:positionV relativeFrom="paragraph">
                  <wp:posOffset>1465264</wp:posOffset>
                </wp:positionV>
                <wp:extent cx="2914015" cy="2915920"/>
                <wp:effectExtent l="0" t="952" r="0" b="0"/>
                <wp:wrapNone/>
                <wp:docPr id="66" name="Parallelogram 66"/>
                <wp:cNvGraphicFramePr/>
                <a:graphic xmlns:a="http://schemas.openxmlformats.org/drawingml/2006/main">
                  <a:graphicData uri="http://schemas.microsoft.com/office/word/2010/wordprocessingShape">
                    <wps:wsp>
                      <wps:cNvSpPr/>
                      <wps:spPr>
                        <a:xfrm rot="5400000">
                          <a:off x="0" y="0"/>
                          <a:ext cx="2914015" cy="291592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1BE54" id="Parallelogram 66" o:spid="_x0000_s1026" type="#_x0000_t7" style="position:absolute;margin-left:0;margin-top:115.4pt;width:229.45pt;height:229.6pt;rotation:90;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E8IuQIAAIwFAAAOAAAAZHJzL2Uyb0RvYy54bWysVE1v2zAMvQ/YfxB0X20HSdMGdYosRYYB&#10;RVegHXpmZMnRoK9JSpzu14+S7TTodhrmg0GJ1BPfI6mb26NW5MB9kNbUtLooKeGG2Uaatqbfnzef&#10;rigJEUwDyhpe01ce6O3y44ebzi34xO6sargnCGLConM13cXoFkUR2I5rCBfWcYNOYb2GiEvfFo2H&#10;DtG1KiZleVl01jfOW8ZDwN273kmXGV8IzuI3IQKPRNUUc4v57/N/m/7F8gYWrQe3k2xIA/4hCw3S&#10;4KUnqDuIQPZe/gGlJfM2WBEvmNWFFUIynjkgm6p8x+ZpB45nLihOcCeZwv+DZQ+HR09kU9PLS0oM&#10;aKzRI3hQiiuLumiC+yhS58ICY5/cox9WAc3E+Ci8Jt6isrNpmb6sAzIjxyzz60lmfoyE4ebkupqW&#10;1YwShj5czK4nuRBFD5ZAnQ/xC7eaJKOm7jyjjA+H+xCz4M2QNTQ/KBFaYfkOoMjVdTkfUYdgxB9x&#10;h1I1G6lUtsMIF4izqG/PIvh2u1aeICBulZ/LzQjZhv5YH129EX93ZF6uz49gCu14lZKGQBqTUTcS&#10;GCiOpaiS4inUwylDZUiHnskcBSYMcFSEgoimdngimJYSUC3OIIs+K2RsIpf7O7G+g7DreQSrZNM3&#10;vpYRp09JXdOrnkJ/sTKJHc/zg8KkzdQAfcmTtbXNK/ZNLjvmExzbSLzkHkJM3ZP0S69C/IY/oSxm&#10;bgeLkp31v/62n+KxsdFLSYcTiax+7sFzStRXgyXBrpmmEc6L6WyOTUP8uWd77jF7vbZYtSpnl80U&#10;H9VoCm/1Cz4eq3QrusAwvLvXb1isY/9S4PPD+GqVw3BsHcR78+RYAk86JXmfjy/g3dCuETv9wY7T&#10;C4vcf72yb7HppLGrfbRCnhTudR3kxpEf2yA9T+lNOV/nqLdHdPkbAAD//wMAUEsDBBQABgAIAAAA&#10;IQAVfpcW3gAAAAkBAAAPAAAAZHJzL2Rvd25yZXYueG1sTI/BTsMwEETvSPyDtUhcUOukQJWkcSqE&#10;4MABCQr0vI5NEmGvo9htw9+znOA4O6OZt/V29k4c7RSHQAryZQbCUhvMQJ2C97fHRQEiJiSDLpBV&#10;8G0jbJvzsxorE070ao+71AkuoVihgj6lsZIytr31GJdhtMTeZ5g8JpZTJ82EJy73Tq6ybC09DsQL&#10;PY72vrft1+7gFTy5j+dBv+TGzKgp6oeg91dBqcuL+W4DItk5/YXhF5/RoWEmHQ5konAKFjkHFayu&#10;sxIE+ze3JV+0gnVRFiCbWv7/oPkBAAD//wMAUEsBAi0AFAAGAAgAAAAhALaDOJL+AAAA4QEAABMA&#10;AAAAAAAAAAAAAAAAAAAAAFtDb250ZW50X1R5cGVzXS54bWxQSwECLQAUAAYACAAAACEAOP0h/9YA&#10;AACUAQAACwAAAAAAAAAAAAAAAAAvAQAAX3JlbHMvLnJlbHNQSwECLQAUAAYACAAAACEAICxPCLkC&#10;AACMBQAADgAAAAAAAAAAAAAAAAAuAgAAZHJzL2Uyb0RvYy54bWxQSwECLQAUAAYACAAAACEAFX6X&#10;Ft4AAAAJAQAADwAAAAAAAAAAAAAAAAATBQAAZHJzL2Rvd25yZXYueG1sUEsFBgAAAAAEAAQA8wAA&#10;AB4GAAAAAA==&#10;" adj="19239" fillcolor="#00b0f0" stroked="f" strokeweight="1pt">
                <v:fill color2="#0070c0" focus="100%" type="gradient"/>
                <w10:wrap anchorx="page"/>
              </v:shape>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59264" behindDoc="0" locked="0" layoutInCell="1" allowOverlap="1" wp14:anchorId="67646DAC" wp14:editId="12D05008">
                <wp:simplePos x="0" y="0"/>
                <wp:positionH relativeFrom="page">
                  <wp:align>right</wp:align>
                </wp:positionH>
                <wp:positionV relativeFrom="paragraph">
                  <wp:posOffset>3800685</wp:posOffset>
                </wp:positionV>
                <wp:extent cx="4889500" cy="4907915"/>
                <wp:effectExtent l="0" t="9208" r="0" b="0"/>
                <wp:wrapNone/>
                <wp:docPr id="67" name="Parallelogram 67"/>
                <wp:cNvGraphicFramePr/>
                <a:graphic xmlns:a="http://schemas.openxmlformats.org/drawingml/2006/main">
                  <a:graphicData uri="http://schemas.microsoft.com/office/word/2010/wordprocessingShape">
                    <wps:wsp>
                      <wps:cNvSpPr/>
                      <wps:spPr>
                        <a:xfrm rot="5400000">
                          <a:off x="0" y="0"/>
                          <a:ext cx="4889818" cy="490845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27723" id="Parallelogram 67" o:spid="_x0000_s1026" type="#_x0000_t7" style="position:absolute;margin-left:333.8pt;margin-top:299.25pt;width:385pt;height:386.45pt;rotation:90;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fpuwIAAIwFAAAOAAAAZHJzL2Uyb0RvYy54bWysVE1v2zAMvQ/YfxB0X20HbuMEdYosRYYB&#10;RVugLXpmZNnRoK9Jykf360fJdhp0Ow3zwaBE6onvkdT1zVFJsufOC6NrWlzklHDNTCN0V9OX5/WX&#10;ihIfQDcgjeY1feOe3iw+f7o+2DmfmK2RDXcEQbSfH2xNtyHYeZZ5tuUK/IWxXKOzNU5BwKXrssbB&#10;AdGVzCZ5fpUdjGusM4x7j7u3vZMuEn7bchYe2tbzQGRNMbeQ/i79N/GfLa5h3jmwW8GGNOAfslAg&#10;NF56grqFAGTnxB9QSjBnvGnDBTMqM20rGE8ckE2Rf2DztAXLExcUx9uTTP7/wbL7/aMjoqnp1ZQS&#10;DQpr9AgOpOTSoC6K4D6KdLB+jrFP9tENK49mZHxsnSLOoLKXZR6/pAMyI8ck89tJZn4MhOFmWVWz&#10;qsDGYOgrZ3lVXqZCZD1YBLXOh2/cKBKNmtrzjBI+7O98SII3Q9bQ/KCkVRLLtwdJqlk+HVGHYMQf&#10;cYdSNWshZbL9COeJNahvz8K7brOSjiAgbuVf8/UI2fn+WB9dvBP/cGSar86PYArdeJUUmkAck1E3&#10;4hlIjqUoouIx1MEpQ6nJAT2TKQpMGOCotBICmsriCa87SkB2OIMsuKSQNpFc6u/I+hb8tufhjRRN&#10;3/hKBJw+KVRNq55Cf7HUkR1P84PCxM3YAH3Jo7UxzRv2TSo75uMtWwu85A58iN0T9YuvQnjAXysN&#10;Zm4Gi5Ktcb/+th/jsbHRS8kBJxJZ/dyB45TI7xpLMivKMo5wWpSX0wku3Llnc+7RO7UyWLUiZZfM&#10;GB/kaLbOqFd8PJbxVnSBZnh3r9+wWIX+pcDnh/HlMoXh2FoId/rJsggedYryPh9fwdmhXQN2+r0Z&#10;pxfmqf96Zd9j40ltlrtgWnFSuNd1kBtHfmyD+DzFN+V8naLeH9HFbwAAAP//AwBQSwMEFAAGAAgA&#10;AAAhAF4aDzreAAAACwEAAA8AAABkcnMvZG93bnJldi54bWxMj01PwzAMhu9I/IfISFzQlpSPdSpN&#10;J4TgwAEJBuycNKatSJyqybby7zEnONp+9Pp5680cvDjglIZIGoqlAoHURjdQp+H97XGxBpGyIWd8&#10;JNTwjQk2zelJbSoXj/SKh23uBIdQqoyGPuexkjK1PQaTlnFE4ttnnILJPE6ddJM5cnjw8lKplQxm&#10;IP7QmxHve2y/tvug4cl/PA/2pXBuNpaSfYh2dxG1Pj+b725BZJzzHwy/+qwODTvZuCeXhNewKG6Y&#10;1LBSijsxUJbFNQjL5FXJK9nU8n+H5gcAAP//AwBQSwECLQAUAAYACAAAACEAtoM4kv4AAADhAQAA&#10;EwAAAAAAAAAAAAAAAAAAAAAAW0NvbnRlbnRfVHlwZXNdLnhtbFBLAQItABQABgAIAAAAIQA4/SH/&#10;1gAAAJQBAAALAAAAAAAAAAAAAAAAAC8BAABfcmVscy8ucmVsc1BLAQItABQABgAIAAAAIQA+hqfp&#10;uwIAAIwFAAAOAAAAAAAAAAAAAAAAAC4CAABkcnMvZTJvRG9jLnhtbFBLAQItABQABgAIAAAAIQBe&#10;Gg863gAAAAsBAAAPAAAAAAAAAAAAAAAAABUFAABkcnMvZG93bnJldi54bWxQSwUGAAAAAAQABADz&#10;AAAAIAYAAAAA&#10;" adj="19239" fillcolor="#00b0f0" stroked="f" strokeweight="1pt">
                <v:fill color2="#0070c0" focus="100%" type="gradient"/>
                <w10:wrap anchorx="page"/>
              </v:shape>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64384" behindDoc="0" locked="0" layoutInCell="1" allowOverlap="1" wp14:anchorId="5C9AEFA3" wp14:editId="3EE82AEA">
                <wp:simplePos x="0" y="0"/>
                <wp:positionH relativeFrom="margin">
                  <wp:align>left</wp:align>
                </wp:positionH>
                <wp:positionV relativeFrom="paragraph">
                  <wp:posOffset>4808855</wp:posOffset>
                </wp:positionV>
                <wp:extent cx="3694430" cy="2915920"/>
                <wp:effectExtent l="8255" t="0" r="0" b="0"/>
                <wp:wrapNone/>
                <wp:docPr id="61" name="Parallelogram 61"/>
                <wp:cNvGraphicFramePr/>
                <a:graphic xmlns:a="http://schemas.openxmlformats.org/drawingml/2006/main">
                  <a:graphicData uri="http://schemas.microsoft.com/office/word/2010/wordprocessingShape">
                    <wps:wsp>
                      <wps:cNvSpPr/>
                      <wps:spPr>
                        <a:xfrm rot="5400000">
                          <a:off x="0" y="0"/>
                          <a:ext cx="3694430" cy="2915920"/>
                        </a:xfrm>
                        <a:prstGeom prst="parallelogram">
                          <a:avLst>
                            <a:gd name="adj" fmla="val 89070"/>
                          </a:avLst>
                        </a:prstGeom>
                        <a:gradFill>
                          <a:gsLst>
                            <a:gs pos="26000">
                              <a:srgbClr val="FFC000">
                                <a:alpha val="0"/>
                              </a:srgbClr>
                            </a:gs>
                            <a:gs pos="100000">
                              <a:srgbClr val="FF990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63AAA" id="Parallelogram 61" o:spid="_x0000_s1026" type="#_x0000_t7" style="position:absolute;margin-left:0;margin-top:378.65pt;width:290.9pt;height:229.6pt;rotation:9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8RYywIAAK0FAAAOAAAAZHJzL2Uyb0RvYy54bWysVEtv2zAMvg/YfxB0X52kaVoHcYogRYYB&#10;RVugHXpmZNnWoNck5dH9+lGSnQbdTsNyUCiS/kR+fCxuj0qSPXdeGF3R8cWIEq6ZqYVuK/r9ZfPl&#10;hhIfQNcgjeYVfeOe3i4/f1oc7JxPTGdkzR1BEO3nB1vRLgQ7LwrPOq7AXxjLNRob4xQEvLq2qB0c&#10;EF3JYjIazYqDcbV1hnHvUXuXjXSZ8JuGs/DYNJ4HIiuKsYV0unRu41ksFzBvHdhOsD4M+IcoFAiN&#10;j56g7iAA2TnxB5QSzBlvmnDBjCpM0wjGUw6YzXj0IZvnDixPuSA53p5o8v8Plj3snxwRdUVnY0o0&#10;KKzREziQkkuDvCiCeiTpYP0cfZ/tk+tvHsWY8bFxijiDzF5NR/GXeMDMyDHR/HaimR8DYai8nJXT&#10;6SVWg6FtUo6vykkqRJHBIqh1PnzlRpEoVNSeR5TwYX/vQyK87qOG+gcljZJYvj1IclOOrgfU3hnx&#10;B9y+VPVGSJlkP8B5Yg3yO5kNmXjXbtfSEQSt6GazHvQgbQdZO7zTuy4X+FLrM26GG0diMjMf8MoS&#10;9Uhp/0n662ORQhOIczQQSzwDybFWqSTR1cEpBanJAS2Ta8QjDHCWGgkBRWXxC69bSkC2OKQsuESh&#10;NjH7NACRljvwXU7HGynqPBlKBBxPKVRFb3IKOVSpY3Y8DRhGG5WxQ3JPRGlr6jdsrNQXGI+3bCPw&#10;kXvwIbZX6gxcG+ERj0YajNz0EiWdcb/+po/+2PlopeSAI4tZ/dyB45TIbxprVo6n0zjj6TK9usau&#10;Iu7csj236J1aGywptj1Gl8ToH+QgNs6oV9wuq/gqmkAzfDvz11/WIa8S3E+Mr1bJDefaQrjXz5ZF&#10;8MhTpPfl+ArO9v0ccBQezDDeME8Nmpl9941farPaBdOIE8OZ155u3Am5cfL+ikvn/J683rfs8jcA&#10;AAD//wMAUEsDBBQABgAIAAAAIQC6Mek+4AAAAAsBAAAPAAAAZHJzL2Rvd25yZXYueG1sTI9NS8NA&#10;EIbvgv9hGcFLaXcbaVJjNsUq2pOgrXjeZMckuB8hu0njv3c86WkY5uGd5y12szVswiF03klYrwQw&#10;dLXXnWskvJ+elltgISqnlfEOJXxjgF15eVGoXPuze8PpGBtGIS7kSkIbY59zHuoWrQor36Oj26cf&#10;rIq0Dg3XgzpTuDU8ESLlVnWOPrSqx4cW66/jaCWo8PhyqEy3X4jpdcxs9qz3iw8pr6/m+ztgEef4&#10;B8OvPqlDSU6VH50OzEhI1zdE0rxNqRMBm0RsgFVEJlm2BV4W/H+H8gcAAP//AwBQSwECLQAUAAYA&#10;CAAAACEAtoM4kv4AAADhAQAAEwAAAAAAAAAAAAAAAAAAAAAAW0NvbnRlbnRfVHlwZXNdLnhtbFBL&#10;AQItABQABgAIAAAAIQA4/SH/1gAAAJQBAAALAAAAAAAAAAAAAAAAAC8BAABfcmVscy8ucmVsc1BL&#10;AQItABQABgAIAAAAIQBVm8RYywIAAK0FAAAOAAAAAAAAAAAAAAAAAC4CAABkcnMvZTJvRG9jLnht&#10;bFBLAQItABQABgAIAAAAIQC6Mek+4AAAAAsBAAAPAAAAAAAAAAAAAAAAACUFAABkcnMvZG93bnJl&#10;di54bWxQSwUGAAAAAAQABADzAAAAMgYAAAAA&#10;" adj="15185" fillcolor="#ffc000" stroked="f" strokeweight="1pt">
                <v:fill color2="#f90" o:opacity2="0" colors="0 #ffc000;17039f #ffc000" focus="100%" type="gradient"/>
                <w10:wrap anchorx="margin"/>
              </v:shape>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67456" behindDoc="0" locked="0" layoutInCell="1" allowOverlap="1" wp14:anchorId="6BC31FA8" wp14:editId="37A26944">
                <wp:simplePos x="0" y="0"/>
                <wp:positionH relativeFrom="margin">
                  <wp:posOffset>-321945</wp:posOffset>
                </wp:positionH>
                <wp:positionV relativeFrom="paragraph">
                  <wp:posOffset>3183889</wp:posOffset>
                </wp:positionV>
                <wp:extent cx="2679700" cy="2001520"/>
                <wp:effectExtent l="53340" t="22860" r="59690" b="97790"/>
                <wp:wrapNone/>
                <wp:docPr id="64" name="Parallelogram 64"/>
                <wp:cNvGraphicFramePr/>
                <a:graphic xmlns:a="http://schemas.openxmlformats.org/drawingml/2006/main">
                  <a:graphicData uri="http://schemas.microsoft.com/office/word/2010/wordprocessingShape">
                    <wps:wsp>
                      <wps:cNvSpPr/>
                      <wps:spPr>
                        <a:xfrm rot="16200000" flipV="1">
                          <a:off x="0" y="0"/>
                          <a:ext cx="2679700" cy="2001520"/>
                        </a:xfrm>
                        <a:prstGeom prst="parallelogram">
                          <a:avLst>
                            <a:gd name="adj" fmla="val 78600"/>
                          </a:avLst>
                        </a:prstGeom>
                        <a:gradFill>
                          <a:gsLst>
                            <a:gs pos="0">
                              <a:srgbClr val="FFCD2D"/>
                            </a:gs>
                            <a:gs pos="100000">
                              <a:srgbClr val="FFC000"/>
                            </a:gs>
                          </a:gsLst>
                          <a:lin ang="5400000" scaled="1"/>
                        </a:gradFill>
                        <a:ln w="12700" cap="flat" cmpd="sng" algn="ctr">
                          <a:no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756A96" id="Parallelogram 64" o:spid="_x0000_s1026" type="#_x0000_t7" style="position:absolute;margin-left:-25.35pt;margin-top:250.7pt;width:211pt;height:157.6pt;rotation:9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JIUCwMAAD0GAAAOAAAAZHJzL2Uyb0RvYy54bWysVMtuGzcU3RfIPxDcxyOpsuwIHgeGBRUF&#10;jMSIk3h9xeFo2PJVkrLkfn0PyZEsJF0VncWA5H2de+7j5uPBaPYiQ1TOtnx6MeFMWuE6Zbct//Z1&#10;/f6as5jIdqSdlS1/lZF/vH33y83eL+XMDU53MjA4sXG59y0fUvLLpolikIbihfPSQti7YCjhGrZN&#10;F2gP70Y3s8lk0exd6HxwQsaI11UV8tviv++lSJ/7PsrEdMuBLZV/KP9N/je3N7TcBvKDEiMM+g8o&#10;DCmLoCdXK0rEdkH95MooEVx0fboQzjSu75WQJQdkM538kM3TQF6WXEBO9Cea4v/nVnx6eQxMdS1f&#10;zDmzZFCjRwqktdQOvBiGd5C093EJ3Sf/GMZbxDFnfOiDYcGB2ekCFcHHWa+V/46HQgmSZIfC+OuJ&#10;cXlITOBxtrj6cJUtBGSwnl7OSk2a6jf79yGm36QzLB9a7s/BFf/08hBT4b4bE6DuD2AwGpV8Ic2u&#10;rhcIAdjwOirjdPQ7Vq1bK63LOR7dReYdqJ6UKDFsN/c6MDhs+Xp9v5qtRpfbWM2q9rRSkJ9+NMnU&#10;VBTZBBC2x1BaWUZ5Yi7n1ZxFQVqiKtOjRaATQm3ZHpJZJY4wNb2mBA6Nh0W0W85IbzGOIoWC3bqc&#10;HELXrFcUh5pHdFp1OQItjUoYRK1My68rhgpV2yyVZZRGYtwOqk9Dt2cbvQtfCEEvJzDirFO5RL9e&#10;g4R8wZydEqqIgBKt8qzSUHr7SG6uxYncjSbxZ62s9gNVpIWXkYtRu1B4wlJuZzCb3LG1R/Np47pX&#10;NHrpU2CLXqwVgj5QTLndM5C8xtJn/HrtwK8bT5wNLvz9b+9ZH5MIKWd7rBBw/9eOguRM/27ROB+m&#10;8zncpnKZX16htVk4l2zOJXZn7h16a1rQlWPWT/p47IMzz9h2dzkqRGQFYtcqj5f7VFcb9qWQd3dF&#10;DXvGU3qwT14cJzIT+PXwTMGPQ5Uwj5/ccd2MU1Lr/6ab+8C6u11yvUpZ+MbreMGOKmUY92leguf3&#10;ovW29W//AQAA//8DAFBLAwQUAAYACAAAACEAnKp4nuAAAAAJAQAADwAAAGRycy9kb3ducmV2Lnht&#10;bEyPwU7DMBBE70j8g7VIXBC1W1oSQpwKUVUckCpR4O7ESxKI11HspqFfz3KC42hGM2/y9eQ6MeIQ&#10;Wk8a5jMFAqnytqVaw9vr9joFEaIhazpPqOEbA6yL87PcZNYf6QXHfawFl1DIjIYmxj6TMlQNOhNm&#10;vkdi78MPzkSWQy3tYI5c7jq5UOpWOtMSLzSmx8cGq6/9wWkoV6vN0/t2dzV+nqaNtTvbnZ6j1pcX&#10;08M9iIhT/AvDLz6jQ8FMpT+QDaLTsEg4qGG5TPkS+zfz5A5EqSFNlAJZ5PL/g+IHAAD//wMAUEsB&#10;Ai0AFAAGAAgAAAAhALaDOJL+AAAA4QEAABMAAAAAAAAAAAAAAAAAAAAAAFtDb250ZW50X1R5cGVz&#10;XS54bWxQSwECLQAUAAYACAAAACEAOP0h/9YAAACUAQAACwAAAAAAAAAAAAAAAAAvAQAAX3JlbHMv&#10;LnJlbHNQSwECLQAUAAYACAAAACEAAmSSFAsDAAA9BgAADgAAAAAAAAAAAAAAAAAuAgAAZHJzL2Uy&#10;b0RvYy54bWxQSwECLQAUAAYACAAAACEAnKp4nuAAAAAJAQAADwAAAAAAAAAAAAAAAABlBQAAZHJz&#10;L2Rvd25yZXYueG1sUEsFBgAAAAAEAAQA8wAAAHIGAAAAAA==&#10;" adj="12681" fillcolor="#ffcd2d" stroked="f" strokeweight="1pt">
                <v:fill color2="#ffc000" focus="100%" type="gradient"/>
                <v:shadow on="t" color="black" opacity="26214f" origin=",-.5" offset="0,3pt"/>
                <w10:wrap anchorx="margin"/>
              </v:shape>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66432" behindDoc="0" locked="0" layoutInCell="1" allowOverlap="1" wp14:anchorId="6CAD2BA5" wp14:editId="4A703FE5">
                <wp:simplePos x="0" y="0"/>
                <wp:positionH relativeFrom="margin">
                  <wp:posOffset>-326390</wp:posOffset>
                </wp:positionH>
                <wp:positionV relativeFrom="paragraph">
                  <wp:posOffset>1736090</wp:posOffset>
                </wp:positionV>
                <wp:extent cx="2679700" cy="2001520"/>
                <wp:effectExtent l="53340" t="22860" r="59690" b="97790"/>
                <wp:wrapNone/>
                <wp:docPr id="63" name="Parallelogram 63"/>
                <wp:cNvGraphicFramePr/>
                <a:graphic xmlns:a="http://schemas.openxmlformats.org/drawingml/2006/main">
                  <a:graphicData uri="http://schemas.microsoft.com/office/word/2010/wordprocessingShape">
                    <wps:wsp>
                      <wps:cNvSpPr/>
                      <wps:spPr>
                        <a:xfrm rot="16200000" flipV="1">
                          <a:off x="0" y="0"/>
                          <a:ext cx="2679700" cy="2001520"/>
                        </a:xfrm>
                        <a:prstGeom prst="parallelogram">
                          <a:avLst>
                            <a:gd name="adj" fmla="val 78600"/>
                          </a:avLst>
                        </a:prstGeom>
                        <a:gradFill>
                          <a:gsLst>
                            <a:gs pos="0">
                              <a:srgbClr val="3FCDFF"/>
                            </a:gs>
                            <a:gs pos="100000">
                              <a:srgbClr val="00B0F0"/>
                            </a:gs>
                          </a:gsLst>
                          <a:lin ang="5400000" scaled="1"/>
                        </a:gradFill>
                        <a:ln w="12700" cap="flat" cmpd="sng" algn="ctr">
                          <a:no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E7C1B" id="Parallelogram 63" o:spid="_x0000_s1026" type="#_x0000_t7" style="position:absolute;margin-left:-25.7pt;margin-top:136.7pt;width:211pt;height:157.6pt;rotation:90;flip: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u7EAMAAD0GAAAOAAAAZHJzL2Uyb0RvYy54bWysVE1v2zgQvRfY/0Dw3kh2Eic1ohRpAi8K&#10;BG2w6TbnMUVZ3PJrSTp29tfvIyU5brunRXUQOJzhzJs3H1fv90azZxmicrbhs5OaM2mFa5XdNPzP&#10;L6u3l5zFRLYl7axs+IuM/P31b2+udn4p5653upWBwYmNy51veJ+SX1ZVFL00FE+clxbKzgVDCWLY&#10;VG2gHbwbXc3relHtXGh9cELGiNu7Qcmvi/+ukyJ97rooE9MNB7ZU/qH81/lfXV/RchPI90qMMOh/&#10;oDCkLIIeXN1RIrYN6idXRongouvSiXCmcl2nhCw5IJtZ/UM2jz15WXIBOdEfaIq/zq349PwQmGob&#10;vjjlzJJBjR4okNZSO/BiGO5B0s7HJWwf/UMYpYhjznjfBcOCA7OzBSqCj7NOK/8VF4USJMn2hfGX&#10;A+Nyn5jA5Xxx8e4ivxDQ4fXsfF5qUg1+s38fYvpdOsPyoeH+GFzxT8/3MRXu2zEBav8CBqNRyWfS&#10;7OJygRCADa+jMU6T37Fq7UppXc5xcheZd6C6LlFi2KxvdWBw2PDT1e3dajW63MTh2WA9GyjIV989&#10;qesP9WpCkZ8AwmYKpZVllCfm/GxkMArSElWZTUECHRBqy3bQzAfiCFPTaUrg0Hi8iHbDGekNxlGk&#10;ULBbl5MrrZ6zvqPYD3lEp1WbI9DSqIRB1Mo0/HLAMBCmbdbKMkojMW4L08e+3bG13oY/CEHPazzi&#10;rFW5RKeXICELmLNDQgMioESrPKnUl96eyM2oDuSuNYlvQ2W172lAWngZuRitC4UHLEU6glnljh16&#10;NJ/Wrn1Bo5c+BbboxUoh6D3FlNs9A8lrLH3Gr9MO/LrxxFnvwj//dZ/tMYnQcrbDCgH3f28pSM70&#10;R4vGeTc7O4PbVISz8wu0NgvHmvWxxm7NrUNvzQq6csz2SU/HLjjzhG13k6NCRVYg9lDlUbhNw2rD&#10;vhTy5qaYYc94Svf20YtpIjOBX/ZPFPw4VAnz+MlN62ackqH+r7a5D6y72SbXqZSVr7yOAnZUKcO4&#10;T/MSPJaL1evWv/4XAAD//wMAUEsDBBQABgAIAAAAIQA+F9Vr3QAAAAkBAAAPAAAAZHJzL2Rvd25y&#10;ZXYueG1sTI9NS8NAEIbvgv9hGcGb3TSRGmI2xRa9CdIPet5mp0lIdjbsbtr47x1PehqG5+X9KNez&#10;HcQVfegcKVguEhBItTMdNQqOh4+nHESImoweHKGCbwywru7vSl0Yd6MdXvexEWxCodAK2hjHQspQ&#10;t2h1WLgRidnFeasjv76Rxusbm9tBpkmyklZ3xAmtHnHbYt3vJ6tg20/xctxk/bvPT/lX9rk72XSj&#10;1OPD/PYKIuIc/8TwW5+rQ8Wdzm4iE8SgIOUlkQ+ngGCeLV9SEGcFq2dGsirl/wXVDwAAAP//AwBQ&#10;SwECLQAUAAYACAAAACEAtoM4kv4AAADhAQAAEwAAAAAAAAAAAAAAAAAAAAAAW0NvbnRlbnRfVHlw&#10;ZXNdLnhtbFBLAQItABQABgAIAAAAIQA4/SH/1gAAAJQBAAALAAAAAAAAAAAAAAAAAC8BAABfcmVs&#10;cy8ucmVsc1BLAQItABQABgAIAAAAIQArIwu7EAMAAD0GAAAOAAAAAAAAAAAAAAAAAC4CAABkcnMv&#10;ZTJvRG9jLnhtbFBLAQItABQABgAIAAAAIQA+F9Vr3QAAAAkBAAAPAAAAAAAAAAAAAAAAAGoFAABk&#10;cnMvZG93bnJldi54bWxQSwUGAAAAAAQABADzAAAAdAYAAAAA&#10;" adj="12681" fillcolor="#3fcdff" stroked="f" strokeweight="1pt">
                <v:fill color2="#00b0f0" focus="100%" type="gradient"/>
                <v:shadow on="t" color="black" opacity="26214f" origin=",-.5" offset="0,3pt"/>
                <w10:wrap anchorx="margin"/>
              </v:shape>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65408" behindDoc="0" locked="0" layoutInCell="1" allowOverlap="1" wp14:anchorId="4F4FFDD8" wp14:editId="4ACA3683">
                <wp:simplePos x="0" y="0"/>
                <wp:positionH relativeFrom="margin">
                  <wp:align>left</wp:align>
                </wp:positionH>
                <wp:positionV relativeFrom="paragraph">
                  <wp:posOffset>3362960</wp:posOffset>
                </wp:positionV>
                <wp:extent cx="3693160" cy="2915920"/>
                <wp:effectExtent l="7620" t="0" r="0" b="0"/>
                <wp:wrapNone/>
                <wp:docPr id="62" name="Parallelogram 62"/>
                <wp:cNvGraphicFramePr/>
                <a:graphic xmlns:a="http://schemas.openxmlformats.org/drawingml/2006/main">
                  <a:graphicData uri="http://schemas.microsoft.com/office/word/2010/wordprocessingShape">
                    <wps:wsp>
                      <wps:cNvSpPr/>
                      <wps:spPr>
                        <a:xfrm rot="5400000">
                          <a:off x="0" y="0"/>
                          <a:ext cx="3693160" cy="2915920"/>
                        </a:xfrm>
                        <a:prstGeom prst="parallelogram">
                          <a:avLst>
                            <a:gd name="adj" fmla="val 89070"/>
                          </a:avLst>
                        </a:prstGeom>
                        <a:gradFill>
                          <a:gsLst>
                            <a:gs pos="72000">
                              <a:srgbClr val="3FCDFF"/>
                            </a:gs>
                            <a:gs pos="26000">
                              <a:srgbClr val="00B0F0">
                                <a:alpha val="0"/>
                              </a:srgbClr>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2842D9" id="Parallelogram 62" o:spid="_x0000_s1026" type="#_x0000_t7" style="position:absolute;margin-left:0;margin-top:264.8pt;width:290.8pt;height:229.6pt;rotation:90;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ewr1wIAAN8FAAAOAAAAZHJzL2Uyb0RvYy54bWysVMtu2zAQvBfoPxC8N5Icx4mNyIFrw0WB&#10;oAmQFDmvKcpiwVdJOnb69V2SkmO0PhXVQVhyyeHs7OP27qAkeeXOC6NrWl2UlHDNTCP0tqbfn9ef&#10;bijxAXQD0mhe0zfu6d3844fbvZ3xkemMbLgjCKL9bG9r2oVgZ0XhWccV+AtjuUZna5yCgEu3LRoH&#10;e0RXshiV5aTYG9dYZxj3HndX2UnnCb9tOQsPbet5ILKmyC2kv0v/TfwX81uYbR3YTrCeBvwDCwVC&#10;46NHqBUEIDsn/oJSgjnjTRsumFGFaVvBeIoBo6nKP6J56sDyFAuK4+1RJv//YNm310dHRFPTyYgS&#10;DQpz9AgOpOTSoC6K4D6KtLd+hmef7KPrVx7NGPGhdYo4g8pejcv4JR0wMnJIMr8dZeaHQBhuXk6m&#10;l9UEs8HQN5pWV9NRSkSRwSKodT584UaRaNTUnjJK+PB670MSvOlZQ/ODklZJTN8rSHIzLa8H1P4w&#10;4g+4faqatZAy2X6A88Qa1PcaiytH4t12s5SOIChSXy9X63UUBMG2Pl/NN0aTszfK8nO5zkggbQcZ&#10;Z2DWg5+Bq6KUZxiUGNZyuB4ZJCI9eyk0gdh5QyqIZyA5ZrcaODs4Bi012aNndI3vEAbYfa2EgKay&#10;eMPrLSUgt9jWLLgkujZRr9QyUcgV+C6H440UTXwBZkoEbGgpVE1vcghZLKmjl6eWRLZxM9ZUrqJo&#10;bUzzhqWYKgn5eMvWAh+5Bx9iQaZawkETHvDXSoPMTW9R0hn369x+PI+9gl5K9tjkGNXPHThOifyq&#10;McvTajyOUyEtxleYdErcqWdz6tE7tTRYBFVil8x4PsjBbJ1RLziPFvFVdIFm+HbWr18sQx4+ONEY&#10;XyzSMZwEFsK9frIsgkedorzPhxdwtu+AgM3zzQwDAWappLOy72fjTW0Wu2BacVQ469rLjVMkV0ye&#10;eHFMna7Tqfe5PP8NAAD//wMAUEsDBBQABgAIAAAAIQCcumyp3wAAAAsBAAAPAAAAZHJzL2Rvd25y&#10;ZXYueG1sTI/BTsMwDIbvSLxDZCQuiCUtW7WVphPaBCcOsPIAWeO1FY1TNVnXvT3mBDdb/vT7+4vt&#10;7Hox4Rg6TxqShQKBVHvbUaPhq3p9XIMI0ZA1vSfUcMUA2/L2pjC59Rf6xOkQG8EhFHKjoY1xyKUM&#10;dYvOhIUfkPh28qMzkdexkXY0Fw53vUyVyqQzHfGH1gy4a7H+Ppwdp7xXG7IP+7enZLruurapPjK/&#10;1/r+bn55BhFxjn8w/OqzOpTsdPRnskH0GrIkZVLDMlsvQTCwShUPRybVSimQZSH/dyh/AAAA//8D&#10;AFBLAQItABQABgAIAAAAIQC2gziS/gAAAOEBAAATAAAAAAAAAAAAAAAAAAAAAABbQ29udGVudF9U&#10;eXBlc10ueG1sUEsBAi0AFAAGAAgAAAAhADj9If/WAAAAlAEAAAsAAAAAAAAAAAAAAAAALwEAAF9y&#10;ZWxzLy5yZWxzUEsBAi0AFAAGAAgAAAAhAIJR7CvXAgAA3wUAAA4AAAAAAAAAAAAAAAAALgIAAGRy&#10;cy9lMm9Eb2MueG1sUEsBAi0AFAAGAAgAAAAhAJy6bKnfAAAACwEAAA8AAAAAAAAAAAAAAAAAMQUA&#10;AGRycy9kb3ducmV2LnhtbFBLBQYAAAAABAAEAPMAAAA9BgAAAAA=&#10;" adj="15190" fillcolor="#00b0f0" stroked="f" strokeweight="1pt">
                <v:fill color2="#0070c0" o:opacity2="0" colors="0 #00b0f0;17039f #00b0f0;47186f #3fcdff" focus="100%" type="gradient"/>
                <w10:wrap anchorx="margin"/>
              </v:shape>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62336" behindDoc="0" locked="0" layoutInCell="1" allowOverlap="1" wp14:anchorId="4A9A20C6" wp14:editId="15E815F6">
                <wp:simplePos x="0" y="0"/>
                <wp:positionH relativeFrom="page">
                  <wp:align>left</wp:align>
                </wp:positionH>
                <wp:positionV relativeFrom="paragraph">
                  <wp:posOffset>617855</wp:posOffset>
                </wp:positionV>
                <wp:extent cx="3694430" cy="2915920"/>
                <wp:effectExtent l="8255" t="0" r="9525" b="9525"/>
                <wp:wrapNone/>
                <wp:docPr id="43" name="Parallelogram 43"/>
                <wp:cNvGraphicFramePr/>
                <a:graphic xmlns:a="http://schemas.openxmlformats.org/drawingml/2006/main">
                  <a:graphicData uri="http://schemas.microsoft.com/office/word/2010/wordprocessingShape">
                    <wps:wsp>
                      <wps:cNvSpPr/>
                      <wps:spPr>
                        <a:xfrm rot="5400000">
                          <a:off x="0" y="0"/>
                          <a:ext cx="3694430" cy="2915920"/>
                        </a:xfrm>
                        <a:prstGeom prst="parallelogram">
                          <a:avLst>
                            <a:gd name="adj" fmla="val 89070"/>
                          </a:avLst>
                        </a:prstGeom>
                        <a:gradFill>
                          <a:gsLst>
                            <a:gs pos="0">
                              <a:srgbClr val="FFC000"/>
                            </a:gs>
                            <a:gs pos="100000">
                              <a:srgbClr val="FF990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7631C" id="Parallelogram 43" o:spid="_x0000_s1026" type="#_x0000_t7" style="position:absolute;margin-left:0;margin-top:48.65pt;width:290.9pt;height:229.6pt;rotation:90;z-index:25166233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4DLuwIAAIwFAAAOAAAAZHJzL2Uyb0RvYy54bWysVE1v2zAMvQ/YfxB0X52k6YeDOkWQIsOA&#10;oivQDj0zspRo0NckJU7360dJdpp1Ow3zwaBE6onvkdTN7UErsuc+SGsaOj4bUcINs600m4Z+e159&#10;uqYkRDAtKGt4Q195oLfzjx9uOjfjE7u1quWeIIgJs841dBujm1VVYFuuIZxZxw06hfUaIi79pmo9&#10;dIiuVTUZjS6rzvrWect4CLh7V5x0nvGF4Cx+FSLwSFRDMbeY/z7/1+lfzW9gtvHgtpL1acA/ZKFB&#10;Grz0CHUHEcjOyz+gtGTeBiviGbO6skJIxjMHZDMevWPztAXHMxcUJ7ijTOH/wbKH/aMnsm3o9JwS&#10;Axpr9AgelOLKoi6a4D6K1Lkww9gn9+j7VUAzMT4Ir4m3qOzFdJS+rAMyI4cs8+tRZn6IhOHm+WU9&#10;nZ5jNRj6JvX4op7kQlQFLIE6H+JnbjVJRkPdaUYZH/b3IWbB2z5raL9TIrTC8u1Bket6dDWg9sGI&#10;P+D2pWpXUqlshwEuEGdR38Ii+M16qTxBwIauVsvEDukj0CaUYyV6/Eb83ZG6/u1IPtlfpaQhkMZk&#10;0I0EBopjKcbDJR6OGSpDOvRMrhCPMMBREQoimtrhiWA2lIDa4Ayy6LNCxiZyub8T6zsI28IjWCXb&#10;dAPMtIw4fUrqhl4XCoWdMsnL8/xgtmkzNUApebLWtn3Fvsllx3yCYyuJl9xDiKl7cuHxVYhf8SeU&#10;xcxtb1Gytf7n3/ZTPDY2einpcCKR1Y8deE6J+mKwJPV4Ok0jnBfTiytsGuJPPetTj9nppcWqjXN2&#10;2UzxUQ2m8Fa/4OOxSLeiCwzDu4t+/WIZy0uBzw/ji0UOw7F1EO/Nk2MJPOmU5H0+vIB3fbtG7PQH&#10;O0wvzHL/FWXfYtNJYxe7aIU8Klx07eXGkS+9Vp6n9KacrnPU2yM6/wUAAP//AwBQSwMEFAAGAAgA&#10;AAAhADrBYlTeAAAACQEAAA8AAABkcnMvZG93bnJldi54bWxMj8tOwzAQRfdI/IM1SOyo3VYJVYhT&#10;ARKbIhYtfIAbTxKnfoTYacPfM13BcnSu7pxbbmdn2RnHaIKXsFwIYOjroI1vJXx9vj1sgMWkvFY2&#10;eJTwgxG21e1NqQodLn6P50NqGZX4WCgJXUpDwXmsO3QqLsKAnlgTRqcSnWPL9aguVO4sXwmRc6eM&#10;pw+dGvC1w/p0mJwE+6HN+/dLthO75tTsTd83aeqlvL+bn5+AJZzTXxiu+qQOFTkdw+R1ZFZCvlxT&#10;UsI6p0nEs5XIgB2v4HEDvCr5/wXVLwAAAP//AwBQSwECLQAUAAYACAAAACEAtoM4kv4AAADhAQAA&#10;EwAAAAAAAAAAAAAAAAAAAAAAW0NvbnRlbnRfVHlwZXNdLnhtbFBLAQItABQABgAIAAAAIQA4/SH/&#10;1gAAAJQBAAALAAAAAAAAAAAAAAAAAC8BAABfcmVscy8ucmVsc1BLAQItABQABgAIAAAAIQAju4DL&#10;uwIAAIwFAAAOAAAAAAAAAAAAAAAAAC4CAABkcnMvZTJvRG9jLnhtbFBLAQItABQABgAIAAAAIQA6&#10;wWJU3gAAAAkBAAAPAAAAAAAAAAAAAAAAABUFAABkcnMvZG93bnJldi54bWxQSwUGAAAAAAQABADz&#10;AAAAIAYAAAAA&#10;" adj="15185" fillcolor="#ffc000" stroked="f" strokeweight="1pt">
                <v:fill color2="#f90" focus="100%" type="gradient"/>
                <w10:wrap anchorx="page"/>
              </v:shape>
            </w:pict>
          </mc:Fallback>
        </mc:AlternateContent>
      </w:r>
      <w:r w:rsidR="00182028" w:rsidRPr="006D7A47">
        <w:rPr>
          <w:rFonts w:asciiTheme="majorBidi" w:hAnsiTheme="majorBidi" w:cstheme="majorBidi"/>
          <w:noProof/>
        </w:rPr>
        <mc:AlternateContent>
          <mc:Choice Requires="wps">
            <w:drawing>
              <wp:anchor distT="0" distB="0" distL="114300" distR="114300" simplePos="0" relativeHeight="251661312" behindDoc="0" locked="0" layoutInCell="1" allowOverlap="1" wp14:anchorId="039F4388" wp14:editId="0FEE5E9F">
                <wp:simplePos x="0" y="0"/>
                <wp:positionH relativeFrom="page">
                  <wp:align>right</wp:align>
                </wp:positionH>
                <wp:positionV relativeFrom="paragraph">
                  <wp:posOffset>1905000</wp:posOffset>
                </wp:positionV>
                <wp:extent cx="7791450" cy="6926580"/>
                <wp:effectExtent l="0" t="0" r="0" b="7620"/>
                <wp:wrapNone/>
                <wp:docPr id="41" name="Right Triangle 41"/>
                <wp:cNvGraphicFramePr/>
                <a:graphic xmlns:a="http://schemas.openxmlformats.org/drawingml/2006/main">
                  <a:graphicData uri="http://schemas.microsoft.com/office/word/2010/wordprocessingShape">
                    <wps:wsp>
                      <wps:cNvSpPr/>
                      <wps:spPr>
                        <a:xfrm>
                          <a:off x="0" y="0"/>
                          <a:ext cx="7791450" cy="6926580"/>
                        </a:xfrm>
                        <a:prstGeom prst="rtTriangle">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882AE" id="Right Triangle 41" o:spid="_x0000_s1026" type="#_x0000_t6" style="position:absolute;margin-left:562.3pt;margin-top:150pt;width:613.5pt;height:545.4pt;z-index:2516613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yM6owIAALYFAAAOAAAAZHJzL2Uyb0RvYy54bWysVE1v2zAMvQ/YfxB0X+0ESdMGdYqgRYcB&#10;XVu0HXpWZSkWIIuapMTJfv0oyXY/Vuww7CKLIvlIPpM8O9+3muyE8wpMRSdHJSXCcKiV2VT0x+PV&#10;lxNKfGCmZhqMqOhBeHq++vzprLNLMYUGdC0cQRDjl52taBOCXRaF541omT8CKwwqJbiWBRTdpqgd&#10;6xC91cW0LI+LDlxtHXDhPb5eZiVdJXwpBQ+3UnoRiK4o5hbS6dL5HM9idcaWG8dso3ifBvuHLFqm&#10;DAYdoS5ZYGTr1B9QreIOPMhwxKEtQErFRaoBq5mU76p5aJgVqRYkx9uRJv//YPnN7s4RVVd0NqHE&#10;sBb/0b3aNIE8OsXMRguCCmSps36Jxg/2zvWSx2sseS9dG79YDNknZg8js2IfCMfHxeJ0MpvjD+Co&#10;Oz6dHs9PEvfFi7t1PnwV0JJ4qagLQwKJV7a79gEDo8NgGGN60Kq+UlonITaNuNCO7Bj+7rCfJle9&#10;bb9Dnd8W87IcAqcei+YJ9Q2SNhHPQETOQeNLETnIVadbOGgR7bS5FxI5xDpzxBE5B2WcCxMmKRnf&#10;sFrk55jKx7kkwIgsMf6I3QO8LXLAzln29tFVpOYfncsc/W/Oo0eKDCaMzq0y4D4C0FhVHznbDyRl&#10;aiJLz1AfsMMc5NHzll8p/MHXzIc75nDWsClwf4RbPKSGrqLQ3yhpwP366D3a4wiglpIOZ7ei/ueW&#10;OUGJ/mZwOLDXZnHYkzCbL6YouNea59cas20vAPsF+x+zS9doH/RwlQ7aJ1wz6xgVVcxwjF1RHtwg&#10;XIS8U3BRcbFeJzMccMvCtXmwPIJHVmPrPu6fmLN9lwcckBsY5pwt37V5to2eBtbbAFKlGXjhtecb&#10;l0Nq4n6Rxe3zWk5WL+t29RsAAP//AwBQSwMEFAAGAAgAAAAhAMsqBe7aAAAACgEAAA8AAABkcnMv&#10;ZG93bnJldi54bWxMj8FOwzAQRO9I/IO1SNyo3QRCSeNUpYgPaOEDnHgbR8TrELtt+Hu2J7i91Yxm&#10;Z6rN7Adxxin2gTQsFwoEUhtsT52Gz4/3hxWImAxZMwRCDT8YYVPf3lSmtOFCezwfUic4hGJpNLiU&#10;xlLK2Dr0Ji7CiMTaMUzeJD6nTtrJXDjcDzJTqpDe9MQfnBlx57D9Opy8BmWWncq3r4+7t0iuefou&#10;cJ8VWt/fzds1iIRz+jPDtT5Xh5o7NeFENoqBM9inIVeK4Spn2TNTw5S/qBXIupL/J9S/AAAA//8D&#10;AFBLAQItABQABgAIAAAAIQC2gziS/gAAAOEBAAATAAAAAAAAAAAAAAAAAAAAAABbQ29udGVudF9U&#10;eXBlc10ueG1sUEsBAi0AFAAGAAgAAAAhADj9If/WAAAAlAEAAAsAAAAAAAAAAAAAAAAALwEAAF9y&#10;ZWxzLy5yZWxzUEsBAi0AFAAGAAgAAAAhAAOrIzqjAgAAtgUAAA4AAAAAAAAAAAAAAAAALgIAAGRy&#10;cy9lMm9Eb2MueG1sUEsBAi0AFAAGAAgAAAAhAMsqBe7aAAAACgEAAA8AAAAAAAAAAAAAAAAA/QQA&#10;AGRycy9kb3ducmV2LnhtbFBLBQYAAAAABAAEAPMAAAAEBgAAAAA=&#10;" fillcolor="#323e4f [2415]" stroked="f" strokeweight="1pt">
                <w10:wrap anchorx="page"/>
              </v:shape>
            </w:pict>
          </mc:Fallback>
        </mc:AlternateContent>
      </w:r>
      <w:r w:rsidR="00182028" w:rsidRPr="006D7A47">
        <w:rPr>
          <w:rFonts w:asciiTheme="majorBidi" w:hAnsiTheme="majorBidi" w:cstheme="majorBidi"/>
        </w:rPr>
        <w:br w:type="page"/>
      </w:r>
      <w:bookmarkStart w:id="0" w:name="_GoBack"/>
      <w:bookmarkEnd w:id="0"/>
    </w:p>
    <w:p w:rsidR="008D7210" w:rsidRPr="006D7A47" w:rsidRDefault="008D7210" w:rsidP="00353379">
      <w:pPr>
        <w:jc w:val="both"/>
        <w:rPr>
          <w:rFonts w:asciiTheme="majorBidi" w:hAnsiTheme="majorBidi" w:cstheme="majorBidi"/>
          <w:color w:val="333333"/>
          <w:shd w:val="clear" w:color="auto" w:fill="FFFFFF"/>
        </w:rPr>
      </w:pPr>
    </w:p>
    <w:sdt>
      <w:sdtPr>
        <w:rPr>
          <w:rFonts w:asciiTheme="minorHAnsi" w:eastAsiaTheme="minorHAnsi" w:hAnsiTheme="minorHAnsi" w:cstheme="minorBidi"/>
          <w:color w:val="auto"/>
          <w:sz w:val="22"/>
          <w:szCs w:val="22"/>
        </w:rPr>
        <w:id w:val="433793434"/>
        <w:docPartObj>
          <w:docPartGallery w:val="Table of Contents"/>
          <w:docPartUnique/>
        </w:docPartObj>
      </w:sdtPr>
      <w:sdtEndPr>
        <w:rPr>
          <w:b/>
          <w:bCs/>
          <w:noProof/>
        </w:rPr>
      </w:sdtEndPr>
      <w:sdtContent>
        <w:p w:rsidR="00F70B0D" w:rsidRDefault="00F70B0D">
          <w:pPr>
            <w:pStyle w:val="TOCHeading"/>
          </w:pPr>
          <w:r>
            <w:t>Table of Contents</w:t>
          </w:r>
        </w:p>
        <w:p w:rsidR="00F70B0D" w:rsidRDefault="00F70B0D">
          <w:pPr>
            <w:pStyle w:val="TOC1"/>
            <w:tabs>
              <w:tab w:val="right" w:leader="dot" w:pos="9350"/>
            </w:tabs>
            <w:rPr>
              <w:rFonts w:cstheme="minorBidi"/>
              <w:noProof/>
            </w:rPr>
          </w:pPr>
          <w:r>
            <w:fldChar w:fldCharType="begin"/>
          </w:r>
          <w:r>
            <w:instrText xml:space="preserve"> TOC \o "1-3" \h \z \u </w:instrText>
          </w:r>
          <w:r>
            <w:fldChar w:fldCharType="separate"/>
          </w:r>
          <w:hyperlink w:anchor="_Toc156232339" w:history="1">
            <w:r w:rsidRPr="00D71FF0">
              <w:rPr>
                <w:rStyle w:val="Hyperlink"/>
                <w:rFonts w:asciiTheme="majorBidi" w:hAnsiTheme="majorBidi" w:cstheme="majorBidi"/>
                <w:b/>
                <w:bCs/>
                <w:noProof/>
                <w:shd w:val="clear" w:color="auto" w:fill="FFFFFF"/>
              </w:rPr>
              <w:t>The World Wide Web: A Deep Dive into Connectivity</w:t>
            </w:r>
            <w:r>
              <w:rPr>
                <w:noProof/>
                <w:webHidden/>
              </w:rPr>
              <w:tab/>
            </w:r>
            <w:r>
              <w:rPr>
                <w:noProof/>
                <w:webHidden/>
              </w:rPr>
              <w:fldChar w:fldCharType="begin"/>
            </w:r>
            <w:r>
              <w:rPr>
                <w:noProof/>
                <w:webHidden/>
              </w:rPr>
              <w:instrText xml:space="preserve"> PAGEREF _Toc156232339 \h </w:instrText>
            </w:r>
            <w:r>
              <w:rPr>
                <w:noProof/>
                <w:webHidden/>
              </w:rPr>
            </w:r>
            <w:r>
              <w:rPr>
                <w:noProof/>
                <w:webHidden/>
              </w:rPr>
              <w:fldChar w:fldCharType="separate"/>
            </w:r>
            <w:r>
              <w:rPr>
                <w:noProof/>
                <w:webHidden/>
              </w:rPr>
              <w:t>3</w:t>
            </w:r>
            <w:r>
              <w:rPr>
                <w:noProof/>
                <w:webHidden/>
              </w:rPr>
              <w:fldChar w:fldCharType="end"/>
            </w:r>
          </w:hyperlink>
        </w:p>
        <w:p w:rsidR="00F70B0D" w:rsidRDefault="00304EF1">
          <w:pPr>
            <w:pStyle w:val="TOC2"/>
            <w:tabs>
              <w:tab w:val="right" w:leader="dot" w:pos="9350"/>
            </w:tabs>
            <w:rPr>
              <w:rFonts w:cstheme="minorBidi"/>
              <w:noProof/>
            </w:rPr>
          </w:pPr>
          <w:hyperlink w:anchor="_Toc156232340" w:history="1">
            <w:r w:rsidR="00F70B0D" w:rsidRPr="00D71FF0">
              <w:rPr>
                <w:rStyle w:val="Hyperlink"/>
                <w:rFonts w:asciiTheme="majorBidi" w:hAnsiTheme="majorBidi" w:cstheme="majorBidi"/>
                <w:b/>
                <w:bCs/>
                <w:noProof/>
                <w:shd w:val="clear" w:color="auto" w:fill="FFFFFF"/>
              </w:rPr>
              <w:t>Understanding the World Wide Web</w:t>
            </w:r>
            <w:r w:rsidR="00F70B0D">
              <w:rPr>
                <w:noProof/>
                <w:webHidden/>
              </w:rPr>
              <w:tab/>
            </w:r>
            <w:r w:rsidR="00F70B0D">
              <w:rPr>
                <w:noProof/>
                <w:webHidden/>
              </w:rPr>
              <w:fldChar w:fldCharType="begin"/>
            </w:r>
            <w:r w:rsidR="00F70B0D">
              <w:rPr>
                <w:noProof/>
                <w:webHidden/>
              </w:rPr>
              <w:instrText xml:space="preserve"> PAGEREF _Toc156232340 \h </w:instrText>
            </w:r>
            <w:r w:rsidR="00F70B0D">
              <w:rPr>
                <w:noProof/>
                <w:webHidden/>
              </w:rPr>
            </w:r>
            <w:r w:rsidR="00F70B0D">
              <w:rPr>
                <w:noProof/>
                <w:webHidden/>
              </w:rPr>
              <w:fldChar w:fldCharType="separate"/>
            </w:r>
            <w:r w:rsidR="00F70B0D">
              <w:rPr>
                <w:noProof/>
                <w:webHidden/>
              </w:rPr>
              <w:t>3</w:t>
            </w:r>
            <w:r w:rsidR="00F70B0D">
              <w:rPr>
                <w:noProof/>
                <w:webHidden/>
              </w:rPr>
              <w:fldChar w:fldCharType="end"/>
            </w:r>
          </w:hyperlink>
        </w:p>
        <w:p w:rsidR="00F70B0D" w:rsidRDefault="00304EF1">
          <w:pPr>
            <w:pStyle w:val="TOC3"/>
            <w:tabs>
              <w:tab w:val="right" w:leader="dot" w:pos="9350"/>
            </w:tabs>
            <w:rPr>
              <w:rFonts w:cstheme="minorBidi"/>
              <w:noProof/>
            </w:rPr>
          </w:pPr>
          <w:hyperlink w:anchor="_Toc156232341" w:history="1">
            <w:r w:rsidR="00F70B0D" w:rsidRPr="00D71FF0">
              <w:rPr>
                <w:rStyle w:val="Hyperlink"/>
                <w:rFonts w:asciiTheme="majorBidi" w:hAnsiTheme="majorBidi" w:cstheme="majorBidi"/>
                <w:b/>
                <w:bCs/>
                <w:noProof/>
                <w:shd w:val="clear" w:color="auto" w:fill="FFFFFF"/>
              </w:rPr>
              <w:t>Naming the Web: Symbolism of (WWW)</w:t>
            </w:r>
            <w:r w:rsidR="00F70B0D">
              <w:rPr>
                <w:noProof/>
                <w:webHidden/>
              </w:rPr>
              <w:tab/>
            </w:r>
            <w:r w:rsidR="00F70B0D">
              <w:rPr>
                <w:noProof/>
                <w:webHidden/>
              </w:rPr>
              <w:fldChar w:fldCharType="begin"/>
            </w:r>
            <w:r w:rsidR="00F70B0D">
              <w:rPr>
                <w:noProof/>
                <w:webHidden/>
              </w:rPr>
              <w:instrText xml:space="preserve"> PAGEREF _Toc156232341 \h </w:instrText>
            </w:r>
            <w:r w:rsidR="00F70B0D">
              <w:rPr>
                <w:noProof/>
                <w:webHidden/>
              </w:rPr>
            </w:r>
            <w:r w:rsidR="00F70B0D">
              <w:rPr>
                <w:noProof/>
                <w:webHidden/>
              </w:rPr>
              <w:fldChar w:fldCharType="separate"/>
            </w:r>
            <w:r w:rsidR="00F70B0D">
              <w:rPr>
                <w:noProof/>
                <w:webHidden/>
              </w:rPr>
              <w:t>3</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42" w:history="1">
            <w:r w:rsidR="00F70B0D" w:rsidRPr="00D71FF0">
              <w:rPr>
                <w:rStyle w:val="Hyperlink"/>
                <w:rFonts w:asciiTheme="majorBidi" w:hAnsiTheme="majorBidi" w:cstheme="majorBidi"/>
                <w:b/>
                <w:bCs/>
                <w:noProof/>
                <w:shd w:val="clear" w:color="auto" w:fill="FFFFFF"/>
              </w:rPr>
              <w:t>Profound Benefits of the World Wide Web</w:t>
            </w:r>
            <w:r w:rsidR="00F70B0D">
              <w:rPr>
                <w:noProof/>
                <w:webHidden/>
              </w:rPr>
              <w:tab/>
            </w:r>
            <w:r w:rsidR="00F70B0D">
              <w:rPr>
                <w:noProof/>
                <w:webHidden/>
              </w:rPr>
              <w:fldChar w:fldCharType="begin"/>
            </w:r>
            <w:r w:rsidR="00F70B0D">
              <w:rPr>
                <w:noProof/>
                <w:webHidden/>
              </w:rPr>
              <w:instrText xml:space="preserve"> PAGEREF _Toc156232342 \h </w:instrText>
            </w:r>
            <w:r w:rsidR="00F70B0D">
              <w:rPr>
                <w:noProof/>
                <w:webHidden/>
              </w:rPr>
            </w:r>
            <w:r w:rsidR="00F70B0D">
              <w:rPr>
                <w:noProof/>
                <w:webHidden/>
              </w:rPr>
              <w:fldChar w:fldCharType="separate"/>
            </w:r>
            <w:r w:rsidR="00F70B0D">
              <w:rPr>
                <w:noProof/>
                <w:webHidden/>
              </w:rPr>
              <w:t>3</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43" w:history="1">
            <w:r w:rsidR="00F70B0D" w:rsidRPr="00D71FF0">
              <w:rPr>
                <w:rStyle w:val="Hyperlink"/>
                <w:rFonts w:asciiTheme="majorBidi" w:hAnsiTheme="majorBidi" w:cstheme="majorBidi"/>
                <w:b/>
                <w:bCs/>
                <w:noProof/>
                <w:shd w:val="clear" w:color="auto" w:fill="FFFFFF"/>
              </w:rPr>
              <w:t>Scrutinizing the World Wide Web: A Dual-Edged Sword</w:t>
            </w:r>
            <w:r w:rsidR="00F70B0D">
              <w:rPr>
                <w:noProof/>
                <w:webHidden/>
              </w:rPr>
              <w:tab/>
            </w:r>
            <w:r w:rsidR="00F70B0D">
              <w:rPr>
                <w:noProof/>
                <w:webHidden/>
              </w:rPr>
              <w:fldChar w:fldCharType="begin"/>
            </w:r>
            <w:r w:rsidR="00F70B0D">
              <w:rPr>
                <w:noProof/>
                <w:webHidden/>
              </w:rPr>
              <w:instrText xml:space="preserve"> PAGEREF _Toc156232343 \h </w:instrText>
            </w:r>
            <w:r w:rsidR="00F70B0D">
              <w:rPr>
                <w:noProof/>
                <w:webHidden/>
              </w:rPr>
            </w:r>
            <w:r w:rsidR="00F70B0D">
              <w:rPr>
                <w:noProof/>
                <w:webHidden/>
              </w:rPr>
              <w:fldChar w:fldCharType="separate"/>
            </w:r>
            <w:r w:rsidR="00F70B0D">
              <w:rPr>
                <w:noProof/>
                <w:webHidden/>
              </w:rPr>
              <w:t>4</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44" w:history="1">
            <w:r w:rsidR="00F70B0D" w:rsidRPr="00D71FF0">
              <w:rPr>
                <w:rStyle w:val="Hyperlink"/>
                <w:rFonts w:asciiTheme="majorBidi" w:hAnsiTheme="majorBidi" w:cstheme="majorBidi"/>
                <w:b/>
                <w:bCs/>
                <w:noProof/>
                <w:shd w:val="clear" w:color="auto" w:fill="FFFFFF"/>
              </w:rPr>
              <w:t>In-Depth Exploration: The Global Organization of Domain Names</w:t>
            </w:r>
            <w:r w:rsidR="00F70B0D">
              <w:rPr>
                <w:noProof/>
                <w:webHidden/>
              </w:rPr>
              <w:tab/>
            </w:r>
            <w:r w:rsidR="00F70B0D">
              <w:rPr>
                <w:noProof/>
                <w:webHidden/>
              </w:rPr>
              <w:fldChar w:fldCharType="begin"/>
            </w:r>
            <w:r w:rsidR="00F70B0D">
              <w:rPr>
                <w:noProof/>
                <w:webHidden/>
              </w:rPr>
              <w:instrText xml:space="preserve"> PAGEREF _Toc156232344 \h </w:instrText>
            </w:r>
            <w:r w:rsidR="00F70B0D">
              <w:rPr>
                <w:noProof/>
                <w:webHidden/>
              </w:rPr>
            </w:r>
            <w:r w:rsidR="00F70B0D">
              <w:rPr>
                <w:noProof/>
                <w:webHidden/>
              </w:rPr>
              <w:fldChar w:fldCharType="separate"/>
            </w:r>
            <w:r w:rsidR="00F70B0D">
              <w:rPr>
                <w:noProof/>
                <w:webHidden/>
              </w:rPr>
              <w:t>5</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345" w:history="1">
            <w:r w:rsidR="00F70B0D" w:rsidRPr="00D71FF0">
              <w:rPr>
                <w:rStyle w:val="Hyperlink"/>
                <w:rFonts w:asciiTheme="majorBidi" w:hAnsiTheme="majorBidi" w:cstheme="majorBidi"/>
                <w:b/>
                <w:bCs/>
                <w:noProof/>
                <w:shd w:val="clear" w:color="auto" w:fill="FFFFFF"/>
              </w:rPr>
              <w:t>Unraveling the Domain Name System (DNS)</w:t>
            </w:r>
            <w:r w:rsidR="00F70B0D">
              <w:rPr>
                <w:noProof/>
                <w:webHidden/>
              </w:rPr>
              <w:tab/>
            </w:r>
            <w:r w:rsidR="00F70B0D">
              <w:rPr>
                <w:noProof/>
                <w:webHidden/>
              </w:rPr>
              <w:fldChar w:fldCharType="begin"/>
            </w:r>
            <w:r w:rsidR="00F70B0D">
              <w:rPr>
                <w:noProof/>
                <w:webHidden/>
              </w:rPr>
              <w:instrText xml:space="preserve"> PAGEREF _Toc156232345 \h </w:instrText>
            </w:r>
            <w:r w:rsidR="00F70B0D">
              <w:rPr>
                <w:noProof/>
                <w:webHidden/>
              </w:rPr>
            </w:r>
            <w:r w:rsidR="00F70B0D">
              <w:rPr>
                <w:noProof/>
                <w:webHidden/>
              </w:rPr>
              <w:fldChar w:fldCharType="separate"/>
            </w:r>
            <w:r w:rsidR="00F70B0D">
              <w:rPr>
                <w:noProof/>
                <w:webHidden/>
              </w:rPr>
              <w:t>5</w:t>
            </w:r>
            <w:r w:rsidR="00F70B0D">
              <w:rPr>
                <w:noProof/>
                <w:webHidden/>
              </w:rPr>
              <w:fldChar w:fldCharType="end"/>
            </w:r>
          </w:hyperlink>
        </w:p>
        <w:p w:rsidR="00F70B0D" w:rsidRDefault="00304EF1">
          <w:pPr>
            <w:pStyle w:val="TOC3"/>
            <w:tabs>
              <w:tab w:val="right" w:leader="dot" w:pos="9350"/>
            </w:tabs>
            <w:rPr>
              <w:rFonts w:cstheme="minorBidi"/>
              <w:noProof/>
            </w:rPr>
          </w:pPr>
          <w:hyperlink w:anchor="_Toc156232346" w:history="1">
            <w:r w:rsidR="00F70B0D" w:rsidRPr="00D71FF0">
              <w:rPr>
                <w:rStyle w:val="Hyperlink"/>
                <w:rFonts w:asciiTheme="majorBidi" w:hAnsiTheme="majorBidi" w:cstheme="majorBidi"/>
                <w:b/>
                <w:bCs/>
                <w:noProof/>
                <w:shd w:val="clear" w:color="auto" w:fill="FFFFFF"/>
              </w:rPr>
              <w:t>Summing Up the Digital Landscape</w:t>
            </w:r>
            <w:r w:rsidR="00F70B0D">
              <w:rPr>
                <w:noProof/>
                <w:webHidden/>
              </w:rPr>
              <w:tab/>
            </w:r>
            <w:r w:rsidR="00F70B0D">
              <w:rPr>
                <w:noProof/>
                <w:webHidden/>
              </w:rPr>
              <w:fldChar w:fldCharType="begin"/>
            </w:r>
            <w:r w:rsidR="00F70B0D">
              <w:rPr>
                <w:noProof/>
                <w:webHidden/>
              </w:rPr>
              <w:instrText xml:space="preserve"> PAGEREF _Toc156232346 \h </w:instrText>
            </w:r>
            <w:r w:rsidR="00F70B0D">
              <w:rPr>
                <w:noProof/>
                <w:webHidden/>
              </w:rPr>
            </w:r>
            <w:r w:rsidR="00F70B0D">
              <w:rPr>
                <w:noProof/>
                <w:webHidden/>
              </w:rPr>
              <w:fldChar w:fldCharType="separate"/>
            </w:r>
            <w:r w:rsidR="00F70B0D">
              <w:rPr>
                <w:noProof/>
                <w:webHidden/>
              </w:rPr>
              <w:t>6</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47" w:history="1">
            <w:r w:rsidR="00F70B0D" w:rsidRPr="00D71FF0">
              <w:rPr>
                <w:rStyle w:val="Hyperlink"/>
                <w:rFonts w:asciiTheme="majorBidi" w:hAnsiTheme="majorBidi" w:cstheme="majorBidi"/>
                <w:b/>
                <w:bCs/>
                <w:noProof/>
                <w:shd w:val="clear" w:color="auto" w:fill="FFFFFF"/>
              </w:rPr>
              <w:t>Delving Deeper into the Inner Workings of Websites</w:t>
            </w:r>
            <w:r w:rsidR="00F70B0D">
              <w:rPr>
                <w:noProof/>
                <w:webHidden/>
              </w:rPr>
              <w:tab/>
            </w:r>
            <w:r w:rsidR="00F70B0D">
              <w:rPr>
                <w:noProof/>
                <w:webHidden/>
              </w:rPr>
              <w:fldChar w:fldCharType="begin"/>
            </w:r>
            <w:r w:rsidR="00F70B0D">
              <w:rPr>
                <w:noProof/>
                <w:webHidden/>
              </w:rPr>
              <w:instrText xml:space="preserve"> PAGEREF _Toc156232347 \h </w:instrText>
            </w:r>
            <w:r w:rsidR="00F70B0D">
              <w:rPr>
                <w:noProof/>
                <w:webHidden/>
              </w:rPr>
            </w:r>
            <w:r w:rsidR="00F70B0D">
              <w:rPr>
                <w:noProof/>
                <w:webHidden/>
              </w:rPr>
              <w:fldChar w:fldCharType="separate"/>
            </w:r>
            <w:r w:rsidR="00F70B0D">
              <w:rPr>
                <w:noProof/>
                <w:webHidden/>
              </w:rPr>
              <w:t>6</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48" w:history="1">
            <w:r w:rsidR="00F70B0D" w:rsidRPr="00D71FF0">
              <w:rPr>
                <w:rStyle w:val="Hyperlink"/>
                <w:rFonts w:asciiTheme="majorBidi" w:hAnsiTheme="majorBidi" w:cstheme="majorBidi"/>
                <w:b/>
                <w:bCs/>
                <w:noProof/>
                <w:shd w:val="clear" w:color="auto" w:fill="FFFFFF"/>
              </w:rPr>
              <w:t>Unveiling the Complexity: Anatomy of a Website</w:t>
            </w:r>
            <w:r w:rsidR="00F70B0D">
              <w:rPr>
                <w:noProof/>
                <w:webHidden/>
              </w:rPr>
              <w:tab/>
            </w:r>
            <w:r w:rsidR="00F70B0D">
              <w:rPr>
                <w:noProof/>
                <w:webHidden/>
              </w:rPr>
              <w:fldChar w:fldCharType="begin"/>
            </w:r>
            <w:r w:rsidR="00F70B0D">
              <w:rPr>
                <w:noProof/>
                <w:webHidden/>
              </w:rPr>
              <w:instrText xml:space="preserve"> PAGEREF _Toc156232348 \h </w:instrText>
            </w:r>
            <w:r w:rsidR="00F70B0D">
              <w:rPr>
                <w:noProof/>
                <w:webHidden/>
              </w:rPr>
            </w:r>
            <w:r w:rsidR="00F70B0D">
              <w:rPr>
                <w:noProof/>
                <w:webHidden/>
              </w:rPr>
              <w:fldChar w:fldCharType="separate"/>
            </w:r>
            <w:r w:rsidR="00F70B0D">
              <w:rPr>
                <w:noProof/>
                <w:webHidden/>
              </w:rPr>
              <w:t>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49" w:history="1">
            <w:r w:rsidR="00F70B0D" w:rsidRPr="00D71FF0">
              <w:rPr>
                <w:rStyle w:val="Hyperlink"/>
                <w:rFonts w:asciiTheme="majorBidi" w:hAnsiTheme="majorBidi" w:cstheme="majorBidi"/>
                <w:b/>
                <w:bCs/>
                <w:noProof/>
                <w:shd w:val="clear" w:color="auto" w:fill="FFFFFF"/>
              </w:rPr>
              <w:t>Crafting Excellence: The Importance of a Well-Structured Website</w:t>
            </w:r>
            <w:r w:rsidR="00F70B0D">
              <w:rPr>
                <w:noProof/>
                <w:webHidden/>
              </w:rPr>
              <w:tab/>
            </w:r>
            <w:r w:rsidR="00F70B0D">
              <w:rPr>
                <w:noProof/>
                <w:webHidden/>
              </w:rPr>
              <w:fldChar w:fldCharType="begin"/>
            </w:r>
            <w:r w:rsidR="00F70B0D">
              <w:rPr>
                <w:noProof/>
                <w:webHidden/>
              </w:rPr>
              <w:instrText xml:space="preserve"> PAGEREF _Toc156232349 \h </w:instrText>
            </w:r>
            <w:r w:rsidR="00F70B0D">
              <w:rPr>
                <w:noProof/>
                <w:webHidden/>
              </w:rPr>
            </w:r>
            <w:r w:rsidR="00F70B0D">
              <w:rPr>
                <w:noProof/>
                <w:webHidden/>
              </w:rPr>
              <w:fldChar w:fldCharType="separate"/>
            </w:r>
            <w:r w:rsidR="00F70B0D">
              <w:rPr>
                <w:noProof/>
                <w:webHidden/>
              </w:rPr>
              <w:t>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50" w:history="1">
            <w:r w:rsidR="00F70B0D" w:rsidRPr="00D71FF0">
              <w:rPr>
                <w:rStyle w:val="Hyperlink"/>
                <w:rFonts w:asciiTheme="majorBidi" w:hAnsiTheme="majorBidi" w:cstheme="majorBidi"/>
                <w:b/>
                <w:bCs/>
                <w:noProof/>
                <w:shd w:val="clear" w:color="auto" w:fill="FFFFFF"/>
              </w:rPr>
              <w:t>Navigating the Digital Highway: Communication Protocols</w:t>
            </w:r>
            <w:r w:rsidR="00F70B0D">
              <w:rPr>
                <w:noProof/>
                <w:webHidden/>
              </w:rPr>
              <w:tab/>
            </w:r>
            <w:r w:rsidR="00F70B0D">
              <w:rPr>
                <w:noProof/>
                <w:webHidden/>
              </w:rPr>
              <w:fldChar w:fldCharType="begin"/>
            </w:r>
            <w:r w:rsidR="00F70B0D">
              <w:rPr>
                <w:noProof/>
                <w:webHidden/>
              </w:rPr>
              <w:instrText xml:space="preserve"> PAGEREF _Toc156232350 \h </w:instrText>
            </w:r>
            <w:r w:rsidR="00F70B0D">
              <w:rPr>
                <w:noProof/>
                <w:webHidden/>
              </w:rPr>
            </w:r>
            <w:r w:rsidR="00F70B0D">
              <w:rPr>
                <w:noProof/>
                <w:webHidden/>
              </w:rPr>
              <w:fldChar w:fldCharType="separate"/>
            </w:r>
            <w:r w:rsidR="00F70B0D">
              <w:rPr>
                <w:noProof/>
                <w:webHidden/>
              </w:rPr>
              <w:t>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51" w:history="1">
            <w:r w:rsidR="00F70B0D" w:rsidRPr="00D71FF0">
              <w:rPr>
                <w:rStyle w:val="Hyperlink"/>
                <w:rFonts w:asciiTheme="majorBidi" w:hAnsiTheme="majorBidi" w:cstheme="majorBidi"/>
                <w:b/>
                <w:bCs/>
                <w:noProof/>
                <w:shd w:val="clear" w:color="auto" w:fill="FFFFFF"/>
              </w:rPr>
              <w:t>The Backbone: Server Hardware Essentials</w:t>
            </w:r>
            <w:r w:rsidR="00F70B0D">
              <w:rPr>
                <w:noProof/>
                <w:webHidden/>
              </w:rPr>
              <w:tab/>
            </w:r>
            <w:r w:rsidR="00F70B0D">
              <w:rPr>
                <w:noProof/>
                <w:webHidden/>
              </w:rPr>
              <w:fldChar w:fldCharType="begin"/>
            </w:r>
            <w:r w:rsidR="00F70B0D">
              <w:rPr>
                <w:noProof/>
                <w:webHidden/>
              </w:rPr>
              <w:instrText xml:space="preserve"> PAGEREF _Toc156232351 \h </w:instrText>
            </w:r>
            <w:r w:rsidR="00F70B0D">
              <w:rPr>
                <w:noProof/>
                <w:webHidden/>
              </w:rPr>
            </w:r>
            <w:r w:rsidR="00F70B0D">
              <w:rPr>
                <w:noProof/>
                <w:webHidden/>
              </w:rPr>
              <w:fldChar w:fldCharType="separate"/>
            </w:r>
            <w:r w:rsidR="00F70B0D">
              <w:rPr>
                <w:noProof/>
                <w:webHidden/>
              </w:rPr>
              <w:t>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52" w:history="1">
            <w:r w:rsidR="00F70B0D" w:rsidRPr="00D71FF0">
              <w:rPr>
                <w:rStyle w:val="Hyperlink"/>
                <w:rFonts w:asciiTheme="majorBidi" w:hAnsiTheme="majorBidi" w:cstheme="majorBidi"/>
                <w:b/>
                <w:bCs/>
                <w:noProof/>
                <w:shd w:val="clear" w:color="auto" w:fill="FFFFFF"/>
              </w:rPr>
              <w:t>Operating Systems: The Overlooked Pillars</w:t>
            </w:r>
            <w:r w:rsidR="00F70B0D">
              <w:rPr>
                <w:noProof/>
                <w:webHidden/>
              </w:rPr>
              <w:tab/>
            </w:r>
            <w:r w:rsidR="00F70B0D">
              <w:rPr>
                <w:noProof/>
                <w:webHidden/>
              </w:rPr>
              <w:fldChar w:fldCharType="begin"/>
            </w:r>
            <w:r w:rsidR="00F70B0D">
              <w:rPr>
                <w:noProof/>
                <w:webHidden/>
              </w:rPr>
              <w:instrText xml:space="preserve"> PAGEREF _Toc156232352 \h </w:instrText>
            </w:r>
            <w:r w:rsidR="00F70B0D">
              <w:rPr>
                <w:noProof/>
                <w:webHidden/>
              </w:rPr>
            </w:r>
            <w:r w:rsidR="00F70B0D">
              <w:rPr>
                <w:noProof/>
                <w:webHidden/>
              </w:rPr>
              <w:fldChar w:fldCharType="separate"/>
            </w:r>
            <w:r w:rsidR="00F70B0D">
              <w:rPr>
                <w:noProof/>
                <w:webHidden/>
              </w:rPr>
              <w:t>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53" w:history="1">
            <w:r w:rsidR="00F70B0D" w:rsidRPr="00D71FF0">
              <w:rPr>
                <w:rStyle w:val="Hyperlink"/>
                <w:rFonts w:asciiTheme="majorBidi" w:hAnsiTheme="majorBidi" w:cstheme="majorBidi"/>
                <w:b/>
                <w:bCs/>
                <w:noProof/>
                <w:shd w:val="clear" w:color="auto" w:fill="FFFFFF"/>
              </w:rPr>
              <w:t>Bridging the Gap: Web Server Software Insights</w:t>
            </w:r>
            <w:r w:rsidR="00F70B0D">
              <w:rPr>
                <w:noProof/>
                <w:webHidden/>
              </w:rPr>
              <w:tab/>
            </w:r>
            <w:r w:rsidR="00F70B0D">
              <w:rPr>
                <w:noProof/>
                <w:webHidden/>
              </w:rPr>
              <w:fldChar w:fldCharType="begin"/>
            </w:r>
            <w:r w:rsidR="00F70B0D">
              <w:rPr>
                <w:noProof/>
                <w:webHidden/>
              </w:rPr>
              <w:instrText xml:space="preserve"> PAGEREF _Toc156232353 \h </w:instrText>
            </w:r>
            <w:r w:rsidR="00F70B0D">
              <w:rPr>
                <w:noProof/>
                <w:webHidden/>
              </w:rPr>
            </w:r>
            <w:r w:rsidR="00F70B0D">
              <w:rPr>
                <w:noProof/>
                <w:webHidden/>
              </w:rPr>
              <w:fldChar w:fldCharType="separate"/>
            </w:r>
            <w:r w:rsidR="00F70B0D">
              <w:rPr>
                <w:noProof/>
                <w:webHidden/>
              </w:rPr>
              <w:t>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54" w:history="1">
            <w:r w:rsidR="00F70B0D" w:rsidRPr="00D71FF0">
              <w:rPr>
                <w:rStyle w:val="Hyperlink"/>
                <w:rFonts w:asciiTheme="majorBidi" w:hAnsiTheme="majorBidi" w:cstheme="majorBidi"/>
                <w:b/>
                <w:bCs/>
                <w:noProof/>
                <w:shd w:val="clear" w:color="auto" w:fill="FFFFFF"/>
              </w:rPr>
              <w:t>The Intricacies of Website Component Interaction</w:t>
            </w:r>
            <w:r w:rsidR="00F70B0D">
              <w:rPr>
                <w:noProof/>
                <w:webHidden/>
              </w:rPr>
              <w:tab/>
            </w:r>
            <w:r w:rsidR="00F70B0D">
              <w:rPr>
                <w:noProof/>
                <w:webHidden/>
              </w:rPr>
              <w:fldChar w:fldCharType="begin"/>
            </w:r>
            <w:r w:rsidR="00F70B0D">
              <w:rPr>
                <w:noProof/>
                <w:webHidden/>
              </w:rPr>
              <w:instrText xml:space="preserve"> PAGEREF _Toc156232354 \h </w:instrText>
            </w:r>
            <w:r w:rsidR="00F70B0D">
              <w:rPr>
                <w:noProof/>
                <w:webHidden/>
              </w:rPr>
            </w:r>
            <w:r w:rsidR="00F70B0D">
              <w:rPr>
                <w:noProof/>
                <w:webHidden/>
              </w:rPr>
              <w:fldChar w:fldCharType="separate"/>
            </w:r>
            <w:r w:rsidR="00F70B0D">
              <w:rPr>
                <w:noProof/>
                <w:webHidden/>
              </w:rPr>
              <w:t>9</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355" w:history="1">
            <w:r w:rsidR="00F70B0D" w:rsidRPr="00D71FF0">
              <w:rPr>
                <w:rStyle w:val="Hyperlink"/>
                <w:rFonts w:asciiTheme="majorBidi" w:hAnsiTheme="majorBidi" w:cstheme="majorBidi"/>
                <w:b/>
                <w:bCs/>
                <w:noProof/>
                <w:shd w:val="clear" w:color="auto" w:fill="FFFFFF"/>
              </w:rPr>
              <w:t>Understanding the Symbiotic Relationship</w:t>
            </w:r>
            <w:r w:rsidR="00F70B0D">
              <w:rPr>
                <w:noProof/>
                <w:webHidden/>
              </w:rPr>
              <w:tab/>
            </w:r>
            <w:r w:rsidR="00F70B0D">
              <w:rPr>
                <w:noProof/>
                <w:webHidden/>
              </w:rPr>
              <w:fldChar w:fldCharType="begin"/>
            </w:r>
            <w:r w:rsidR="00F70B0D">
              <w:rPr>
                <w:noProof/>
                <w:webHidden/>
              </w:rPr>
              <w:instrText xml:space="preserve"> PAGEREF _Toc156232355 \h </w:instrText>
            </w:r>
            <w:r w:rsidR="00F70B0D">
              <w:rPr>
                <w:noProof/>
                <w:webHidden/>
              </w:rPr>
            </w:r>
            <w:r w:rsidR="00F70B0D">
              <w:rPr>
                <w:noProof/>
                <w:webHidden/>
              </w:rPr>
              <w:fldChar w:fldCharType="separate"/>
            </w:r>
            <w:r w:rsidR="00F70B0D">
              <w:rPr>
                <w:noProof/>
                <w:webHidden/>
              </w:rPr>
              <w:t>9</w:t>
            </w:r>
            <w:r w:rsidR="00F70B0D">
              <w:rPr>
                <w:noProof/>
                <w:webHidden/>
              </w:rPr>
              <w:fldChar w:fldCharType="end"/>
            </w:r>
          </w:hyperlink>
        </w:p>
        <w:p w:rsidR="00F70B0D" w:rsidRDefault="00304EF1">
          <w:pPr>
            <w:pStyle w:val="TOC3"/>
            <w:tabs>
              <w:tab w:val="right" w:leader="dot" w:pos="9350"/>
            </w:tabs>
            <w:rPr>
              <w:rFonts w:cstheme="minorBidi"/>
              <w:noProof/>
            </w:rPr>
          </w:pPr>
          <w:hyperlink w:anchor="_Toc156232356" w:history="1">
            <w:r w:rsidR="00F70B0D" w:rsidRPr="00D71FF0">
              <w:rPr>
                <w:rStyle w:val="Hyperlink"/>
                <w:rFonts w:asciiTheme="majorBidi" w:hAnsiTheme="majorBidi" w:cstheme="majorBidi"/>
                <w:b/>
                <w:bCs/>
                <w:noProof/>
                <w:shd w:val="clear" w:color="auto" w:fill="FFFFFF"/>
              </w:rPr>
              <w:t>Seamless Integration Dynamics</w:t>
            </w:r>
            <w:r w:rsidR="00F70B0D">
              <w:rPr>
                <w:noProof/>
                <w:webHidden/>
              </w:rPr>
              <w:tab/>
            </w:r>
            <w:r w:rsidR="00F70B0D">
              <w:rPr>
                <w:noProof/>
                <w:webHidden/>
              </w:rPr>
              <w:fldChar w:fldCharType="begin"/>
            </w:r>
            <w:r w:rsidR="00F70B0D">
              <w:rPr>
                <w:noProof/>
                <w:webHidden/>
              </w:rPr>
              <w:instrText xml:space="preserve"> PAGEREF _Toc156232356 \h </w:instrText>
            </w:r>
            <w:r w:rsidR="00F70B0D">
              <w:rPr>
                <w:noProof/>
                <w:webHidden/>
              </w:rPr>
            </w:r>
            <w:r w:rsidR="00F70B0D">
              <w:rPr>
                <w:noProof/>
                <w:webHidden/>
              </w:rPr>
              <w:fldChar w:fldCharType="separate"/>
            </w:r>
            <w:r w:rsidR="00F70B0D">
              <w:rPr>
                <w:noProof/>
                <w:webHidden/>
              </w:rPr>
              <w:t>9</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57" w:history="1">
            <w:r w:rsidR="00F70B0D" w:rsidRPr="00D71FF0">
              <w:rPr>
                <w:rStyle w:val="Hyperlink"/>
                <w:rFonts w:asciiTheme="majorBidi" w:hAnsiTheme="majorBidi" w:cstheme="majorBidi"/>
                <w:b/>
                <w:bCs/>
                <w:noProof/>
                <w:shd w:val="clear" w:color="auto" w:fill="FFFFFF"/>
              </w:rPr>
              <w:t>Navigating the Terrain of Website Maintenance Challenges</w:t>
            </w:r>
            <w:r w:rsidR="00F70B0D">
              <w:rPr>
                <w:noProof/>
                <w:webHidden/>
              </w:rPr>
              <w:tab/>
            </w:r>
            <w:r w:rsidR="00F70B0D">
              <w:rPr>
                <w:noProof/>
                <w:webHidden/>
              </w:rPr>
              <w:fldChar w:fldCharType="begin"/>
            </w:r>
            <w:r w:rsidR="00F70B0D">
              <w:rPr>
                <w:noProof/>
                <w:webHidden/>
              </w:rPr>
              <w:instrText xml:space="preserve"> PAGEREF _Toc156232357 \h </w:instrText>
            </w:r>
            <w:r w:rsidR="00F70B0D">
              <w:rPr>
                <w:noProof/>
                <w:webHidden/>
              </w:rPr>
            </w:r>
            <w:r w:rsidR="00F70B0D">
              <w:rPr>
                <w:noProof/>
                <w:webHidden/>
              </w:rPr>
              <w:fldChar w:fldCharType="separate"/>
            </w:r>
            <w:r w:rsidR="00F70B0D">
              <w:rPr>
                <w:noProof/>
                <w:webHidden/>
              </w:rPr>
              <w:t>9</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58" w:history="1">
            <w:r w:rsidR="00F70B0D" w:rsidRPr="00D71FF0">
              <w:rPr>
                <w:rStyle w:val="Hyperlink"/>
                <w:rFonts w:asciiTheme="majorBidi" w:hAnsiTheme="majorBidi" w:cstheme="majorBidi"/>
                <w:b/>
                <w:bCs/>
                <w:noProof/>
                <w:shd w:val="clear" w:color="auto" w:fill="FFFFFF"/>
              </w:rPr>
              <w:t>Proactive Strategies for Operational Fluidity</w:t>
            </w:r>
            <w:r w:rsidR="00F70B0D">
              <w:rPr>
                <w:noProof/>
                <w:webHidden/>
              </w:rPr>
              <w:tab/>
            </w:r>
            <w:r w:rsidR="00F70B0D">
              <w:rPr>
                <w:noProof/>
                <w:webHidden/>
              </w:rPr>
              <w:fldChar w:fldCharType="begin"/>
            </w:r>
            <w:r w:rsidR="00F70B0D">
              <w:rPr>
                <w:noProof/>
                <w:webHidden/>
              </w:rPr>
              <w:instrText xml:space="preserve"> PAGEREF _Toc156232358 \h </w:instrText>
            </w:r>
            <w:r w:rsidR="00F70B0D">
              <w:rPr>
                <w:noProof/>
                <w:webHidden/>
              </w:rPr>
            </w:r>
            <w:r w:rsidR="00F70B0D">
              <w:rPr>
                <w:noProof/>
                <w:webHidden/>
              </w:rPr>
              <w:fldChar w:fldCharType="separate"/>
            </w:r>
            <w:r w:rsidR="00F70B0D">
              <w:rPr>
                <w:noProof/>
                <w:webHidden/>
              </w:rPr>
              <w:t>10</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59" w:history="1">
            <w:r w:rsidR="00F70B0D" w:rsidRPr="00D71FF0">
              <w:rPr>
                <w:rStyle w:val="Hyperlink"/>
                <w:rFonts w:asciiTheme="majorBidi" w:hAnsiTheme="majorBidi" w:cstheme="majorBidi"/>
                <w:b/>
                <w:bCs/>
                <w:noProof/>
                <w:shd w:val="clear" w:color="auto" w:fill="FFFFFF"/>
              </w:rPr>
              <w:t>Crafting a Holistic Report on Website Architecture</w:t>
            </w:r>
            <w:r w:rsidR="00F70B0D">
              <w:rPr>
                <w:noProof/>
                <w:webHidden/>
              </w:rPr>
              <w:tab/>
            </w:r>
            <w:r w:rsidR="00F70B0D">
              <w:rPr>
                <w:noProof/>
                <w:webHidden/>
              </w:rPr>
              <w:fldChar w:fldCharType="begin"/>
            </w:r>
            <w:r w:rsidR="00F70B0D">
              <w:rPr>
                <w:noProof/>
                <w:webHidden/>
              </w:rPr>
              <w:instrText xml:space="preserve"> PAGEREF _Toc156232359 \h </w:instrText>
            </w:r>
            <w:r w:rsidR="00F70B0D">
              <w:rPr>
                <w:noProof/>
                <w:webHidden/>
              </w:rPr>
            </w:r>
            <w:r w:rsidR="00F70B0D">
              <w:rPr>
                <w:noProof/>
                <w:webHidden/>
              </w:rPr>
              <w:fldChar w:fldCharType="separate"/>
            </w:r>
            <w:r w:rsidR="00F70B0D">
              <w:rPr>
                <w:noProof/>
                <w:webHidden/>
              </w:rPr>
              <w:t>10</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360" w:history="1">
            <w:r w:rsidR="00F70B0D" w:rsidRPr="00D71FF0">
              <w:rPr>
                <w:rStyle w:val="Hyperlink"/>
                <w:rFonts w:asciiTheme="majorBidi" w:hAnsiTheme="majorBidi" w:cstheme="majorBidi"/>
                <w:b/>
                <w:bCs/>
                <w:noProof/>
                <w:shd w:val="clear" w:color="auto" w:fill="FFFFFF"/>
              </w:rPr>
              <w:t>Unveiling the Core Components</w:t>
            </w:r>
            <w:r w:rsidR="00F70B0D">
              <w:rPr>
                <w:noProof/>
                <w:webHidden/>
              </w:rPr>
              <w:tab/>
            </w:r>
            <w:r w:rsidR="00F70B0D">
              <w:rPr>
                <w:noProof/>
                <w:webHidden/>
              </w:rPr>
              <w:fldChar w:fldCharType="begin"/>
            </w:r>
            <w:r w:rsidR="00F70B0D">
              <w:rPr>
                <w:noProof/>
                <w:webHidden/>
              </w:rPr>
              <w:instrText xml:space="preserve"> PAGEREF _Toc156232360 \h </w:instrText>
            </w:r>
            <w:r w:rsidR="00F70B0D">
              <w:rPr>
                <w:noProof/>
                <w:webHidden/>
              </w:rPr>
            </w:r>
            <w:r w:rsidR="00F70B0D">
              <w:rPr>
                <w:noProof/>
                <w:webHidden/>
              </w:rPr>
              <w:fldChar w:fldCharType="separate"/>
            </w:r>
            <w:r w:rsidR="00F70B0D">
              <w:rPr>
                <w:noProof/>
                <w:webHidden/>
              </w:rPr>
              <w:t>10</w:t>
            </w:r>
            <w:r w:rsidR="00F70B0D">
              <w:rPr>
                <w:noProof/>
                <w:webHidden/>
              </w:rPr>
              <w:fldChar w:fldCharType="end"/>
            </w:r>
          </w:hyperlink>
        </w:p>
        <w:p w:rsidR="00F70B0D" w:rsidRDefault="00304EF1">
          <w:pPr>
            <w:pStyle w:val="TOC3"/>
            <w:tabs>
              <w:tab w:val="right" w:leader="dot" w:pos="9350"/>
            </w:tabs>
            <w:rPr>
              <w:rFonts w:cstheme="minorBidi"/>
              <w:noProof/>
            </w:rPr>
          </w:pPr>
          <w:hyperlink w:anchor="_Toc156232361" w:history="1">
            <w:r w:rsidR="00F70B0D" w:rsidRPr="00D71FF0">
              <w:rPr>
                <w:rStyle w:val="Hyperlink"/>
                <w:rFonts w:asciiTheme="majorBidi" w:hAnsiTheme="majorBidi" w:cstheme="majorBidi"/>
                <w:b/>
                <w:bCs/>
                <w:noProof/>
                <w:shd w:val="clear" w:color="auto" w:fill="FFFFFF"/>
              </w:rPr>
              <w:t>Best Practices for Artful Report Creation</w:t>
            </w:r>
            <w:r w:rsidR="00F70B0D">
              <w:rPr>
                <w:noProof/>
                <w:webHidden/>
              </w:rPr>
              <w:tab/>
            </w:r>
            <w:r w:rsidR="00F70B0D">
              <w:rPr>
                <w:noProof/>
                <w:webHidden/>
              </w:rPr>
              <w:fldChar w:fldCharType="begin"/>
            </w:r>
            <w:r w:rsidR="00F70B0D">
              <w:rPr>
                <w:noProof/>
                <w:webHidden/>
              </w:rPr>
              <w:instrText xml:space="preserve"> PAGEREF _Toc156232361 \h </w:instrText>
            </w:r>
            <w:r w:rsidR="00F70B0D">
              <w:rPr>
                <w:noProof/>
                <w:webHidden/>
              </w:rPr>
            </w:r>
            <w:r w:rsidR="00F70B0D">
              <w:rPr>
                <w:noProof/>
                <w:webHidden/>
              </w:rPr>
              <w:fldChar w:fldCharType="separate"/>
            </w:r>
            <w:r w:rsidR="00F70B0D">
              <w:rPr>
                <w:noProof/>
                <w:webHidden/>
              </w:rPr>
              <w:t>10</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62" w:history="1">
            <w:r w:rsidR="00F70B0D" w:rsidRPr="00D71FF0">
              <w:rPr>
                <w:rStyle w:val="Hyperlink"/>
                <w:rFonts w:asciiTheme="majorBidi" w:hAnsiTheme="majorBidi" w:cstheme="majorBidi"/>
                <w:b/>
                <w:bCs/>
                <w:noProof/>
                <w:shd w:val="clear" w:color="auto" w:fill="FFFFFF"/>
              </w:rPr>
              <w:t>In-Depth Exploration: The Crucial Dimensions of Website Security and SEO Mastery</w:t>
            </w:r>
            <w:r w:rsidR="00F70B0D">
              <w:rPr>
                <w:noProof/>
                <w:webHidden/>
              </w:rPr>
              <w:tab/>
            </w:r>
            <w:r w:rsidR="00F70B0D">
              <w:rPr>
                <w:noProof/>
                <w:webHidden/>
              </w:rPr>
              <w:fldChar w:fldCharType="begin"/>
            </w:r>
            <w:r w:rsidR="00F70B0D">
              <w:rPr>
                <w:noProof/>
                <w:webHidden/>
              </w:rPr>
              <w:instrText xml:space="preserve"> PAGEREF _Toc156232362 \h </w:instrText>
            </w:r>
            <w:r w:rsidR="00F70B0D">
              <w:rPr>
                <w:noProof/>
                <w:webHidden/>
              </w:rPr>
            </w:r>
            <w:r w:rsidR="00F70B0D">
              <w:rPr>
                <w:noProof/>
                <w:webHidden/>
              </w:rPr>
              <w:fldChar w:fldCharType="separate"/>
            </w:r>
            <w:r w:rsidR="00F70B0D">
              <w:rPr>
                <w:noProof/>
                <w:webHidden/>
              </w:rPr>
              <w:t>11</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363" w:history="1">
            <w:r w:rsidR="00F70B0D" w:rsidRPr="00D71FF0">
              <w:rPr>
                <w:rStyle w:val="Hyperlink"/>
                <w:rFonts w:asciiTheme="majorBidi" w:hAnsiTheme="majorBidi" w:cstheme="majorBidi"/>
                <w:b/>
                <w:bCs/>
                <w:noProof/>
                <w:shd w:val="clear" w:color="auto" w:fill="FFFFFF"/>
              </w:rPr>
              <w:t>Unveiling the Essence of Website Security</w:t>
            </w:r>
            <w:r w:rsidR="00F70B0D">
              <w:rPr>
                <w:noProof/>
                <w:webHidden/>
              </w:rPr>
              <w:tab/>
            </w:r>
            <w:r w:rsidR="00F70B0D">
              <w:rPr>
                <w:noProof/>
                <w:webHidden/>
              </w:rPr>
              <w:fldChar w:fldCharType="begin"/>
            </w:r>
            <w:r w:rsidR="00F70B0D">
              <w:rPr>
                <w:noProof/>
                <w:webHidden/>
              </w:rPr>
              <w:instrText xml:space="preserve"> PAGEREF _Toc156232363 \h </w:instrText>
            </w:r>
            <w:r w:rsidR="00F70B0D">
              <w:rPr>
                <w:noProof/>
                <w:webHidden/>
              </w:rPr>
            </w:r>
            <w:r w:rsidR="00F70B0D">
              <w:rPr>
                <w:noProof/>
                <w:webHidden/>
              </w:rPr>
              <w:fldChar w:fldCharType="separate"/>
            </w:r>
            <w:r w:rsidR="00F70B0D">
              <w:rPr>
                <w:noProof/>
                <w:webHidden/>
              </w:rPr>
              <w:t>1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64" w:history="1">
            <w:r w:rsidR="00F70B0D" w:rsidRPr="00D71FF0">
              <w:rPr>
                <w:rStyle w:val="Hyperlink"/>
                <w:rFonts w:asciiTheme="majorBidi" w:hAnsiTheme="majorBidi" w:cstheme="majorBidi"/>
                <w:b/>
                <w:bCs/>
                <w:noProof/>
                <w:shd w:val="clear" w:color="auto" w:fill="FFFFFF"/>
              </w:rPr>
              <w:t>Crafting a Comprehensive Digital Report</w:t>
            </w:r>
            <w:r w:rsidR="00F70B0D">
              <w:rPr>
                <w:noProof/>
                <w:webHidden/>
              </w:rPr>
              <w:tab/>
            </w:r>
            <w:r w:rsidR="00F70B0D">
              <w:rPr>
                <w:noProof/>
                <w:webHidden/>
              </w:rPr>
              <w:fldChar w:fldCharType="begin"/>
            </w:r>
            <w:r w:rsidR="00F70B0D">
              <w:rPr>
                <w:noProof/>
                <w:webHidden/>
              </w:rPr>
              <w:instrText xml:space="preserve"> PAGEREF _Toc156232364 \h </w:instrText>
            </w:r>
            <w:r w:rsidR="00F70B0D">
              <w:rPr>
                <w:noProof/>
                <w:webHidden/>
              </w:rPr>
            </w:r>
            <w:r w:rsidR="00F70B0D">
              <w:rPr>
                <w:noProof/>
                <w:webHidden/>
              </w:rPr>
              <w:fldChar w:fldCharType="separate"/>
            </w:r>
            <w:r w:rsidR="00F70B0D">
              <w:rPr>
                <w:noProof/>
                <w:webHidden/>
              </w:rPr>
              <w:t>12</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65" w:history="1">
            <w:r w:rsidR="00F70B0D" w:rsidRPr="00D71FF0">
              <w:rPr>
                <w:rStyle w:val="Hyperlink"/>
                <w:rFonts w:asciiTheme="majorBidi" w:hAnsiTheme="majorBidi" w:cstheme="majorBidi"/>
                <w:b/>
                <w:bCs/>
                <w:noProof/>
                <w:shd w:val="clear" w:color="auto" w:fill="FFFFFF"/>
              </w:rPr>
              <w:t>A Strategic Approach to Website Development</w:t>
            </w:r>
            <w:r w:rsidR="00F70B0D">
              <w:rPr>
                <w:noProof/>
                <w:webHidden/>
              </w:rPr>
              <w:tab/>
            </w:r>
            <w:r w:rsidR="00F70B0D">
              <w:rPr>
                <w:noProof/>
                <w:webHidden/>
              </w:rPr>
              <w:fldChar w:fldCharType="begin"/>
            </w:r>
            <w:r w:rsidR="00F70B0D">
              <w:rPr>
                <w:noProof/>
                <w:webHidden/>
              </w:rPr>
              <w:instrText xml:space="preserve"> PAGEREF _Toc156232365 \h </w:instrText>
            </w:r>
            <w:r w:rsidR="00F70B0D">
              <w:rPr>
                <w:noProof/>
                <w:webHidden/>
              </w:rPr>
            </w:r>
            <w:r w:rsidR="00F70B0D">
              <w:rPr>
                <w:noProof/>
                <w:webHidden/>
              </w:rPr>
              <w:fldChar w:fldCharType="separate"/>
            </w:r>
            <w:r w:rsidR="00F70B0D">
              <w:rPr>
                <w:noProof/>
                <w:webHidden/>
              </w:rPr>
              <w:t>13</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66" w:history="1">
            <w:r w:rsidR="00F70B0D" w:rsidRPr="00D71FF0">
              <w:rPr>
                <w:rStyle w:val="Hyperlink"/>
                <w:rFonts w:asciiTheme="majorBidi" w:hAnsiTheme="majorBidi" w:cstheme="majorBidi"/>
                <w:b/>
                <w:bCs/>
                <w:noProof/>
                <w:shd w:val="clear" w:color="auto" w:fill="FFFFFF"/>
              </w:rPr>
              <w:t>Unraveling the Profound Impact of Web Technologies and Frameworks on Website Dynamics</w:t>
            </w:r>
            <w:r w:rsidR="00F70B0D">
              <w:rPr>
                <w:noProof/>
                <w:webHidden/>
              </w:rPr>
              <w:tab/>
            </w:r>
            <w:r w:rsidR="00F70B0D">
              <w:rPr>
                <w:noProof/>
                <w:webHidden/>
              </w:rPr>
              <w:fldChar w:fldCharType="begin"/>
            </w:r>
            <w:r w:rsidR="00F70B0D">
              <w:rPr>
                <w:noProof/>
                <w:webHidden/>
              </w:rPr>
              <w:instrText xml:space="preserve"> PAGEREF _Toc156232366 \h </w:instrText>
            </w:r>
            <w:r w:rsidR="00F70B0D">
              <w:rPr>
                <w:noProof/>
                <w:webHidden/>
              </w:rPr>
            </w:r>
            <w:r w:rsidR="00F70B0D">
              <w:rPr>
                <w:noProof/>
                <w:webHidden/>
              </w:rPr>
              <w:fldChar w:fldCharType="separate"/>
            </w:r>
            <w:r w:rsidR="00F70B0D">
              <w:rPr>
                <w:noProof/>
                <w:webHidden/>
              </w:rPr>
              <w:t>13</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67" w:history="1">
            <w:r w:rsidR="00F70B0D" w:rsidRPr="00D71FF0">
              <w:rPr>
                <w:rStyle w:val="Hyperlink"/>
                <w:rFonts w:asciiTheme="majorBidi" w:hAnsiTheme="majorBidi" w:cstheme="majorBidi"/>
                <w:b/>
                <w:bCs/>
                <w:noProof/>
                <w:shd w:val="clear" w:color="auto" w:fill="FFFFFF"/>
              </w:rPr>
              <w:t>In-Depth Exploration of the Impact of Search Engines on Website Performance</w:t>
            </w:r>
            <w:r w:rsidR="00F70B0D">
              <w:rPr>
                <w:noProof/>
                <w:webHidden/>
              </w:rPr>
              <w:tab/>
            </w:r>
            <w:r w:rsidR="00F70B0D">
              <w:rPr>
                <w:noProof/>
                <w:webHidden/>
              </w:rPr>
              <w:fldChar w:fldCharType="begin"/>
            </w:r>
            <w:r w:rsidR="00F70B0D">
              <w:rPr>
                <w:noProof/>
                <w:webHidden/>
              </w:rPr>
              <w:instrText xml:space="preserve"> PAGEREF _Toc156232367 \h </w:instrText>
            </w:r>
            <w:r w:rsidR="00F70B0D">
              <w:rPr>
                <w:noProof/>
                <w:webHidden/>
              </w:rPr>
            </w:r>
            <w:r w:rsidR="00F70B0D">
              <w:rPr>
                <w:noProof/>
                <w:webHidden/>
              </w:rPr>
              <w:fldChar w:fldCharType="separate"/>
            </w:r>
            <w:r w:rsidR="00F70B0D">
              <w:rPr>
                <w:noProof/>
                <w:webHidden/>
              </w:rPr>
              <w:t>15</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368" w:history="1">
            <w:r w:rsidR="00F70B0D" w:rsidRPr="00D71FF0">
              <w:rPr>
                <w:rStyle w:val="Hyperlink"/>
                <w:rFonts w:asciiTheme="majorBidi" w:hAnsiTheme="majorBidi" w:cstheme="majorBidi"/>
                <w:b/>
                <w:bCs/>
                <w:noProof/>
                <w:shd w:val="clear" w:color="auto" w:fill="FFFFFF"/>
              </w:rPr>
              <w:t>Unraveling the Complexities of Search Engine Dynamics</w:t>
            </w:r>
            <w:r w:rsidR="00F70B0D">
              <w:rPr>
                <w:noProof/>
                <w:webHidden/>
              </w:rPr>
              <w:tab/>
            </w:r>
            <w:r w:rsidR="00F70B0D">
              <w:rPr>
                <w:noProof/>
                <w:webHidden/>
              </w:rPr>
              <w:fldChar w:fldCharType="begin"/>
            </w:r>
            <w:r w:rsidR="00F70B0D">
              <w:rPr>
                <w:noProof/>
                <w:webHidden/>
              </w:rPr>
              <w:instrText xml:space="preserve"> PAGEREF _Toc156232368 \h </w:instrText>
            </w:r>
            <w:r w:rsidR="00F70B0D">
              <w:rPr>
                <w:noProof/>
                <w:webHidden/>
              </w:rPr>
            </w:r>
            <w:r w:rsidR="00F70B0D">
              <w:rPr>
                <w:noProof/>
                <w:webHidden/>
              </w:rPr>
              <w:fldChar w:fldCharType="separate"/>
            </w:r>
            <w:r w:rsidR="00F70B0D">
              <w:rPr>
                <w:noProof/>
                <w:webHidden/>
              </w:rPr>
              <w:t>15</w:t>
            </w:r>
            <w:r w:rsidR="00F70B0D">
              <w:rPr>
                <w:noProof/>
                <w:webHidden/>
              </w:rPr>
              <w:fldChar w:fldCharType="end"/>
            </w:r>
          </w:hyperlink>
        </w:p>
        <w:p w:rsidR="00F70B0D" w:rsidRDefault="00304EF1">
          <w:pPr>
            <w:pStyle w:val="TOC3"/>
            <w:tabs>
              <w:tab w:val="right" w:leader="dot" w:pos="9350"/>
            </w:tabs>
            <w:rPr>
              <w:rFonts w:cstheme="minorBidi"/>
              <w:noProof/>
            </w:rPr>
          </w:pPr>
          <w:hyperlink w:anchor="_Toc156232369" w:history="1">
            <w:r w:rsidR="00F70B0D" w:rsidRPr="00D71FF0">
              <w:rPr>
                <w:rStyle w:val="Hyperlink"/>
                <w:rFonts w:asciiTheme="majorBidi" w:hAnsiTheme="majorBidi" w:cstheme="majorBidi"/>
                <w:b/>
                <w:bCs/>
                <w:noProof/>
                <w:shd w:val="clear" w:color="auto" w:fill="FFFFFF"/>
              </w:rPr>
              <w:t>Factors Influencing Website Performance:</w:t>
            </w:r>
            <w:r w:rsidR="00F70B0D">
              <w:rPr>
                <w:noProof/>
                <w:webHidden/>
              </w:rPr>
              <w:tab/>
            </w:r>
            <w:r w:rsidR="00F70B0D">
              <w:rPr>
                <w:noProof/>
                <w:webHidden/>
              </w:rPr>
              <w:fldChar w:fldCharType="begin"/>
            </w:r>
            <w:r w:rsidR="00F70B0D">
              <w:rPr>
                <w:noProof/>
                <w:webHidden/>
              </w:rPr>
              <w:instrText xml:space="preserve"> PAGEREF _Toc156232369 \h </w:instrText>
            </w:r>
            <w:r w:rsidR="00F70B0D">
              <w:rPr>
                <w:noProof/>
                <w:webHidden/>
              </w:rPr>
            </w:r>
            <w:r w:rsidR="00F70B0D">
              <w:rPr>
                <w:noProof/>
                <w:webHidden/>
              </w:rPr>
              <w:fldChar w:fldCharType="separate"/>
            </w:r>
            <w:r w:rsidR="00F70B0D">
              <w:rPr>
                <w:noProof/>
                <w:webHidden/>
              </w:rPr>
              <w:t>16</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0" w:history="1">
            <w:r w:rsidR="00F70B0D" w:rsidRPr="00D71FF0">
              <w:rPr>
                <w:rStyle w:val="Hyperlink"/>
                <w:rFonts w:asciiTheme="majorBidi" w:hAnsiTheme="majorBidi" w:cstheme="majorBidi"/>
                <w:b/>
                <w:bCs/>
                <w:noProof/>
                <w:shd w:val="clear" w:color="auto" w:fill="FFFFFF"/>
              </w:rPr>
              <w:t>Significance of Index Value:</w:t>
            </w:r>
            <w:r w:rsidR="00F70B0D">
              <w:rPr>
                <w:noProof/>
                <w:webHidden/>
              </w:rPr>
              <w:tab/>
            </w:r>
            <w:r w:rsidR="00F70B0D">
              <w:rPr>
                <w:noProof/>
                <w:webHidden/>
              </w:rPr>
              <w:fldChar w:fldCharType="begin"/>
            </w:r>
            <w:r w:rsidR="00F70B0D">
              <w:rPr>
                <w:noProof/>
                <w:webHidden/>
              </w:rPr>
              <w:instrText xml:space="preserve"> PAGEREF _Toc156232370 \h </w:instrText>
            </w:r>
            <w:r w:rsidR="00F70B0D">
              <w:rPr>
                <w:noProof/>
                <w:webHidden/>
              </w:rPr>
            </w:r>
            <w:r w:rsidR="00F70B0D">
              <w:rPr>
                <w:noProof/>
                <w:webHidden/>
              </w:rPr>
              <w:fldChar w:fldCharType="separate"/>
            </w:r>
            <w:r w:rsidR="00F70B0D">
              <w:rPr>
                <w:noProof/>
                <w:webHidden/>
              </w:rPr>
              <w:t>16</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1" w:history="1">
            <w:r w:rsidR="00F70B0D" w:rsidRPr="00D71FF0">
              <w:rPr>
                <w:rStyle w:val="Hyperlink"/>
                <w:rFonts w:asciiTheme="majorBidi" w:hAnsiTheme="majorBidi" w:cstheme="majorBidi"/>
                <w:b/>
                <w:bCs/>
                <w:noProof/>
                <w:shd w:val="clear" w:color="auto" w:fill="FFFFFF"/>
              </w:rPr>
              <w:t>Navigating Ranking Algorithms:</w:t>
            </w:r>
            <w:r w:rsidR="00F70B0D">
              <w:rPr>
                <w:noProof/>
                <w:webHidden/>
              </w:rPr>
              <w:tab/>
            </w:r>
            <w:r w:rsidR="00F70B0D">
              <w:rPr>
                <w:noProof/>
                <w:webHidden/>
              </w:rPr>
              <w:fldChar w:fldCharType="begin"/>
            </w:r>
            <w:r w:rsidR="00F70B0D">
              <w:rPr>
                <w:noProof/>
                <w:webHidden/>
              </w:rPr>
              <w:instrText xml:space="preserve"> PAGEREF _Toc156232371 \h </w:instrText>
            </w:r>
            <w:r w:rsidR="00F70B0D">
              <w:rPr>
                <w:noProof/>
                <w:webHidden/>
              </w:rPr>
            </w:r>
            <w:r w:rsidR="00F70B0D">
              <w:rPr>
                <w:noProof/>
                <w:webHidden/>
              </w:rPr>
              <w:fldChar w:fldCharType="separate"/>
            </w:r>
            <w:r w:rsidR="00F70B0D">
              <w:rPr>
                <w:noProof/>
                <w:webHidden/>
              </w:rPr>
              <w:t>16</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2" w:history="1">
            <w:r w:rsidR="00F70B0D" w:rsidRPr="00D71FF0">
              <w:rPr>
                <w:rStyle w:val="Hyperlink"/>
                <w:rFonts w:asciiTheme="majorBidi" w:hAnsiTheme="majorBidi" w:cstheme="majorBidi"/>
                <w:b/>
                <w:bCs/>
                <w:noProof/>
                <w:shd w:val="clear" w:color="auto" w:fill="FFFFFF"/>
              </w:rPr>
              <w:t>Strategic SEO Approaches:</w:t>
            </w:r>
            <w:r w:rsidR="00F70B0D">
              <w:rPr>
                <w:noProof/>
                <w:webHidden/>
              </w:rPr>
              <w:tab/>
            </w:r>
            <w:r w:rsidR="00F70B0D">
              <w:rPr>
                <w:noProof/>
                <w:webHidden/>
              </w:rPr>
              <w:fldChar w:fldCharType="begin"/>
            </w:r>
            <w:r w:rsidR="00F70B0D">
              <w:rPr>
                <w:noProof/>
                <w:webHidden/>
              </w:rPr>
              <w:instrText xml:space="preserve"> PAGEREF _Toc156232372 \h </w:instrText>
            </w:r>
            <w:r w:rsidR="00F70B0D">
              <w:rPr>
                <w:noProof/>
                <w:webHidden/>
              </w:rPr>
            </w:r>
            <w:r w:rsidR="00F70B0D">
              <w:rPr>
                <w:noProof/>
                <w:webHidden/>
              </w:rPr>
              <w:fldChar w:fldCharType="separate"/>
            </w:r>
            <w:r w:rsidR="00F70B0D">
              <w:rPr>
                <w:noProof/>
                <w:webHidden/>
              </w:rPr>
              <w:t>1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3" w:history="1">
            <w:r w:rsidR="00F70B0D" w:rsidRPr="00D71FF0">
              <w:rPr>
                <w:rStyle w:val="Hyperlink"/>
                <w:rFonts w:asciiTheme="majorBidi" w:hAnsiTheme="majorBidi" w:cstheme="majorBidi"/>
                <w:b/>
                <w:bCs/>
                <w:noProof/>
                <w:shd w:val="clear" w:color="auto" w:fill="FFFFFF"/>
              </w:rPr>
              <w:t>Evidence-Based SEO Strategies:</w:t>
            </w:r>
            <w:r w:rsidR="00F70B0D">
              <w:rPr>
                <w:noProof/>
                <w:webHidden/>
              </w:rPr>
              <w:tab/>
            </w:r>
            <w:r w:rsidR="00F70B0D">
              <w:rPr>
                <w:noProof/>
                <w:webHidden/>
              </w:rPr>
              <w:fldChar w:fldCharType="begin"/>
            </w:r>
            <w:r w:rsidR="00F70B0D">
              <w:rPr>
                <w:noProof/>
                <w:webHidden/>
              </w:rPr>
              <w:instrText xml:space="preserve"> PAGEREF _Toc156232373 \h </w:instrText>
            </w:r>
            <w:r w:rsidR="00F70B0D">
              <w:rPr>
                <w:noProof/>
                <w:webHidden/>
              </w:rPr>
            </w:r>
            <w:r w:rsidR="00F70B0D">
              <w:rPr>
                <w:noProof/>
                <w:webHidden/>
              </w:rPr>
              <w:fldChar w:fldCharType="separate"/>
            </w:r>
            <w:r w:rsidR="00F70B0D">
              <w:rPr>
                <w:noProof/>
                <w:webHidden/>
              </w:rPr>
              <w:t>1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4" w:history="1">
            <w:r w:rsidR="00F70B0D" w:rsidRPr="00D71FF0">
              <w:rPr>
                <w:rStyle w:val="Hyperlink"/>
                <w:rFonts w:asciiTheme="majorBidi" w:hAnsiTheme="majorBidi" w:cstheme="majorBidi"/>
                <w:b/>
                <w:bCs/>
                <w:noProof/>
                <w:shd w:val="clear" w:color="auto" w:fill="FFFFFF"/>
              </w:rPr>
              <w:t>Elevating Content Relevance:</w:t>
            </w:r>
            <w:r w:rsidR="00F70B0D">
              <w:rPr>
                <w:noProof/>
                <w:webHidden/>
              </w:rPr>
              <w:tab/>
            </w:r>
            <w:r w:rsidR="00F70B0D">
              <w:rPr>
                <w:noProof/>
                <w:webHidden/>
              </w:rPr>
              <w:fldChar w:fldCharType="begin"/>
            </w:r>
            <w:r w:rsidR="00F70B0D">
              <w:rPr>
                <w:noProof/>
                <w:webHidden/>
              </w:rPr>
              <w:instrText xml:space="preserve"> PAGEREF _Toc156232374 \h </w:instrText>
            </w:r>
            <w:r w:rsidR="00F70B0D">
              <w:rPr>
                <w:noProof/>
                <w:webHidden/>
              </w:rPr>
            </w:r>
            <w:r w:rsidR="00F70B0D">
              <w:rPr>
                <w:noProof/>
                <w:webHidden/>
              </w:rPr>
              <w:fldChar w:fldCharType="separate"/>
            </w:r>
            <w:r w:rsidR="00F70B0D">
              <w:rPr>
                <w:noProof/>
                <w:webHidden/>
              </w:rPr>
              <w:t>1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5" w:history="1">
            <w:r w:rsidR="00F70B0D" w:rsidRPr="00D71FF0">
              <w:rPr>
                <w:rStyle w:val="Hyperlink"/>
                <w:rFonts w:asciiTheme="majorBidi" w:hAnsiTheme="majorBidi" w:cstheme="majorBidi"/>
                <w:b/>
                <w:bCs/>
                <w:noProof/>
                <w:shd w:val="clear" w:color="auto" w:fill="FFFFFF"/>
              </w:rPr>
              <w:t>User Experience and Site Speed Optimization:</w:t>
            </w:r>
            <w:r w:rsidR="00F70B0D">
              <w:rPr>
                <w:noProof/>
                <w:webHidden/>
              </w:rPr>
              <w:tab/>
            </w:r>
            <w:r w:rsidR="00F70B0D">
              <w:rPr>
                <w:noProof/>
                <w:webHidden/>
              </w:rPr>
              <w:fldChar w:fldCharType="begin"/>
            </w:r>
            <w:r w:rsidR="00F70B0D">
              <w:rPr>
                <w:noProof/>
                <w:webHidden/>
              </w:rPr>
              <w:instrText xml:space="preserve"> PAGEREF _Toc156232375 \h </w:instrText>
            </w:r>
            <w:r w:rsidR="00F70B0D">
              <w:rPr>
                <w:noProof/>
                <w:webHidden/>
              </w:rPr>
            </w:r>
            <w:r w:rsidR="00F70B0D">
              <w:rPr>
                <w:noProof/>
                <w:webHidden/>
              </w:rPr>
              <w:fldChar w:fldCharType="separate"/>
            </w:r>
            <w:r w:rsidR="00F70B0D">
              <w:rPr>
                <w:noProof/>
                <w:webHidden/>
              </w:rPr>
              <w:t>1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6" w:history="1">
            <w:r w:rsidR="00F70B0D" w:rsidRPr="00D71FF0">
              <w:rPr>
                <w:rStyle w:val="Hyperlink"/>
                <w:rFonts w:asciiTheme="majorBidi" w:hAnsiTheme="majorBidi" w:cstheme="majorBidi"/>
                <w:b/>
                <w:bCs/>
                <w:noProof/>
                <w:shd w:val="clear" w:color="auto" w:fill="FFFFFF"/>
              </w:rPr>
              <w:t>Mobile-Friendly Design:</w:t>
            </w:r>
            <w:r w:rsidR="00F70B0D">
              <w:rPr>
                <w:noProof/>
                <w:webHidden/>
              </w:rPr>
              <w:tab/>
            </w:r>
            <w:r w:rsidR="00F70B0D">
              <w:rPr>
                <w:noProof/>
                <w:webHidden/>
              </w:rPr>
              <w:fldChar w:fldCharType="begin"/>
            </w:r>
            <w:r w:rsidR="00F70B0D">
              <w:rPr>
                <w:noProof/>
                <w:webHidden/>
              </w:rPr>
              <w:instrText xml:space="preserve"> PAGEREF _Toc156232376 \h </w:instrText>
            </w:r>
            <w:r w:rsidR="00F70B0D">
              <w:rPr>
                <w:noProof/>
                <w:webHidden/>
              </w:rPr>
            </w:r>
            <w:r w:rsidR="00F70B0D">
              <w:rPr>
                <w:noProof/>
                <w:webHidden/>
              </w:rPr>
              <w:fldChar w:fldCharType="separate"/>
            </w:r>
            <w:r w:rsidR="00F70B0D">
              <w:rPr>
                <w:noProof/>
                <w:webHidden/>
              </w:rPr>
              <w:t>1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7" w:history="1">
            <w:r w:rsidR="00F70B0D" w:rsidRPr="00D71FF0">
              <w:rPr>
                <w:rStyle w:val="Hyperlink"/>
                <w:rFonts w:asciiTheme="majorBidi" w:hAnsiTheme="majorBidi" w:cstheme="majorBidi"/>
                <w:b/>
                <w:bCs/>
                <w:noProof/>
                <w:shd w:val="clear" w:color="auto" w:fill="FFFFFF"/>
              </w:rPr>
              <w:t>Technical SEO Best Practices:</w:t>
            </w:r>
            <w:r w:rsidR="00F70B0D">
              <w:rPr>
                <w:noProof/>
                <w:webHidden/>
              </w:rPr>
              <w:tab/>
            </w:r>
            <w:r w:rsidR="00F70B0D">
              <w:rPr>
                <w:noProof/>
                <w:webHidden/>
              </w:rPr>
              <w:fldChar w:fldCharType="begin"/>
            </w:r>
            <w:r w:rsidR="00F70B0D">
              <w:rPr>
                <w:noProof/>
                <w:webHidden/>
              </w:rPr>
              <w:instrText xml:space="preserve"> PAGEREF _Toc156232377 \h </w:instrText>
            </w:r>
            <w:r w:rsidR="00F70B0D">
              <w:rPr>
                <w:noProof/>
                <w:webHidden/>
              </w:rPr>
            </w:r>
            <w:r w:rsidR="00F70B0D">
              <w:rPr>
                <w:noProof/>
                <w:webHidden/>
              </w:rPr>
              <w:fldChar w:fldCharType="separate"/>
            </w:r>
            <w:r w:rsidR="00F70B0D">
              <w:rPr>
                <w:noProof/>
                <w:webHidden/>
              </w:rPr>
              <w:t>1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8" w:history="1">
            <w:r w:rsidR="00F70B0D" w:rsidRPr="00D71FF0">
              <w:rPr>
                <w:rStyle w:val="Hyperlink"/>
                <w:rFonts w:asciiTheme="majorBidi" w:hAnsiTheme="majorBidi" w:cstheme="majorBidi"/>
                <w:b/>
                <w:bCs/>
                <w:noProof/>
                <w:shd w:val="clear" w:color="auto" w:fill="FFFFFF"/>
              </w:rPr>
              <w:t>Local SEO Strategies:</w:t>
            </w:r>
            <w:r w:rsidR="00F70B0D">
              <w:rPr>
                <w:noProof/>
                <w:webHidden/>
              </w:rPr>
              <w:tab/>
            </w:r>
            <w:r w:rsidR="00F70B0D">
              <w:rPr>
                <w:noProof/>
                <w:webHidden/>
              </w:rPr>
              <w:fldChar w:fldCharType="begin"/>
            </w:r>
            <w:r w:rsidR="00F70B0D">
              <w:rPr>
                <w:noProof/>
                <w:webHidden/>
              </w:rPr>
              <w:instrText xml:space="preserve"> PAGEREF _Toc156232378 \h </w:instrText>
            </w:r>
            <w:r w:rsidR="00F70B0D">
              <w:rPr>
                <w:noProof/>
                <w:webHidden/>
              </w:rPr>
            </w:r>
            <w:r w:rsidR="00F70B0D">
              <w:rPr>
                <w:noProof/>
                <w:webHidden/>
              </w:rPr>
              <w:fldChar w:fldCharType="separate"/>
            </w:r>
            <w:r w:rsidR="00F70B0D">
              <w:rPr>
                <w:noProof/>
                <w:webHidden/>
              </w:rPr>
              <w:t>1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79" w:history="1">
            <w:r w:rsidR="00F70B0D" w:rsidRPr="00D71FF0">
              <w:rPr>
                <w:rStyle w:val="Hyperlink"/>
                <w:rFonts w:asciiTheme="majorBidi" w:hAnsiTheme="majorBidi" w:cstheme="majorBidi"/>
                <w:b/>
                <w:bCs/>
                <w:noProof/>
                <w:shd w:val="clear" w:color="auto" w:fill="FFFFFF"/>
              </w:rPr>
              <w:t>Continuous Monitoring and Adaptation:</w:t>
            </w:r>
            <w:r w:rsidR="00F70B0D">
              <w:rPr>
                <w:noProof/>
                <w:webHidden/>
              </w:rPr>
              <w:tab/>
            </w:r>
            <w:r w:rsidR="00F70B0D">
              <w:rPr>
                <w:noProof/>
                <w:webHidden/>
              </w:rPr>
              <w:fldChar w:fldCharType="begin"/>
            </w:r>
            <w:r w:rsidR="00F70B0D">
              <w:rPr>
                <w:noProof/>
                <w:webHidden/>
              </w:rPr>
              <w:instrText xml:space="preserve"> PAGEREF _Toc156232379 \h </w:instrText>
            </w:r>
            <w:r w:rsidR="00F70B0D">
              <w:rPr>
                <w:noProof/>
                <w:webHidden/>
              </w:rPr>
            </w:r>
            <w:r w:rsidR="00F70B0D">
              <w:rPr>
                <w:noProof/>
                <w:webHidden/>
              </w:rPr>
              <w:fldChar w:fldCharType="separate"/>
            </w:r>
            <w:r w:rsidR="00F70B0D">
              <w:rPr>
                <w:noProof/>
                <w:webHidden/>
              </w:rPr>
              <w:t>1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80" w:history="1">
            <w:r w:rsidR="00F70B0D" w:rsidRPr="00D71FF0">
              <w:rPr>
                <w:rStyle w:val="Hyperlink"/>
                <w:rFonts w:asciiTheme="majorBidi" w:hAnsiTheme="majorBidi" w:cstheme="majorBidi"/>
                <w:b/>
                <w:bCs/>
                <w:noProof/>
                <w:shd w:val="clear" w:color="auto" w:fill="FFFFFF"/>
              </w:rPr>
              <w:t>Real-Life Case Studies:</w:t>
            </w:r>
            <w:r w:rsidR="00F70B0D">
              <w:rPr>
                <w:noProof/>
                <w:webHidden/>
              </w:rPr>
              <w:tab/>
            </w:r>
            <w:r w:rsidR="00F70B0D">
              <w:rPr>
                <w:noProof/>
                <w:webHidden/>
              </w:rPr>
              <w:fldChar w:fldCharType="begin"/>
            </w:r>
            <w:r w:rsidR="00F70B0D">
              <w:rPr>
                <w:noProof/>
                <w:webHidden/>
              </w:rPr>
              <w:instrText xml:space="preserve"> PAGEREF _Toc156232380 \h </w:instrText>
            </w:r>
            <w:r w:rsidR="00F70B0D">
              <w:rPr>
                <w:noProof/>
                <w:webHidden/>
              </w:rPr>
            </w:r>
            <w:r w:rsidR="00F70B0D">
              <w:rPr>
                <w:noProof/>
                <w:webHidden/>
              </w:rPr>
              <w:fldChar w:fldCharType="separate"/>
            </w:r>
            <w:r w:rsidR="00F70B0D">
              <w:rPr>
                <w:noProof/>
                <w:webHidden/>
              </w:rPr>
              <w:t>1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81" w:history="1">
            <w:r w:rsidR="00F70B0D" w:rsidRPr="00D71FF0">
              <w:rPr>
                <w:rStyle w:val="Hyperlink"/>
                <w:rFonts w:asciiTheme="majorBidi" w:hAnsiTheme="majorBidi" w:cstheme="majorBidi"/>
                <w:b/>
                <w:bCs/>
                <w:noProof/>
                <w:shd w:val="clear" w:color="auto" w:fill="FFFFFF"/>
              </w:rPr>
              <w:t>Unraveling the Dynamics of Front-End and Back-End Website Technologies</w:t>
            </w:r>
            <w:r w:rsidR="00F70B0D">
              <w:rPr>
                <w:noProof/>
                <w:webHidden/>
              </w:rPr>
              <w:tab/>
            </w:r>
            <w:r w:rsidR="00F70B0D">
              <w:rPr>
                <w:noProof/>
                <w:webHidden/>
              </w:rPr>
              <w:fldChar w:fldCharType="begin"/>
            </w:r>
            <w:r w:rsidR="00F70B0D">
              <w:rPr>
                <w:noProof/>
                <w:webHidden/>
              </w:rPr>
              <w:instrText xml:space="preserve"> PAGEREF _Toc156232381 \h </w:instrText>
            </w:r>
            <w:r w:rsidR="00F70B0D">
              <w:rPr>
                <w:noProof/>
                <w:webHidden/>
              </w:rPr>
            </w:r>
            <w:r w:rsidR="00F70B0D">
              <w:rPr>
                <w:noProof/>
                <w:webHidden/>
              </w:rPr>
              <w:fldChar w:fldCharType="separate"/>
            </w:r>
            <w:r w:rsidR="00F70B0D">
              <w:rPr>
                <w:noProof/>
                <w:webHidden/>
              </w:rPr>
              <w:t>19</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382" w:history="1">
            <w:r w:rsidR="00F70B0D" w:rsidRPr="00D71FF0">
              <w:rPr>
                <w:rStyle w:val="Hyperlink"/>
                <w:rFonts w:asciiTheme="majorBidi" w:hAnsiTheme="majorBidi" w:cstheme="majorBidi"/>
                <w:b/>
                <w:bCs/>
                <w:noProof/>
                <w:shd w:val="clear" w:color="auto" w:fill="FFFFFF"/>
              </w:rPr>
              <w:t>Front-End Technologies:</w:t>
            </w:r>
            <w:r w:rsidR="00F70B0D">
              <w:rPr>
                <w:noProof/>
                <w:webHidden/>
              </w:rPr>
              <w:tab/>
            </w:r>
            <w:r w:rsidR="00F70B0D">
              <w:rPr>
                <w:noProof/>
                <w:webHidden/>
              </w:rPr>
              <w:fldChar w:fldCharType="begin"/>
            </w:r>
            <w:r w:rsidR="00F70B0D">
              <w:rPr>
                <w:noProof/>
                <w:webHidden/>
              </w:rPr>
              <w:instrText xml:space="preserve"> PAGEREF _Toc156232382 \h </w:instrText>
            </w:r>
            <w:r w:rsidR="00F70B0D">
              <w:rPr>
                <w:noProof/>
                <w:webHidden/>
              </w:rPr>
            </w:r>
            <w:r w:rsidR="00F70B0D">
              <w:rPr>
                <w:noProof/>
                <w:webHidden/>
              </w:rPr>
              <w:fldChar w:fldCharType="separate"/>
            </w:r>
            <w:r w:rsidR="00F70B0D">
              <w:rPr>
                <w:noProof/>
                <w:webHidden/>
              </w:rPr>
              <w:t>19</w:t>
            </w:r>
            <w:r w:rsidR="00F70B0D">
              <w:rPr>
                <w:noProof/>
                <w:webHidden/>
              </w:rPr>
              <w:fldChar w:fldCharType="end"/>
            </w:r>
          </w:hyperlink>
        </w:p>
        <w:p w:rsidR="00F70B0D" w:rsidRDefault="00304EF1">
          <w:pPr>
            <w:pStyle w:val="TOC3"/>
            <w:tabs>
              <w:tab w:val="right" w:leader="dot" w:pos="9350"/>
            </w:tabs>
            <w:rPr>
              <w:rFonts w:cstheme="minorBidi"/>
              <w:noProof/>
            </w:rPr>
          </w:pPr>
          <w:hyperlink w:anchor="_Toc156232383" w:history="1">
            <w:r w:rsidR="00F70B0D" w:rsidRPr="00D71FF0">
              <w:rPr>
                <w:rStyle w:val="Hyperlink"/>
                <w:rFonts w:asciiTheme="majorBidi" w:hAnsiTheme="majorBidi" w:cstheme="majorBidi"/>
                <w:b/>
                <w:bCs/>
                <w:noProof/>
                <w:shd w:val="clear" w:color="auto" w:fill="FFFFFF"/>
              </w:rPr>
              <w:t>Back-End Technologies:</w:t>
            </w:r>
            <w:r w:rsidR="00F70B0D">
              <w:rPr>
                <w:noProof/>
                <w:webHidden/>
              </w:rPr>
              <w:tab/>
            </w:r>
            <w:r w:rsidR="00F70B0D">
              <w:rPr>
                <w:noProof/>
                <w:webHidden/>
              </w:rPr>
              <w:fldChar w:fldCharType="begin"/>
            </w:r>
            <w:r w:rsidR="00F70B0D">
              <w:rPr>
                <w:noProof/>
                <w:webHidden/>
              </w:rPr>
              <w:instrText xml:space="preserve"> PAGEREF _Toc156232383 \h </w:instrText>
            </w:r>
            <w:r w:rsidR="00F70B0D">
              <w:rPr>
                <w:noProof/>
                <w:webHidden/>
              </w:rPr>
            </w:r>
            <w:r w:rsidR="00F70B0D">
              <w:rPr>
                <w:noProof/>
                <w:webHidden/>
              </w:rPr>
              <w:fldChar w:fldCharType="separate"/>
            </w:r>
            <w:r w:rsidR="00F70B0D">
              <w:rPr>
                <w:noProof/>
                <w:webHidden/>
              </w:rPr>
              <w:t>20</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84" w:history="1">
            <w:r w:rsidR="00F70B0D" w:rsidRPr="00D71FF0">
              <w:rPr>
                <w:rStyle w:val="Hyperlink"/>
                <w:rFonts w:asciiTheme="majorBidi" w:hAnsiTheme="majorBidi" w:cstheme="majorBidi"/>
                <w:b/>
                <w:bCs/>
                <w:noProof/>
                <w:shd w:val="clear" w:color="auto" w:fill="FFFFFF"/>
              </w:rPr>
              <w:t>Importance of Collaboration:</w:t>
            </w:r>
            <w:r w:rsidR="00F70B0D">
              <w:rPr>
                <w:noProof/>
                <w:webHidden/>
              </w:rPr>
              <w:tab/>
            </w:r>
            <w:r w:rsidR="00F70B0D">
              <w:rPr>
                <w:noProof/>
                <w:webHidden/>
              </w:rPr>
              <w:fldChar w:fldCharType="begin"/>
            </w:r>
            <w:r w:rsidR="00F70B0D">
              <w:rPr>
                <w:noProof/>
                <w:webHidden/>
              </w:rPr>
              <w:instrText xml:space="preserve"> PAGEREF _Toc156232384 \h </w:instrText>
            </w:r>
            <w:r w:rsidR="00F70B0D">
              <w:rPr>
                <w:noProof/>
                <w:webHidden/>
              </w:rPr>
            </w:r>
            <w:r w:rsidR="00F70B0D">
              <w:rPr>
                <w:noProof/>
                <w:webHidden/>
              </w:rPr>
              <w:fldChar w:fldCharType="separate"/>
            </w:r>
            <w:r w:rsidR="00F70B0D">
              <w:rPr>
                <w:noProof/>
                <w:webHidden/>
              </w:rPr>
              <w:t>2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85" w:history="1">
            <w:r w:rsidR="00F70B0D" w:rsidRPr="00D71FF0">
              <w:rPr>
                <w:rStyle w:val="Hyperlink"/>
                <w:rFonts w:asciiTheme="majorBidi" w:hAnsiTheme="majorBidi" w:cstheme="majorBidi"/>
                <w:b/>
                <w:bCs/>
                <w:noProof/>
                <w:shd w:val="clear" w:color="auto" w:fill="FFFFFF"/>
              </w:rPr>
              <w:t>Emerging Trends:</w:t>
            </w:r>
            <w:r w:rsidR="00F70B0D">
              <w:rPr>
                <w:noProof/>
                <w:webHidden/>
              </w:rPr>
              <w:tab/>
            </w:r>
            <w:r w:rsidR="00F70B0D">
              <w:rPr>
                <w:noProof/>
                <w:webHidden/>
              </w:rPr>
              <w:fldChar w:fldCharType="begin"/>
            </w:r>
            <w:r w:rsidR="00F70B0D">
              <w:rPr>
                <w:noProof/>
                <w:webHidden/>
              </w:rPr>
              <w:instrText xml:space="preserve"> PAGEREF _Toc156232385 \h </w:instrText>
            </w:r>
            <w:r w:rsidR="00F70B0D">
              <w:rPr>
                <w:noProof/>
                <w:webHidden/>
              </w:rPr>
            </w:r>
            <w:r w:rsidR="00F70B0D">
              <w:rPr>
                <w:noProof/>
                <w:webHidden/>
              </w:rPr>
              <w:fldChar w:fldCharType="separate"/>
            </w:r>
            <w:r w:rsidR="00F70B0D">
              <w:rPr>
                <w:noProof/>
                <w:webHidden/>
              </w:rPr>
              <w:t>2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86" w:history="1">
            <w:r w:rsidR="00F70B0D" w:rsidRPr="00D71FF0">
              <w:rPr>
                <w:rStyle w:val="Hyperlink"/>
                <w:rFonts w:asciiTheme="majorBidi" w:hAnsiTheme="majorBidi" w:cstheme="majorBidi"/>
                <w:b/>
                <w:bCs/>
                <w:noProof/>
                <w:shd w:val="clear" w:color="auto" w:fill="FFFFFF"/>
              </w:rPr>
              <w:t>Looking Towards the Future:</w:t>
            </w:r>
            <w:r w:rsidR="00F70B0D">
              <w:rPr>
                <w:noProof/>
                <w:webHidden/>
              </w:rPr>
              <w:tab/>
            </w:r>
            <w:r w:rsidR="00F70B0D">
              <w:rPr>
                <w:noProof/>
                <w:webHidden/>
              </w:rPr>
              <w:fldChar w:fldCharType="begin"/>
            </w:r>
            <w:r w:rsidR="00F70B0D">
              <w:rPr>
                <w:noProof/>
                <w:webHidden/>
              </w:rPr>
              <w:instrText xml:space="preserve"> PAGEREF _Toc156232386 \h </w:instrText>
            </w:r>
            <w:r w:rsidR="00F70B0D">
              <w:rPr>
                <w:noProof/>
                <w:webHidden/>
              </w:rPr>
            </w:r>
            <w:r w:rsidR="00F70B0D">
              <w:rPr>
                <w:noProof/>
                <w:webHidden/>
              </w:rPr>
              <w:fldChar w:fldCharType="separate"/>
            </w:r>
            <w:r w:rsidR="00F70B0D">
              <w:rPr>
                <w:noProof/>
                <w:webHidden/>
              </w:rPr>
              <w:t>2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87" w:history="1">
            <w:r w:rsidR="00F70B0D" w:rsidRPr="00D71FF0">
              <w:rPr>
                <w:rStyle w:val="Hyperlink"/>
                <w:rFonts w:asciiTheme="majorBidi" w:hAnsiTheme="majorBidi" w:cstheme="majorBidi"/>
                <w:b/>
                <w:bCs/>
                <w:noProof/>
                <w:shd w:val="clear" w:color="auto" w:fill="FFFFFF"/>
              </w:rPr>
              <w:t>Distinguishing Online Web Development Tools and Custom-Built Websites</w:t>
            </w:r>
            <w:r w:rsidR="00F70B0D">
              <w:rPr>
                <w:noProof/>
                <w:webHidden/>
              </w:rPr>
              <w:tab/>
            </w:r>
            <w:r w:rsidR="00F70B0D">
              <w:rPr>
                <w:noProof/>
                <w:webHidden/>
              </w:rPr>
              <w:fldChar w:fldCharType="begin"/>
            </w:r>
            <w:r w:rsidR="00F70B0D">
              <w:rPr>
                <w:noProof/>
                <w:webHidden/>
              </w:rPr>
              <w:instrText xml:space="preserve"> PAGEREF _Toc156232387 \h </w:instrText>
            </w:r>
            <w:r w:rsidR="00F70B0D">
              <w:rPr>
                <w:noProof/>
                <w:webHidden/>
              </w:rPr>
            </w:r>
            <w:r w:rsidR="00F70B0D">
              <w:rPr>
                <w:noProof/>
                <w:webHidden/>
              </w:rPr>
              <w:fldChar w:fldCharType="separate"/>
            </w:r>
            <w:r w:rsidR="00F70B0D">
              <w:rPr>
                <w:noProof/>
                <w:webHidden/>
              </w:rPr>
              <w:t>22</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88" w:history="1">
            <w:r w:rsidR="00F70B0D" w:rsidRPr="00D71FF0">
              <w:rPr>
                <w:rStyle w:val="Hyperlink"/>
                <w:rFonts w:asciiTheme="majorBidi" w:hAnsiTheme="majorBidi" w:cstheme="majorBidi"/>
                <w:b/>
                <w:bCs/>
                <w:noProof/>
                <w:shd w:val="clear" w:color="auto" w:fill="FFFFFF"/>
              </w:rPr>
              <w:t>Design Flexibility:</w:t>
            </w:r>
            <w:r w:rsidR="00F70B0D">
              <w:rPr>
                <w:noProof/>
                <w:webHidden/>
              </w:rPr>
              <w:tab/>
            </w:r>
            <w:r w:rsidR="00F70B0D">
              <w:rPr>
                <w:noProof/>
                <w:webHidden/>
              </w:rPr>
              <w:fldChar w:fldCharType="begin"/>
            </w:r>
            <w:r w:rsidR="00F70B0D">
              <w:rPr>
                <w:noProof/>
                <w:webHidden/>
              </w:rPr>
              <w:instrText xml:space="preserve"> PAGEREF _Toc156232388 \h </w:instrText>
            </w:r>
            <w:r w:rsidR="00F70B0D">
              <w:rPr>
                <w:noProof/>
                <w:webHidden/>
              </w:rPr>
            </w:r>
            <w:r w:rsidR="00F70B0D">
              <w:rPr>
                <w:noProof/>
                <w:webHidden/>
              </w:rPr>
              <w:fldChar w:fldCharType="separate"/>
            </w:r>
            <w:r w:rsidR="00F70B0D">
              <w:rPr>
                <w:noProof/>
                <w:webHidden/>
              </w:rPr>
              <w:t>22</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89" w:history="1">
            <w:r w:rsidR="00F70B0D" w:rsidRPr="00D71FF0">
              <w:rPr>
                <w:rStyle w:val="Hyperlink"/>
                <w:rFonts w:asciiTheme="majorBidi" w:hAnsiTheme="majorBidi" w:cstheme="majorBidi"/>
                <w:b/>
                <w:bCs/>
                <w:noProof/>
                <w:shd w:val="clear" w:color="auto" w:fill="FFFFFF"/>
              </w:rPr>
              <w:t>Custom-Built Websites:</w:t>
            </w:r>
            <w:r w:rsidR="00F70B0D">
              <w:rPr>
                <w:noProof/>
                <w:webHidden/>
              </w:rPr>
              <w:tab/>
            </w:r>
            <w:r w:rsidR="00F70B0D">
              <w:rPr>
                <w:noProof/>
                <w:webHidden/>
              </w:rPr>
              <w:fldChar w:fldCharType="begin"/>
            </w:r>
            <w:r w:rsidR="00F70B0D">
              <w:rPr>
                <w:noProof/>
                <w:webHidden/>
              </w:rPr>
              <w:instrText xml:space="preserve"> PAGEREF _Toc156232389 \h </w:instrText>
            </w:r>
            <w:r w:rsidR="00F70B0D">
              <w:rPr>
                <w:noProof/>
                <w:webHidden/>
              </w:rPr>
            </w:r>
            <w:r w:rsidR="00F70B0D">
              <w:rPr>
                <w:noProof/>
                <w:webHidden/>
              </w:rPr>
              <w:fldChar w:fldCharType="separate"/>
            </w:r>
            <w:r w:rsidR="00F70B0D">
              <w:rPr>
                <w:noProof/>
                <w:webHidden/>
              </w:rPr>
              <w:t>22</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90" w:history="1">
            <w:r w:rsidR="00F70B0D" w:rsidRPr="00D71FF0">
              <w:rPr>
                <w:rStyle w:val="Hyperlink"/>
                <w:rFonts w:asciiTheme="majorBidi" w:hAnsiTheme="majorBidi" w:cstheme="majorBidi"/>
                <w:b/>
                <w:bCs/>
                <w:noProof/>
                <w:shd w:val="clear" w:color="auto" w:fill="FFFFFF"/>
              </w:rPr>
              <w:t>Performance:</w:t>
            </w:r>
            <w:r w:rsidR="00F70B0D">
              <w:rPr>
                <w:noProof/>
                <w:webHidden/>
              </w:rPr>
              <w:tab/>
            </w:r>
            <w:r w:rsidR="00F70B0D">
              <w:rPr>
                <w:noProof/>
                <w:webHidden/>
              </w:rPr>
              <w:fldChar w:fldCharType="begin"/>
            </w:r>
            <w:r w:rsidR="00F70B0D">
              <w:rPr>
                <w:noProof/>
                <w:webHidden/>
              </w:rPr>
              <w:instrText xml:space="preserve"> PAGEREF _Toc156232390 \h </w:instrText>
            </w:r>
            <w:r w:rsidR="00F70B0D">
              <w:rPr>
                <w:noProof/>
                <w:webHidden/>
              </w:rPr>
            </w:r>
            <w:r w:rsidR="00F70B0D">
              <w:rPr>
                <w:noProof/>
                <w:webHidden/>
              </w:rPr>
              <w:fldChar w:fldCharType="separate"/>
            </w:r>
            <w:r w:rsidR="00F70B0D">
              <w:rPr>
                <w:noProof/>
                <w:webHidden/>
              </w:rPr>
              <w:t>22</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91" w:history="1">
            <w:r w:rsidR="00F70B0D" w:rsidRPr="00D71FF0">
              <w:rPr>
                <w:rStyle w:val="Hyperlink"/>
                <w:rFonts w:asciiTheme="majorBidi" w:hAnsiTheme="majorBidi" w:cstheme="majorBidi"/>
                <w:b/>
                <w:bCs/>
                <w:noProof/>
                <w:shd w:val="clear" w:color="auto" w:fill="FFFFFF"/>
              </w:rPr>
              <w:t>Functionality:</w:t>
            </w:r>
            <w:r w:rsidR="00F70B0D">
              <w:rPr>
                <w:noProof/>
                <w:webHidden/>
              </w:rPr>
              <w:tab/>
            </w:r>
            <w:r w:rsidR="00F70B0D">
              <w:rPr>
                <w:noProof/>
                <w:webHidden/>
              </w:rPr>
              <w:fldChar w:fldCharType="begin"/>
            </w:r>
            <w:r w:rsidR="00F70B0D">
              <w:rPr>
                <w:noProof/>
                <w:webHidden/>
              </w:rPr>
              <w:instrText xml:space="preserve"> PAGEREF _Toc156232391 \h </w:instrText>
            </w:r>
            <w:r w:rsidR="00F70B0D">
              <w:rPr>
                <w:noProof/>
                <w:webHidden/>
              </w:rPr>
            </w:r>
            <w:r w:rsidR="00F70B0D">
              <w:rPr>
                <w:noProof/>
                <w:webHidden/>
              </w:rPr>
              <w:fldChar w:fldCharType="separate"/>
            </w:r>
            <w:r w:rsidR="00F70B0D">
              <w:rPr>
                <w:noProof/>
                <w:webHidden/>
              </w:rPr>
              <w:t>23</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92" w:history="1">
            <w:r w:rsidR="00F70B0D" w:rsidRPr="00D71FF0">
              <w:rPr>
                <w:rStyle w:val="Hyperlink"/>
                <w:rFonts w:asciiTheme="majorBidi" w:hAnsiTheme="majorBidi" w:cstheme="majorBidi"/>
                <w:b/>
                <w:bCs/>
                <w:noProof/>
                <w:shd w:val="clear" w:color="auto" w:fill="FFFFFF"/>
              </w:rPr>
              <w:t>User Experience (UX):</w:t>
            </w:r>
            <w:r w:rsidR="00F70B0D">
              <w:rPr>
                <w:noProof/>
                <w:webHidden/>
              </w:rPr>
              <w:tab/>
            </w:r>
            <w:r w:rsidR="00F70B0D">
              <w:rPr>
                <w:noProof/>
                <w:webHidden/>
              </w:rPr>
              <w:fldChar w:fldCharType="begin"/>
            </w:r>
            <w:r w:rsidR="00F70B0D">
              <w:rPr>
                <w:noProof/>
                <w:webHidden/>
              </w:rPr>
              <w:instrText xml:space="preserve"> PAGEREF _Toc156232392 \h </w:instrText>
            </w:r>
            <w:r w:rsidR="00F70B0D">
              <w:rPr>
                <w:noProof/>
                <w:webHidden/>
              </w:rPr>
            </w:r>
            <w:r w:rsidR="00F70B0D">
              <w:rPr>
                <w:noProof/>
                <w:webHidden/>
              </w:rPr>
              <w:fldChar w:fldCharType="separate"/>
            </w:r>
            <w:r w:rsidR="00F70B0D">
              <w:rPr>
                <w:noProof/>
                <w:webHidden/>
              </w:rPr>
              <w:t>23</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393" w:history="1">
            <w:r w:rsidR="00F70B0D" w:rsidRPr="00D71FF0">
              <w:rPr>
                <w:rStyle w:val="Hyperlink"/>
                <w:rFonts w:asciiTheme="majorBidi" w:hAnsiTheme="majorBidi" w:cstheme="majorBidi"/>
                <w:b/>
                <w:bCs/>
                <w:noProof/>
                <w:shd w:val="clear" w:color="auto" w:fill="FFFFFF"/>
              </w:rPr>
              <w:t>Online Web Development Tools:</w:t>
            </w:r>
            <w:r w:rsidR="00F70B0D">
              <w:rPr>
                <w:noProof/>
                <w:webHidden/>
              </w:rPr>
              <w:tab/>
            </w:r>
            <w:r w:rsidR="00F70B0D">
              <w:rPr>
                <w:noProof/>
                <w:webHidden/>
              </w:rPr>
              <w:fldChar w:fldCharType="begin"/>
            </w:r>
            <w:r w:rsidR="00F70B0D">
              <w:rPr>
                <w:noProof/>
                <w:webHidden/>
              </w:rPr>
              <w:instrText xml:space="preserve"> PAGEREF _Toc156232393 \h </w:instrText>
            </w:r>
            <w:r w:rsidR="00F70B0D">
              <w:rPr>
                <w:noProof/>
                <w:webHidden/>
              </w:rPr>
            </w:r>
            <w:r w:rsidR="00F70B0D">
              <w:rPr>
                <w:noProof/>
                <w:webHidden/>
              </w:rPr>
              <w:fldChar w:fldCharType="separate"/>
            </w:r>
            <w:r w:rsidR="00F70B0D">
              <w:rPr>
                <w:noProof/>
                <w:webHidden/>
              </w:rPr>
              <w:t>23</w:t>
            </w:r>
            <w:r w:rsidR="00F70B0D">
              <w:rPr>
                <w:noProof/>
                <w:webHidden/>
              </w:rPr>
              <w:fldChar w:fldCharType="end"/>
            </w:r>
          </w:hyperlink>
        </w:p>
        <w:p w:rsidR="00F70B0D" w:rsidRDefault="00304EF1">
          <w:pPr>
            <w:pStyle w:val="TOC3"/>
            <w:tabs>
              <w:tab w:val="right" w:leader="dot" w:pos="9350"/>
            </w:tabs>
            <w:rPr>
              <w:rFonts w:cstheme="minorBidi"/>
              <w:noProof/>
            </w:rPr>
          </w:pPr>
          <w:hyperlink w:anchor="_Toc156232394" w:history="1">
            <w:r w:rsidR="00F70B0D" w:rsidRPr="00D71FF0">
              <w:rPr>
                <w:rStyle w:val="Hyperlink"/>
                <w:rFonts w:asciiTheme="majorBidi" w:hAnsiTheme="majorBidi" w:cstheme="majorBidi"/>
                <w:b/>
                <w:bCs/>
                <w:noProof/>
                <w:shd w:val="clear" w:color="auto" w:fill="FFFFFF"/>
              </w:rPr>
              <w:t>Custom-Built Websites:</w:t>
            </w:r>
            <w:r w:rsidR="00F70B0D">
              <w:rPr>
                <w:noProof/>
                <w:webHidden/>
              </w:rPr>
              <w:tab/>
            </w:r>
            <w:r w:rsidR="00F70B0D">
              <w:rPr>
                <w:noProof/>
                <w:webHidden/>
              </w:rPr>
              <w:fldChar w:fldCharType="begin"/>
            </w:r>
            <w:r w:rsidR="00F70B0D">
              <w:rPr>
                <w:noProof/>
                <w:webHidden/>
              </w:rPr>
              <w:instrText xml:space="preserve"> PAGEREF _Toc156232394 \h </w:instrText>
            </w:r>
            <w:r w:rsidR="00F70B0D">
              <w:rPr>
                <w:noProof/>
                <w:webHidden/>
              </w:rPr>
            </w:r>
            <w:r w:rsidR="00F70B0D">
              <w:rPr>
                <w:noProof/>
                <w:webHidden/>
              </w:rPr>
              <w:fldChar w:fldCharType="separate"/>
            </w:r>
            <w:r w:rsidR="00F70B0D">
              <w:rPr>
                <w:noProof/>
                <w:webHidden/>
              </w:rPr>
              <w:t>23</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95" w:history="1">
            <w:r w:rsidR="00F70B0D" w:rsidRPr="00D71FF0">
              <w:rPr>
                <w:rStyle w:val="Hyperlink"/>
                <w:rFonts w:asciiTheme="majorBidi" w:hAnsiTheme="majorBidi" w:cstheme="majorBidi"/>
                <w:b/>
                <w:bCs/>
                <w:noProof/>
                <w:shd w:val="clear" w:color="auto" w:fill="FFFFFF"/>
              </w:rPr>
              <w:t>User Interface (UI):</w:t>
            </w:r>
            <w:r w:rsidR="00F70B0D">
              <w:rPr>
                <w:noProof/>
                <w:webHidden/>
              </w:rPr>
              <w:tab/>
            </w:r>
            <w:r w:rsidR="00F70B0D">
              <w:rPr>
                <w:noProof/>
                <w:webHidden/>
              </w:rPr>
              <w:fldChar w:fldCharType="begin"/>
            </w:r>
            <w:r w:rsidR="00F70B0D">
              <w:rPr>
                <w:noProof/>
                <w:webHidden/>
              </w:rPr>
              <w:instrText xml:space="preserve"> PAGEREF _Toc156232395 \h </w:instrText>
            </w:r>
            <w:r w:rsidR="00F70B0D">
              <w:rPr>
                <w:noProof/>
                <w:webHidden/>
              </w:rPr>
            </w:r>
            <w:r w:rsidR="00F70B0D">
              <w:rPr>
                <w:noProof/>
                <w:webHidden/>
              </w:rPr>
              <w:fldChar w:fldCharType="separate"/>
            </w:r>
            <w:r w:rsidR="00F70B0D">
              <w:rPr>
                <w:noProof/>
                <w:webHidden/>
              </w:rPr>
              <w:t>24</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396" w:history="1">
            <w:r w:rsidR="00F70B0D" w:rsidRPr="00D71FF0">
              <w:rPr>
                <w:rStyle w:val="Hyperlink"/>
                <w:rFonts w:asciiTheme="majorBidi" w:hAnsiTheme="majorBidi" w:cstheme="majorBidi"/>
                <w:b/>
                <w:bCs/>
                <w:noProof/>
                <w:shd w:val="clear" w:color="auto" w:fill="FFFFFF"/>
              </w:rPr>
              <w:t>Online Web Development Tools:</w:t>
            </w:r>
            <w:r w:rsidR="00F70B0D">
              <w:rPr>
                <w:noProof/>
                <w:webHidden/>
              </w:rPr>
              <w:tab/>
            </w:r>
            <w:r w:rsidR="00F70B0D">
              <w:rPr>
                <w:noProof/>
                <w:webHidden/>
              </w:rPr>
              <w:fldChar w:fldCharType="begin"/>
            </w:r>
            <w:r w:rsidR="00F70B0D">
              <w:rPr>
                <w:noProof/>
                <w:webHidden/>
              </w:rPr>
              <w:instrText xml:space="preserve"> PAGEREF _Toc156232396 \h </w:instrText>
            </w:r>
            <w:r w:rsidR="00F70B0D">
              <w:rPr>
                <w:noProof/>
                <w:webHidden/>
              </w:rPr>
            </w:r>
            <w:r w:rsidR="00F70B0D">
              <w:rPr>
                <w:noProof/>
                <w:webHidden/>
              </w:rPr>
              <w:fldChar w:fldCharType="separate"/>
            </w:r>
            <w:r w:rsidR="00F70B0D">
              <w:rPr>
                <w:noProof/>
                <w:webHidden/>
              </w:rPr>
              <w:t>24</w:t>
            </w:r>
            <w:r w:rsidR="00F70B0D">
              <w:rPr>
                <w:noProof/>
                <w:webHidden/>
              </w:rPr>
              <w:fldChar w:fldCharType="end"/>
            </w:r>
          </w:hyperlink>
        </w:p>
        <w:p w:rsidR="00F70B0D" w:rsidRDefault="00304EF1">
          <w:pPr>
            <w:pStyle w:val="TOC3"/>
            <w:tabs>
              <w:tab w:val="right" w:leader="dot" w:pos="9350"/>
            </w:tabs>
            <w:rPr>
              <w:rFonts w:cstheme="minorBidi"/>
              <w:noProof/>
            </w:rPr>
          </w:pPr>
          <w:hyperlink w:anchor="_Toc156232397" w:history="1">
            <w:r w:rsidR="00F70B0D" w:rsidRPr="00D71FF0">
              <w:rPr>
                <w:rStyle w:val="Hyperlink"/>
                <w:rFonts w:asciiTheme="majorBidi" w:hAnsiTheme="majorBidi" w:cstheme="majorBidi"/>
                <w:b/>
                <w:bCs/>
                <w:noProof/>
                <w:shd w:val="clear" w:color="auto" w:fill="FFFFFF"/>
              </w:rPr>
              <w:t>Custom-Built Websites:</w:t>
            </w:r>
            <w:r w:rsidR="00F70B0D">
              <w:rPr>
                <w:noProof/>
                <w:webHidden/>
              </w:rPr>
              <w:tab/>
            </w:r>
            <w:r w:rsidR="00F70B0D">
              <w:rPr>
                <w:noProof/>
                <w:webHidden/>
              </w:rPr>
              <w:fldChar w:fldCharType="begin"/>
            </w:r>
            <w:r w:rsidR="00F70B0D">
              <w:rPr>
                <w:noProof/>
                <w:webHidden/>
              </w:rPr>
              <w:instrText xml:space="preserve"> PAGEREF _Toc156232397 \h </w:instrText>
            </w:r>
            <w:r w:rsidR="00F70B0D">
              <w:rPr>
                <w:noProof/>
                <w:webHidden/>
              </w:rPr>
            </w:r>
            <w:r w:rsidR="00F70B0D">
              <w:rPr>
                <w:noProof/>
                <w:webHidden/>
              </w:rPr>
              <w:fldChar w:fldCharType="separate"/>
            </w:r>
            <w:r w:rsidR="00F70B0D">
              <w:rPr>
                <w:noProof/>
                <w:webHidden/>
              </w:rPr>
              <w:t>24</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98" w:history="1">
            <w:r w:rsidR="00F70B0D" w:rsidRPr="00D71FF0">
              <w:rPr>
                <w:rStyle w:val="Hyperlink"/>
                <w:rFonts w:asciiTheme="majorBidi" w:hAnsiTheme="majorBidi" w:cstheme="majorBidi"/>
                <w:b/>
                <w:bCs/>
                <w:noProof/>
                <w:shd w:val="clear" w:color="auto" w:fill="FFFFFF"/>
              </w:rPr>
              <w:t>In-Depth Guide: Developing, Hosting, and Managing a Custom-Built Website</w:t>
            </w:r>
            <w:r w:rsidR="00F70B0D">
              <w:rPr>
                <w:noProof/>
                <w:webHidden/>
              </w:rPr>
              <w:tab/>
            </w:r>
            <w:r w:rsidR="00F70B0D">
              <w:rPr>
                <w:noProof/>
                <w:webHidden/>
              </w:rPr>
              <w:fldChar w:fldCharType="begin"/>
            </w:r>
            <w:r w:rsidR="00F70B0D">
              <w:rPr>
                <w:noProof/>
                <w:webHidden/>
              </w:rPr>
              <w:instrText xml:space="preserve"> PAGEREF _Toc156232398 \h </w:instrText>
            </w:r>
            <w:r w:rsidR="00F70B0D">
              <w:rPr>
                <w:noProof/>
                <w:webHidden/>
              </w:rPr>
            </w:r>
            <w:r w:rsidR="00F70B0D">
              <w:rPr>
                <w:noProof/>
                <w:webHidden/>
              </w:rPr>
              <w:fldChar w:fldCharType="separate"/>
            </w:r>
            <w:r w:rsidR="00F70B0D">
              <w:rPr>
                <w:noProof/>
                <w:webHidden/>
              </w:rPr>
              <w:t>24</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399" w:history="1">
            <w:r w:rsidR="00F70B0D" w:rsidRPr="00D71FF0">
              <w:rPr>
                <w:rStyle w:val="Hyperlink"/>
                <w:rFonts w:asciiTheme="majorBidi" w:hAnsiTheme="majorBidi" w:cstheme="majorBidi"/>
                <w:b/>
                <w:bCs/>
                <w:noProof/>
                <w:shd w:val="clear" w:color="auto" w:fill="FFFFFF"/>
              </w:rPr>
              <w:t>1. Planning Your Custom-Built Website:</w:t>
            </w:r>
            <w:r w:rsidR="00F70B0D">
              <w:rPr>
                <w:noProof/>
                <w:webHidden/>
              </w:rPr>
              <w:tab/>
            </w:r>
            <w:r w:rsidR="00F70B0D">
              <w:rPr>
                <w:noProof/>
                <w:webHidden/>
              </w:rPr>
              <w:fldChar w:fldCharType="begin"/>
            </w:r>
            <w:r w:rsidR="00F70B0D">
              <w:rPr>
                <w:noProof/>
                <w:webHidden/>
              </w:rPr>
              <w:instrText xml:space="preserve"> PAGEREF _Toc156232399 \h </w:instrText>
            </w:r>
            <w:r w:rsidR="00F70B0D">
              <w:rPr>
                <w:noProof/>
                <w:webHidden/>
              </w:rPr>
            </w:r>
            <w:r w:rsidR="00F70B0D">
              <w:rPr>
                <w:noProof/>
                <w:webHidden/>
              </w:rPr>
              <w:fldChar w:fldCharType="separate"/>
            </w:r>
            <w:r w:rsidR="00F70B0D">
              <w:rPr>
                <w:noProof/>
                <w:webHidden/>
              </w:rPr>
              <w:t>24</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0" w:history="1">
            <w:r w:rsidR="00F70B0D" w:rsidRPr="00D71FF0">
              <w:rPr>
                <w:rStyle w:val="Hyperlink"/>
                <w:rFonts w:asciiTheme="majorBidi" w:hAnsiTheme="majorBidi" w:cstheme="majorBidi"/>
                <w:b/>
                <w:bCs/>
                <w:noProof/>
                <w:shd w:val="clear" w:color="auto" w:fill="FFFFFF"/>
              </w:rPr>
              <w:t>2. Development Process:</w:t>
            </w:r>
            <w:r w:rsidR="00F70B0D">
              <w:rPr>
                <w:noProof/>
                <w:webHidden/>
              </w:rPr>
              <w:tab/>
            </w:r>
            <w:r w:rsidR="00F70B0D">
              <w:rPr>
                <w:noProof/>
                <w:webHidden/>
              </w:rPr>
              <w:fldChar w:fldCharType="begin"/>
            </w:r>
            <w:r w:rsidR="00F70B0D">
              <w:rPr>
                <w:noProof/>
                <w:webHidden/>
              </w:rPr>
              <w:instrText xml:space="preserve"> PAGEREF _Toc156232400 \h </w:instrText>
            </w:r>
            <w:r w:rsidR="00F70B0D">
              <w:rPr>
                <w:noProof/>
                <w:webHidden/>
              </w:rPr>
            </w:r>
            <w:r w:rsidR="00F70B0D">
              <w:rPr>
                <w:noProof/>
                <w:webHidden/>
              </w:rPr>
              <w:fldChar w:fldCharType="separate"/>
            </w:r>
            <w:r w:rsidR="00F70B0D">
              <w:rPr>
                <w:noProof/>
                <w:webHidden/>
              </w:rPr>
              <w:t>25</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1" w:history="1">
            <w:r w:rsidR="00F70B0D" w:rsidRPr="00D71FF0">
              <w:rPr>
                <w:rStyle w:val="Hyperlink"/>
                <w:rFonts w:asciiTheme="majorBidi" w:hAnsiTheme="majorBidi" w:cstheme="majorBidi"/>
                <w:b/>
                <w:bCs/>
                <w:noProof/>
                <w:shd w:val="clear" w:color="auto" w:fill="FFFFFF"/>
              </w:rPr>
              <w:t>3. Hosting Solutions:</w:t>
            </w:r>
            <w:r w:rsidR="00F70B0D">
              <w:rPr>
                <w:noProof/>
                <w:webHidden/>
              </w:rPr>
              <w:tab/>
            </w:r>
            <w:r w:rsidR="00F70B0D">
              <w:rPr>
                <w:noProof/>
                <w:webHidden/>
              </w:rPr>
              <w:fldChar w:fldCharType="begin"/>
            </w:r>
            <w:r w:rsidR="00F70B0D">
              <w:rPr>
                <w:noProof/>
                <w:webHidden/>
              </w:rPr>
              <w:instrText xml:space="preserve"> PAGEREF _Toc156232401 \h </w:instrText>
            </w:r>
            <w:r w:rsidR="00F70B0D">
              <w:rPr>
                <w:noProof/>
                <w:webHidden/>
              </w:rPr>
            </w:r>
            <w:r w:rsidR="00F70B0D">
              <w:rPr>
                <w:noProof/>
                <w:webHidden/>
              </w:rPr>
              <w:fldChar w:fldCharType="separate"/>
            </w:r>
            <w:r w:rsidR="00F70B0D">
              <w:rPr>
                <w:noProof/>
                <w:webHidden/>
              </w:rPr>
              <w:t>25</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2" w:history="1">
            <w:r w:rsidR="00F70B0D" w:rsidRPr="00D71FF0">
              <w:rPr>
                <w:rStyle w:val="Hyperlink"/>
                <w:rFonts w:asciiTheme="majorBidi" w:hAnsiTheme="majorBidi" w:cstheme="majorBidi"/>
                <w:b/>
                <w:bCs/>
                <w:noProof/>
                <w:shd w:val="clear" w:color="auto" w:fill="FFFFFF"/>
              </w:rPr>
              <w:t>4. Website Management:</w:t>
            </w:r>
            <w:r w:rsidR="00F70B0D">
              <w:rPr>
                <w:noProof/>
                <w:webHidden/>
              </w:rPr>
              <w:tab/>
            </w:r>
            <w:r w:rsidR="00F70B0D">
              <w:rPr>
                <w:noProof/>
                <w:webHidden/>
              </w:rPr>
              <w:fldChar w:fldCharType="begin"/>
            </w:r>
            <w:r w:rsidR="00F70B0D">
              <w:rPr>
                <w:noProof/>
                <w:webHidden/>
              </w:rPr>
              <w:instrText xml:space="preserve"> PAGEREF _Toc156232402 \h </w:instrText>
            </w:r>
            <w:r w:rsidR="00F70B0D">
              <w:rPr>
                <w:noProof/>
                <w:webHidden/>
              </w:rPr>
            </w:r>
            <w:r w:rsidR="00F70B0D">
              <w:rPr>
                <w:noProof/>
                <w:webHidden/>
              </w:rPr>
              <w:fldChar w:fldCharType="separate"/>
            </w:r>
            <w:r w:rsidR="00F70B0D">
              <w:rPr>
                <w:noProof/>
                <w:webHidden/>
              </w:rPr>
              <w:t>26</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3" w:history="1">
            <w:r w:rsidR="00F70B0D" w:rsidRPr="00D71FF0">
              <w:rPr>
                <w:rStyle w:val="Hyperlink"/>
                <w:rFonts w:asciiTheme="majorBidi" w:hAnsiTheme="majorBidi" w:cstheme="majorBidi"/>
                <w:b/>
                <w:bCs/>
                <w:noProof/>
                <w:shd w:val="clear" w:color="auto" w:fill="FFFFFF"/>
              </w:rPr>
              <w:t>5. SEO Integration:</w:t>
            </w:r>
            <w:r w:rsidR="00F70B0D">
              <w:rPr>
                <w:noProof/>
                <w:webHidden/>
              </w:rPr>
              <w:tab/>
            </w:r>
            <w:r w:rsidR="00F70B0D">
              <w:rPr>
                <w:noProof/>
                <w:webHidden/>
              </w:rPr>
              <w:fldChar w:fldCharType="begin"/>
            </w:r>
            <w:r w:rsidR="00F70B0D">
              <w:rPr>
                <w:noProof/>
                <w:webHidden/>
              </w:rPr>
              <w:instrText xml:space="preserve"> PAGEREF _Toc156232403 \h </w:instrText>
            </w:r>
            <w:r w:rsidR="00F70B0D">
              <w:rPr>
                <w:noProof/>
                <w:webHidden/>
              </w:rPr>
            </w:r>
            <w:r w:rsidR="00F70B0D">
              <w:rPr>
                <w:noProof/>
                <w:webHidden/>
              </w:rPr>
              <w:fldChar w:fldCharType="separate"/>
            </w:r>
            <w:r w:rsidR="00F70B0D">
              <w:rPr>
                <w:noProof/>
                <w:webHidden/>
              </w:rPr>
              <w:t>26</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4" w:history="1">
            <w:r w:rsidR="00F70B0D" w:rsidRPr="00D71FF0">
              <w:rPr>
                <w:rStyle w:val="Hyperlink"/>
                <w:rFonts w:asciiTheme="majorBidi" w:hAnsiTheme="majorBidi" w:cstheme="majorBidi"/>
                <w:b/>
                <w:bCs/>
                <w:noProof/>
                <w:shd w:val="clear" w:color="auto" w:fill="FFFFFF"/>
              </w:rPr>
              <w:t>6. Challenges in Website Development and Management:</w:t>
            </w:r>
            <w:r w:rsidR="00F70B0D">
              <w:rPr>
                <w:noProof/>
                <w:webHidden/>
              </w:rPr>
              <w:tab/>
            </w:r>
            <w:r w:rsidR="00F70B0D">
              <w:rPr>
                <w:noProof/>
                <w:webHidden/>
              </w:rPr>
              <w:fldChar w:fldCharType="begin"/>
            </w:r>
            <w:r w:rsidR="00F70B0D">
              <w:rPr>
                <w:noProof/>
                <w:webHidden/>
              </w:rPr>
              <w:instrText xml:space="preserve"> PAGEREF _Toc156232404 \h </w:instrText>
            </w:r>
            <w:r w:rsidR="00F70B0D">
              <w:rPr>
                <w:noProof/>
                <w:webHidden/>
              </w:rPr>
            </w:r>
            <w:r w:rsidR="00F70B0D">
              <w:rPr>
                <w:noProof/>
                <w:webHidden/>
              </w:rPr>
              <w:fldChar w:fldCharType="separate"/>
            </w:r>
            <w:r w:rsidR="00F70B0D">
              <w:rPr>
                <w:noProof/>
                <w:webHidden/>
              </w:rPr>
              <w:t>2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5" w:history="1">
            <w:r w:rsidR="00F70B0D" w:rsidRPr="00D71FF0">
              <w:rPr>
                <w:rStyle w:val="Hyperlink"/>
                <w:rFonts w:asciiTheme="majorBidi" w:hAnsiTheme="majorBidi" w:cstheme="majorBidi"/>
                <w:b/>
                <w:bCs/>
                <w:noProof/>
                <w:shd w:val="clear" w:color="auto" w:fill="FFFFFF"/>
              </w:rPr>
              <w:t>7. Benefits of a Custom-Built Website:</w:t>
            </w:r>
            <w:r w:rsidR="00F70B0D">
              <w:rPr>
                <w:noProof/>
                <w:webHidden/>
              </w:rPr>
              <w:tab/>
            </w:r>
            <w:r w:rsidR="00F70B0D">
              <w:rPr>
                <w:noProof/>
                <w:webHidden/>
              </w:rPr>
              <w:fldChar w:fldCharType="begin"/>
            </w:r>
            <w:r w:rsidR="00F70B0D">
              <w:rPr>
                <w:noProof/>
                <w:webHidden/>
              </w:rPr>
              <w:instrText xml:space="preserve"> PAGEREF _Toc156232405 \h </w:instrText>
            </w:r>
            <w:r w:rsidR="00F70B0D">
              <w:rPr>
                <w:noProof/>
                <w:webHidden/>
              </w:rPr>
            </w:r>
            <w:r w:rsidR="00F70B0D">
              <w:rPr>
                <w:noProof/>
                <w:webHidden/>
              </w:rPr>
              <w:fldChar w:fldCharType="separate"/>
            </w:r>
            <w:r w:rsidR="00F70B0D">
              <w:rPr>
                <w:noProof/>
                <w:webHidden/>
              </w:rPr>
              <w:t>27</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6" w:history="1">
            <w:r w:rsidR="00F70B0D" w:rsidRPr="00D71FF0">
              <w:rPr>
                <w:rStyle w:val="Hyperlink"/>
                <w:rFonts w:asciiTheme="majorBidi" w:hAnsiTheme="majorBidi" w:cstheme="majorBidi"/>
                <w:b/>
                <w:bCs/>
                <w:noProof/>
                <w:shd w:val="clear" w:color="auto" w:fill="FFFFFF"/>
              </w:rPr>
              <w:t>8. Ongoing Management:</w:t>
            </w:r>
            <w:r w:rsidR="00F70B0D">
              <w:rPr>
                <w:noProof/>
                <w:webHidden/>
              </w:rPr>
              <w:tab/>
            </w:r>
            <w:r w:rsidR="00F70B0D">
              <w:rPr>
                <w:noProof/>
                <w:webHidden/>
              </w:rPr>
              <w:fldChar w:fldCharType="begin"/>
            </w:r>
            <w:r w:rsidR="00F70B0D">
              <w:rPr>
                <w:noProof/>
                <w:webHidden/>
              </w:rPr>
              <w:instrText xml:space="preserve"> PAGEREF _Toc156232406 \h </w:instrText>
            </w:r>
            <w:r w:rsidR="00F70B0D">
              <w:rPr>
                <w:noProof/>
                <w:webHidden/>
              </w:rPr>
            </w:r>
            <w:r w:rsidR="00F70B0D">
              <w:rPr>
                <w:noProof/>
                <w:webHidden/>
              </w:rPr>
              <w:fldChar w:fldCharType="separate"/>
            </w:r>
            <w:r w:rsidR="00F70B0D">
              <w:rPr>
                <w:noProof/>
                <w:webHidden/>
              </w:rPr>
              <w:t>2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7" w:history="1">
            <w:r w:rsidR="00F70B0D" w:rsidRPr="00D71FF0">
              <w:rPr>
                <w:rStyle w:val="Hyperlink"/>
                <w:rFonts w:asciiTheme="majorBidi" w:hAnsiTheme="majorBidi" w:cstheme="majorBidi"/>
                <w:b/>
                <w:bCs/>
                <w:noProof/>
                <w:shd w:val="clear" w:color="auto" w:fill="FFFFFF"/>
              </w:rPr>
              <w:t>Adaptation to User Feedback:</w:t>
            </w:r>
            <w:r w:rsidR="00F70B0D">
              <w:rPr>
                <w:noProof/>
                <w:webHidden/>
              </w:rPr>
              <w:tab/>
            </w:r>
            <w:r w:rsidR="00F70B0D">
              <w:rPr>
                <w:noProof/>
                <w:webHidden/>
              </w:rPr>
              <w:fldChar w:fldCharType="begin"/>
            </w:r>
            <w:r w:rsidR="00F70B0D">
              <w:rPr>
                <w:noProof/>
                <w:webHidden/>
              </w:rPr>
              <w:instrText xml:space="preserve"> PAGEREF _Toc156232407 \h </w:instrText>
            </w:r>
            <w:r w:rsidR="00F70B0D">
              <w:rPr>
                <w:noProof/>
                <w:webHidden/>
              </w:rPr>
            </w:r>
            <w:r w:rsidR="00F70B0D">
              <w:rPr>
                <w:noProof/>
                <w:webHidden/>
              </w:rPr>
              <w:fldChar w:fldCharType="separate"/>
            </w:r>
            <w:r w:rsidR="00F70B0D">
              <w:rPr>
                <w:noProof/>
                <w:webHidden/>
              </w:rPr>
              <w:t>2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8" w:history="1">
            <w:r w:rsidR="00F70B0D" w:rsidRPr="00D71FF0">
              <w:rPr>
                <w:rStyle w:val="Hyperlink"/>
                <w:rFonts w:asciiTheme="majorBidi" w:hAnsiTheme="majorBidi" w:cstheme="majorBidi"/>
                <w:b/>
                <w:bCs/>
                <w:noProof/>
                <w:shd w:val="clear" w:color="auto" w:fill="FFFFFF"/>
              </w:rPr>
              <w:t>1. Methodology:</w:t>
            </w:r>
            <w:r w:rsidR="00F70B0D">
              <w:rPr>
                <w:noProof/>
                <w:webHidden/>
              </w:rPr>
              <w:tab/>
            </w:r>
            <w:r w:rsidR="00F70B0D">
              <w:rPr>
                <w:noProof/>
                <w:webHidden/>
              </w:rPr>
              <w:fldChar w:fldCharType="begin"/>
            </w:r>
            <w:r w:rsidR="00F70B0D">
              <w:rPr>
                <w:noProof/>
                <w:webHidden/>
              </w:rPr>
              <w:instrText xml:space="preserve"> PAGEREF _Toc156232408 \h </w:instrText>
            </w:r>
            <w:r w:rsidR="00F70B0D">
              <w:rPr>
                <w:noProof/>
                <w:webHidden/>
              </w:rPr>
            </w:r>
            <w:r w:rsidR="00F70B0D">
              <w:rPr>
                <w:noProof/>
                <w:webHidden/>
              </w:rPr>
              <w:fldChar w:fldCharType="separate"/>
            </w:r>
            <w:r w:rsidR="00F70B0D">
              <w:rPr>
                <w:noProof/>
                <w:webHidden/>
              </w:rPr>
              <w:t>28</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09" w:history="1">
            <w:r w:rsidR="00F70B0D" w:rsidRPr="00D71FF0">
              <w:rPr>
                <w:rStyle w:val="Hyperlink"/>
                <w:rFonts w:asciiTheme="majorBidi" w:hAnsiTheme="majorBidi" w:cstheme="majorBidi"/>
                <w:b/>
                <w:bCs/>
                <w:noProof/>
                <w:shd w:val="clear" w:color="auto" w:fill="FFFFFF"/>
              </w:rPr>
              <w:t>2. Evaluation Criteria:</w:t>
            </w:r>
            <w:r w:rsidR="00F70B0D">
              <w:rPr>
                <w:noProof/>
                <w:webHidden/>
              </w:rPr>
              <w:tab/>
            </w:r>
            <w:r w:rsidR="00F70B0D">
              <w:rPr>
                <w:noProof/>
                <w:webHidden/>
              </w:rPr>
              <w:fldChar w:fldCharType="begin"/>
            </w:r>
            <w:r w:rsidR="00F70B0D">
              <w:rPr>
                <w:noProof/>
                <w:webHidden/>
              </w:rPr>
              <w:instrText xml:space="preserve"> PAGEREF _Toc156232409 \h </w:instrText>
            </w:r>
            <w:r w:rsidR="00F70B0D">
              <w:rPr>
                <w:noProof/>
                <w:webHidden/>
              </w:rPr>
            </w:r>
            <w:r w:rsidR="00F70B0D">
              <w:rPr>
                <w:noProof/>
                <w:webHidden/>
              </w:rPr>
              <w:fldChar w:fldCharType="separate"/>
            </w:r>
            <w:r w:rsidR="00F70B0D">
              <w:rPr>
                <w:noProof/>
                <w:webHidden/>
              </w:rPr>
              <w:t>29</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10" w:history="1">
            <w:r w:rsidR="00F70B0D" w:rsidRPr="00D71FF0">
              <w:rPr>
                <w:rStyle w:val="Hyperlink"/>
                <w:rFonts w:asciiTheme="majorBidi" w:hAnsiTheme="majorBidi" w:cstheme="majorBidi"/>
                <w:b/>
                <w:bCs/>
                <w:noProof/>
                <w:shd w:val="clear" w:color="auto" w:fill="FFFFFF"/>
              </w:rPr>
              <w:t>3. Evaluation Results:</w:t>
            </w:r>
            <w:r w:rsidR="00F70B0D">
              <w:rPr>
                <w:noProof/>
                <w:webHidden/>
              </w:rPr>
              <w:tab/>
            </w:r>
            <w:r w:rsidR="00F70B0D">
              <w:rPr>
                <w:noProof/>
                <w:webHidden/>
              </w:rPr>
              <w:fldChar w:fldCharType="begin"/>
            </w:r>
            <w:r w:rsidR="00F70B0D">
              <w:rPr>
                <w:noProof/>
                <w:webHidden/>
              </w:rPr>
              <w:instrText xml:space="preserve"> PAGEREF _Toc156232410 \h </w:instrText>
            </w:r>
            <w:r w:rsidR="00F70B0D">
              <w:rPr>
                <w:noProof/>
                <w:webHidden/>
              </w:rPr>
            </w:r>
            <w:r w:rsidR="00F70B0D">
              <w:rPr>
                <w:noProof/>
                <w:webHidden/>
              </w:rPr>
              <w:fldChar w:fldCharType="separate"/>
            </w:r>
            <w:r w:rsidR="00F70B0D">
              <w:rPr>
                <w:noProof/>
                <w:webHidden/>
              </w:rPr>
              <w:t>29</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11" w:history="1">
            <w:r w:rsidR="00F70B0D" w:rsidRPr="00D71FF0">
              <w:rPr>
                <w:rStyle w:val="Hyperlink"/>
                <w:rFonts w:asciiTheme="majorBidi" w:hAnsiTheme="majorBidi" w:cstheme="majorBidi"/>
                <w:b/>
                <w:bCs/>
                <w:noProof/>
                <w:shd w:val="clear" w:color="auto" w:fill="FFFFFF"/>
              </w:rPr>
              <w:t>4. Formal Justification:</w:t>
            </w:r>
            <w:r w:rsidR="00F70B0D">
              <w:rPr>
                <w:noProof/>
                <w:webHidden/>
              </w:rPr>
              <w:tab/>
            </w:r>
            <w:r w:rsidR="00F70B0D">
              <w:rPr>
                <w:noProof/>
                <w:webHidden/>
              </w:rPr>
              <w:fldChar w:fldCharType="begin"/>
            </w:r>
            <w:r w:rsidR="00F70B0D">
              <w:rPr>
                <w:noProof/>
                <w:webHidden/>
              </w:rPr>
              <w:instrText xml:space="preserve"> PAGEREF _Toc156232411 \h </w:instrText>
            </w:r>
            <w:r w:rsidR="00F70B0D">
              <w:rPr>
                <w:noProof/>
                <w:webHidden/>
              </w:rPr>
            </w:r>
            <w:r w:rsidR="00F70B0D">
              <w:rPr>
                <w:noProof/>
                <w:webHidden/>
              </w:rPr>
              <w:fldChar w:fldCharType="separate"/>
            </w:r>
            <w:r w:rsidR="00F70B0D">
              <w:rPr>
                <w:noProof/>
                <w:webHidden/>
              </w:rPr>
              <w:t>30</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12" w:history="1">
            <w:r w:rsidR="00F70B0D" w:rsidRPr="00D71FF0">
              <w:rPr>
                <w:rStyle w:val="Hyperlink"/>
                <w:rFonts w:asciiTheme="majorBidi" w:hAnsiTheme="majorBidi" w:cstheme="majorBidi"/>
                <w:b/>
                <w:bCs/>
                <w:noProof/>
                <w:shd w:val="clear" w:color="auto" w:fill="FFFFFF"/>
              </w:rPr>
              <w:t>Restaurant Website Design Document</w:t>
            </w:r>
            <w:r w:rsidR="00F70B0D">
              <w:rPr>
                <w:noProof/>
                <w:webHidden/>
              </w:rPr>
              <w:tab/>
            </w:r>
            <w:r w:rsidR="00F70B0D">
              <w:rPr>
                <w:noProof/>
                <w:webHidden/>
              </w:rPr>
              <w:fldChar w:fldCharType="begin"/>
            </w:r>
            <w:r w:rsidR="00F70B0D">
              <w:rPr>
                <w:noProof/>
                <w:webHidden/>
              </w:rPr>
              <w:instrText xml:space="preserve"> PAGEREF _Toc156232412 \h </w:instrText>
            </w:r>
            <w:r w:rsidR="00F70B0D">
              <w:rPr>
                <w:noProof/>
                <w:webHidden/>
              </w:rPr>
            </w:r>
            <w:r w:rsidR="00F70B0D">
              <w:rPr>
                <w:noProof/>
                <w:webHidden/>
              </w:rPr>
              <w:fldChar w:fldCharType="separate"/>
            </w:r>
            <w:r w:rsidR="00F70B0D">
              <w:rPr>
                <w:noProof/>
                <w:webHidden/>
              </w:rPr>
              <w:t>3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13" w:history="1">
            <w:r w:rsidR="00F70B0D" w:rsidRPr="00D71FF0">
              <w:rPr>
                <w:rStyle w:val="Hyperlink"/>
                <w:rFonts w:asciiTheme="majorBidi" w:hAnsiTheme="majorBidi" w:cstheme="majorBidi"/>
                <w:b/>
                <w:bCs/>
                <w:noProof/>
                <w:shd w:val="clear" w:color="auto" w:fill="FFFFFF"/>
              </w:rPr>
              <w:t>Project Overview:</w:t>
            </w:r>
            <w:r w:rsidR="00F70B0D">
              <w:rPr>
                <w:noProof/>
                <w:webHidden/>
              </w:rPr>
              <w:tab/>
            </w:r>
            <w:r w:rsidR="00F70B0D">
              <w:rPr>
                <w:noProof/>
                <w:webHidden/>
              </w:rPr>
              <w:fldChar w:fldCharType="begin"/>
            </w:r>
            <w:r w:rsidR="00F70B0D">
              <w:rPr>
                <w:noProof/>
                <w:webHidden/>
              </w:rPr>
              <w:instrText xml:space="preserve"> PAGEREF _Toc156232413 \h </w:instrText>
            </w:r>
            <w:r w:rsidR="00F70B0D">
              <w:rPr>
                <w:noProof/>
                <w:webHidden/>
              </w:rPr>
            </w:r>
            <w:r w:rsidR="00F70B0D">
              <w:rPr>
                <w:noProof/>
                <w:webHidden/>
              </w:rPr>
              <w:fldChar w:fldCharType="separate"/>
            </w:r>
            <w:r w:rsidR="00F70B0D">
              <w:rPr>
                <w:noProof/>
                <w:webHidden/>
              </w:rPr>
              <w:t>42</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414" w:history="1">
            <w:r w:rsidR="00F70B0D" w:rsidRPr="00D71FF0">
              <w:rPr>
                <w:rStyle w:val="Hyperlink"/>
                <w:rFonts w:asciiTheme="majorBidi" w:hAnsiTheme="majorBidi" w:cstheme="majorBidi"/>
                <w:b/>
                <w:bCs/>
                <w:noProof/>
                <w:shd w:val="clear" w:color="auto" w:fill="FFFFFF"/>
              </w:rPr>
              <w:t>Owner's Requirements:</w:t>
            </w:r>
            <w:r w:rsidR="00F70B0D">
              <w:rPr>
                <w:noProof/>
                <w:webHidden/>
              </w:rPr>
              <w:tab/>
            </w:r>
            <w:r w:rsidR="00F70B0D">
              <w:rPr>
                <w:noProof/>
                <w:webHidden/>
              </w:rPr>
              <w:fldChar w:fldCharType="begin"/>
            </w:r>
            <w:r w:rsidR="00F70B0D">
              <w:rPr>
                <w:noProof/>
                <w:webHidden/>
              </w:rPr>
              <w:instrText xml:space="preserve"> PAGEREF _Toc156232414 \h </w:instrText>
            </w:r>
            <w:r w:rsidR="00F70B0D">
              <w:rPr>
                <w:noProof/>
                <w:webHidden/>
              </w:rPr>
            </w:r>
            <w:r w:rsidR="00F70B0D">
              <w:rPr>
                <w:noProof/>
                <w:webHidden/>
              </w:rPr>
              <w:fldChar w:fldCharType="separate"/>
            </w:r>
            <w:r w:rsidR="00F70B0D">
              <w:rPr>
                <w:noProof/>
                <w:webHidden/>
              </w:rPr>
              <w:t>42</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15" w:history="1">
            <w:r w:rsidR="00F70B0D" w:rsidRPr="00D71FF0">
              <w:rPr>
                <w:rStyle w:val="Hyperlink"/>
                <w:rFonts w:asciiTheme="majorBidi" w:hAnsiTheme="majorBidi" w:cstheme="majorBidi"/>
                <w:b/>
                <w:bCs/>
                <w:noProof/>
                <w:shd w:val="clear" w:color="auto" w:fill="FFFFFF"/>
              </w:rPr>
              <w:t>Project Overview:</w:t>
            </w:r>
            <w:r w:rsidR="00F70B0D">
              <w:rPr>
                <w:noProof/>
                <w:webHidden/>
              </w:rPr>
              <w:tab/>
            </w:r>
            <w:r w:rsidR="00F70B0D">
              <w:rPr>
                <w:noProof/>
                <w:webHidden/>
              </w:rPr>
              <w:fldChar w:fldCharType="begin"/>
            </w:r>
            <w:r w:rsidR="00F70B0D">
              <w:rPr>
                <w:noProof/>
                <w:webHidden/>
              </w:rPr>
              <w:instrText xml:space="preserve"> PAGEREF _Toc156232415 \h </w:instrText>
            </w:r>
            <w:r w:rsidR="00F70B0D">
              <w:rPr>
                <w:noProof/>
                <w:webHidden/>
              </w:rPr>
            </w:r>
            <w:r w:rsidR="00F70B0D">
              <w:rPr>
                <w:noProof/>
                <w:webHidden/>
              </w:rPr>
              <w:fldChar w:fldCharType="separate"/>
            </w:r>
            <w:r w:rsidR="00F70B0D">
              <w:rPr>
                <w:noProof/>
                <w:webHidden/>
              </w:rPr>
              <w:t>44</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416" w:history="1">
            <w:r w:rsidR="00F70B0D" w:rsidRPr="00D71FF0">
              <w:rPr>
                <w:rStyle w:val="Hyperlink"/>
                <w:rFonts w:asciiTheme="majorBidi" w:hAnsiTheme="majorBidi" w:cstheme="majorBidi"/>
                <w:b/>
                <w:bCs/>
                <w:noProof/>
                <w:shd w:val="clear" w:color="auto" w:fill="FFFFFF"/>
              </w:rPr>
              <w:t>Design and Development Evaluation:</w:t>
            </w:r>
            <w:r w:rsidR="00F70B0D">
              <w:rPr>
                <w:noProof/>
                <w:webHidden/>
              </w:rPr>
              <w:tab/>
            </w:r>
            <w:r w:rsidR="00F70B0D">
              <w:rPr>
                <w:noProof/>
                <w:webHidden/>
              </w:rPr>
              <w:fldChar w:fldCharType="begin"/>
            </w:r>
            <w:r w:rsidR="00F70B0D">
              <w:rPr>
                <w:noProof/>
                <w:webHidden/>
              </w:rPr>
              <w:instrText xml:space="preserve"> PAGEREF _Toc156232416 \h </w:instrText>
            </w:r>
            <w:r w:rsidR="00F70B0D">
              <w:rPr>
                <w:noProof/>
                <w:webHidden/>
              </w:rPr>
            </w:r>
            <w:r w:rsidR="00F70B0D">
              <w:rPr>
                <w:noProof/>
                <w:webHidden/>
              </w:rPr>
              <w:fldChar w:fldCharType="separate"/>
            </w:r>
            <w:r w:rsidR="00F70B0D">
              <w:rPr>
                <w:noProof/>
                <w:webHidden/>
              </w:rPr>
              <w:t>44</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17" w:history="1">
            <w:r w:rsidR="00F70B0D" w:rsidRPr="00D71FF0">
              <w:rPr>
                <w:rStyle w:val="Hyperlink"/>
                <w:rFonts w:asciiTheme="majorBidi" w:hAnsiTheme="majorBidi" w:cstheme="majorBidi"/>
                <w:b/>
                <w:bCs/>
                <w:noProof/>
                <w:shd w:val="clear" w:color="auto" w:fill="FFFFFF"/>
              </w:rPr>
              <w:t>Test Plan for Restaurant Website</w:t>
            </w:r>
            <w:r w:rsidR="00F70B0D">
              <w:rPr>
                <w:noProof/>
                <w:webHidden/>
              </w:rPr>
              <w:tab/>
            </w:r>
            <w:r w:rsidR="00F70B0D">
              <w:rPr>
                <w:noProof/>
                <w:webHidden/>
              </w:rPr>
              <w:fldChar w:fldCharType="begin"/>
            </w:r>
            <w:r w:rsidR="00F70B0D">
              <w:rPr>
                <w:noProof/>
                <w:webHidden/>
              </w:rPr>
              <w:instrText xml:space="preserve"> PAGEREF _Toc156232417 \h </w:instrText>
            </w:r>
            <w:r w:rsidR="00F70B0D">
              <w:rPr>
                <w:noProof/>
                <w:webHidden/>
              </w:rPr>
            </w:r>
            <w:r w:rsidR="00F70B0D">
              <w:rPr>
                <w:noProof/>
                <w:webHidden/>
              </w:rPr>
              <w:fldChar w:fldCharType="separate"/>
            </w:r>
            <w:r w:rsidR="00F70B0D">
              <w:rPr>
                <w:noProof/>
                <w:webHidden/>
              </w:rPr>
              <w:t>46</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18" w:history="1">
            <w:r w:rsidR="00F70B0D" w:rsidRPr="00D71FF0">
              <w:rPr>
                <w:rStyle w:val="Hyperlink"/>
                <w:rFonts w:asciiTheme="majorBidi" w:hAnsiTheme="majorBidi" w:cstheme="majorBidi"/>
                <w:b/>
                <w:bCs/>
                <w:noProof/>
                <w:shd w:val="clear" w:color="auto" w:fill="FFFFFF"/>
              </w:rPr>
              <w:t>Assessing the Quality Assurance (QA) Process in Project Development</w:t>
            </w:r>
            <w:r w:rsidR="00F70B0D">
              <w:rPr>
                <w:noProof/>
                <w:webHidden/>
              </w:rPr>
              <w:tab/>
            </w:r>
            <w:r w:rsidR="00F70B0D">
              <w:rPr>
                <w:noProof/>
                <w:webHidden/>
              </w:rPr>
              <w:fldChar w:fldCharType="begin"/>
            </w:r>
            <w:r w:rsidR="00F70B0D">
              <w:rPr>
                <w:noProof/>
                <w:webHidden/>
              </w:rPr>
              <w:instrText xml:space="preserve"> PAGEREF _Toc156232418 \h </w:instrText>
            </w:r>
            <w:r w:rsidR="00F70B0D">
              <w:rPr>
                <w:noProof/>
                <w:webHidden/>
              </w:rPr>
            </w:r>
            <w:r w:rsidR="00F70B0D">
              <w:rPr>
                <w:noProof/>
                <w:webHidden/>
              </w:rPr>
              <w:fldChar w:fldCharType="separate"/>
            </w:r>
            <w:r w:rsidR="00F70B0D">
              <w:rPr>
                <w:noProof/>
                <w:webHidden/>
              </w:rPr>
              <w:t>50</w:t>
            </w:r>
            <w:r w:rsidR="00F70B0D">
              <w:rPr>
                <w:noProof/>
                <w:webHidden/>
              </w:rPr>
              <w:fldChar w:fldCharType="end"/>
            </w:r>
          </w:hyperlink>
        </w:p>
        <w:p w:rsidR="00F70B0D" w:rsidRDefault="00304EF1">
          <w:pPr>
            <w:pStyle w:val="TOC2"/>
            <w:tabs>
              <w:tab w:val="right" w:leader="dot" w:pos="9350"/>
            </w:tabs>
            <w:rPr>
              <w:rFonts w:cstheme="minorBidi"/>
              <w:noProof/>
            </w:rPr>
          </w:pPr>
          <w:hyperlink w:anchor="_Toc156232419" w:history="1">
            <w:r w:rsidR="00F70B0D" w:rsidRPr="00D71FF0">
              <w:rPr>
                <w:rStyle w:val="Hyperlink"/>
                <w:rFonts w:asciiTheme="majorBidi" w:hAnsiTheme="majorBidi" w:cstheme="majorBidi"/>
                <w:b/>
                <w:bCs/>
                <w:noProof/>
                <w:shd w:val="clear" w:color="auto" w:fill="FFFFFF"/>
              </w:rPr>
              <w:t>Objectives:</w:t>
            </w:r>
            <w:r w:rsidR="00F70B0D">
              <w:rPr>
                <w:noProof/>
                <w:webHidden/>
              </w:rPr>
              <w:tab/>
            </w:r>
            <w:r w:rsidR="00F70B0D">
              <w:rPr>
                <w:noProof/>
                <w:webHidden/>
              </w:rPr>
              <w:fldChar w:fldCharType="begin"/>
            </w:r>
            <w:r w:rsidR="00F70B0D">
              <w:rPr>
                <w:noProof/>
                <w:webHidden/>
              </w:rPr>
              <w:instrText xml:space="preserve"> PAGEREF _Toc156232419 \h </w:instrText>
            </w:r>
            <w:r w:rsidR="00F70B0D">
              <w:rPr>
                <w:noProof/>
                <w:webHidden/>
              </w:rPr>
            </w:r>
            <w:r w:rsidR="00F70B0D">
              <w:rPr>
                <w:noProof/>
                <w:webHidden/>
              </w:rPr>
              <w:fldChar w:fldCharType="separate"/>
            </w:r>
            <w:r w:rsidR="00F70B0D">
              <w:rPr>
                <w:noProof/>
                <w:webHidden/>
              </w:rPr>
              <w:t>50</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0" w:history="1">
            <w:r w:rsidR="00F70B0D" w:rsidRPr="00D71FF0">
              <w:rPr>
                <w:rStyle w:val="Hyperlink"/>
                <w:rFonts w:asciiTheme="majorBidi" w:hAnsiTheme="majorBidi" w:cstheme="majorBidi"/>
                <w:b/>
                <w:bCs/>
                <w:noProof/>
                <w:shd w:val="clear" w:color="auto" w:fill="FFFFFF"/>
              </w:rPr>
              <w:t>Assess Test Coverage:</w:t>
            </w:r>
            <w:r w:rsidR="00F70B0D">
              <w:rPr>
                <w:noProof/>
                <w:webHidden/>
              </w:rPr>
              <w:tab/>
            </w:r>
            <w:r w:rsidR="00F70B0D">
              <w:rPr>
                <w:noProof/>
                <w:webHidden/>
              </w:rPr>
              <w:fldChar w:fldCharType="begin"/>
            </w:r>
            <w:r w:rsidR="00F70B0D">
              <w:rPr>
                <w:noProof/>
                <w:webHidden/>
              </w:rPr>
              <w:instrText xml:space="preserve"> PAGEREF _Toc156232420 \h </w:instrText>
            </w:r>
            <w:r w:rsidR="00F70B0D">
              <w:rPr>
                <w:noProof/>
                <w:webHidden/>
              </w:rPr>
            </w:r>
            <w:r w:rsidR="00F70B0D">
              <w:rPr>
                <w:noProof/>
                <w:webHidden/>
              </w:rPr>
              <w:fldChar w:fldCharType="separate"/>
            </w:r>
            <w:r w:rsidR="00F70B0D">
              <w:rPr>
                <w:noProof/>
                <w:webHidden/>
              </w:rPr>
              <w:t>5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1" w:history="1">
            <w:r w:rsidR="00F70B0D" w:rsidRPr="00D71FF0">
              <w:rPr>
                <w:rStyle w:val="Hyperlink"/>
                <w:rFonts w:asciiTheme="majorBidi" w:hAnsiTheme="majorBidi" w:cstheme="majorBidi"/>
                <w:b/>
                <w:bCs/>
                <w:noProof/>
                <w:shd w:val="clear" w:color="auto" w:fill="FFFFFF"/>
              </w:rPr>
              <w:t>Examine Defect Management:</w:t>
            </w:r>
            <w:r w:rsidR="00F70B0D">
              <w:rPr>
                <w:noProof/>
                <w:webHidden/>
              </w:rPr>
              <w:tab/>
            </w:r>
            <w:r w:rsidR="00F70B0D">
              <w:rPr>
                <w:noProof/>
                <w:webHidden/>
              </w:rPr>
              <w:fldChar w:fldCharType="begin"/>
            </w:r>
            <w:r w:rsidR="00F70B0D">
              <w:rPr>
                <w:noProof/>
                <w:webHidden/>
              </w:rPr>
              <w:instrText xml:space="preserve"> PAGEREF _Toc156232421 \h </w:instrText>
            </w:r>
            <w:r w:rsidR="00F70B0D">
              <w:rPr>
                <w:noProof/>
                <w:webHidden/>
              </w:rPr>
            </w:r>
            <w:r w:rsidR="00F70B0D">
              <w:rPr>
                <w:noProof/>
                <w:webHidden/>
              </w:rPr>
              <w:fldChar w:fldCharType="separate"/>
            </w:r>
            <w:r w:rsidR="00F70B0D">
              <w:rPr>
                <w:noProof/>
                <w:webHidden/>
              </w:rPr>
              <w:t>5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2" w:history="1">
            <w:r w:rsidR="00F70B0D" w:rsidRPr="00D71FF0">
              <w:rPr>
                <w:rStyle w:val="Hyperlink"/>
                <w:rFonts w:asciiTheme="majorBidi" w:hAnsiTheme="majorBidi" w:cstheme="majorBidi"/>
                <w:b/>
                <w:bCs/>
                <w:noProof/>
                <w:shd w:val="clear" w:color="auto" w:fill="FFFFFF"/>
              </w:rPr>
              <w:t>Evaluate Automation Practices:</w:t>
            </w:r>
            <w:r w:rsidR="00F70B0D">
              <w:rPr>
                <w:noProof/>
                <w:webHidden/>
              </w:rPr>
              <w:tab/>
            </w:r>
            <w:r w:rsidR="00F70B0D">
              <w:rPr>
                <w:noProof/>
                <w:webHidden/>
              </w:rPr>
              <w:fldChar w:fldCharType="begin"/>
            </w:r>
            <w:r w:rsidR="00F70B0D">
              <w:rPr>
                <w:noProof/>
                <w:webHidden/>
              </w:rPr>
              <w:instrText xml:space="preserve"> PAGEREF _Toc156232422 \h </w:instrText>
            </w:r>
            <w:r w:rsidR="00F70B0D">
              <w:rPr>
                <w:noProof/>
                <w:webHidden/>
              </w:rPr>
            </w:r>
            <w:r w:rsidR="00F70B0D">
              <w:rPr>
                <w:noProof/>
                <w:webHidden/>
              </w:rPr>
              <w:fldChar w:fldCharType="separate"/>
            </w:r>
            <w:r w:rsidR="00F70B0D">
              <w:rPr>
                <w:noProof/>
                <w:webHidden/>
              </w:rPr>
              <w:t>5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3" w:history="1">
            <w:r w:rsidR="00F70B0D" w:rsidRPr="00D71FF0">
              <w:rPr>
                <w:rStyle w:val="Hyperlink"/>
                <w:rFonts w:asciiTheme="majorBidi" w:hAnsiTheme="majorBidi" w:cstheme="majorBidi"/>
                <w:b/>
                <w:bCs/>
                <w:noProof/>
                <w:shd w:val="clear" w:color="auto" w:fill="FFFFFF"/>
              </w:rPr>
              <w:t>Analyze Collaboration:</w:t>
            </w:r>
            <w:r w:rsidR="00F70B0D">
              <w:rPr>
                <w:noProof/>
                <w:webHidden/>
              </w:rPr>
              <w:tab/>
            </w:r>
            <w:r w:rsidR="00F70B0D">
              <w:rPr>
                <w:noProof/>
                <w:webHidden/>
              </w:rPr>
              <w:fldChar w:fldCharType="begin"/>
            </w:r>
            <w:r w:rsidR="00F70B0D">
              <w:rPr>
                <w:noProof/>
                <w:webHidden/>
              </w:rPr>
              <w:instrText xml:space="preserve"> PAGEREF _Toc156232423 \h </w:instrText>
            </w:r>
            <w:r w:rsidR="00F70B0D">
              <w:rPr>
                <w:noProof/>
                <w:webHidden/>
              </w:rPr>
            </w:r>
            <w:r w:rsidR="00F70B0D">
              <w:rPr>
                <w:noProof/>
                <w:webHidden/>
              </w:rPr>
              <w:fldChar w:fldCharType="separate"/>
            </w:r>
            <w:r w:rsidR="00F70B0D">
              <w:rPr>
                <w:noProof/>
                <w:webHidden/>
              </w:rPr>
              <w:t>5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4" w:history="1">
            <w:r w:rsidR="00F70B0D" w:rsidRPr="00D71FF0">
              <w:rPr>
                <w:rStyle w:val="Hyperlink"/>
                <w:rFonts w:asciiTheme="majorBidi" w:hAnsiTheme="majorBidi" w:cstheme="majorBidi"/>
                <w:b/>
                <w:bCs/>
                <w:noProof/>
                <w:shd w:val="clear" w:color="auto" w:fill="FFFFFF"/>
              </w:rPr>
              <w:t>Assessment Methodology:</w:t>
            </w:r>
            <w:r w:rsidR="00F70B0D">
              <w:rPr>
                <w:noProof/>
                <w:webHidden/>
              </w:rPr>
              <w:tab/>
            </w:r>
            <w:r w:rsidR="00F70B0D">
              <w:rPr>
                <w:noProof/>
                <w:webHidden/>
              </w:rPr>
              <w:fldChar w:fldCharType="begin"/>
            </w:r>
            <w:r w:rsidR="00F70B0D">
              <w:rPr>
                <w:noProof/>
                <w:webHidden/>
              </w:rPr>
              <w:instrText xml:space="preserve"> PAGEREF _Toc156232424 \h </w:instrText>
            </w:r>
            <w:r w:rsidR="00F70B0D">
              <w:rPr>
                <w:noProof/>
                <w:webHidden/>
              </w:rPr>
            </w:r>
            <w:r w:rsidR="00F70B0D">
              <w:rPr>
                <w:noProof/>
                <w:webHidden/>
              </w:rPr>
              <w:fldChar w:fldCharType="separate"/>
            </w:r>
            <w:r w:rsidR="00F70B0D">
              <w:rPr>
                <w:noProof/>
                <w:webHidden/>
              </w:rPr>
              <w:t>51</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5" w:history="1">
            <w:r w:rsidR="00F70B0D" w:rsidRPr="00D71FF0">
              <w:rPr>
                <w:rStyle w:val="Hyperlink"/>
                <w:rFonts w:asciiTheme="majorBidi" w:hAnsiTheme="majorBidi" w:cstheme="majorBidi"/>
                <w:b/>
                <w:bCs/>
                <w:noProof/>
                <w:shd w:val="clear" w:color="auto" w:fill="FFFFFF"/>
              </w:rPr>
              <w:t>Evaluation Criteria:</w:t>
            </w:r>
            <w:r w:rsidR="00F70B0D">
              <w:rPr>
                <w:noProof/>
                <w:webHidden/>
              </w:rPr>
              <w:tab/>
            </w:r>
            <w:r w:rsidR="00F70B0D">
              <w:rPr>
                <w:noProof/>
                <w:webHidden/>
              </w:rPr>
              <w:fldChar w:fldCharType="begin"/>
            </w:r>
            <w:r w:rsidR="00F70B0D">
              <w:rPr>
                <w:noProof/>
                <w:webHidden/>
              </w:rPr>
              <w:instrText xml:space="preserve"> PAGEREF _Toc156232425 \h </w:instrText>
            </w:r>
            <w:r w:rsidR="00F70B0D">
              <w:rPr>
                <w:noProof/>
                <w:webHidden/>
              </w:rPr>
            </w:r>
            <w:r w:rsidR="00F70B0D">
              <w:rPr>
                <w:noProof/>
                <w:webHidden/>
              </w:rPr>
              <w:fldChar w:fldCharType="separate"/>
            </w:r>
            <w:r w:rsidR="00F70B0D">
              <w:rPr>
                <w:noProof/>
                <w:webHidden/>
              </w:rPr>
              <w:t>52</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6" w:history="1">
            <w:r w:rsidR="00F70B0D" w:rsidRPr="00D71FF0">
              <w:rPr>
                <w:rStyle w:val="Hyperlink"/>
                <w:rFonts w:asciiTheme="majorBidi" w:hAnsiTheme="majorBidi" w:cstheme="majorBidi"/>
                <w:b/>
                <w:bCs/>
                <w:noProof/>
                <w:shd w:val="clear" w:color="auto" w:fill="FFFFFF"/>
              </w:rPr>
              <w:t>Recommendations and Improvement Plan:</w:t>
            </w:r>
            <w:r w:rsidR="00F70B0D">
              <w:rPr>
                <w:noProof/>
                <w:webHidden/>
              </w:rPr>
              <w:tab/>
            </w:r>
            <w:r w:rsidR="00F70B0D">
              <w:rPr>
                <w:noProof/>
                <w:webHidden/>
              </w:rPr>
              <w:fldChar w:fldCharType="begin"/>
            </w:r>
            <w:r w:rsidR="00F70B0D">
              <w:rPr>
                <w:noProof/>
                <w:webHidden/>
              </w:rPr>
              <w:instrText xml:space="preserve"> PAGEREF _Toc156232426 \h </w:instrText>
            </w:r>
            <w:r w:rsidR="00F70B0D">
              <w:rPr>
                <w:noProof/>
                <w:webHidden/>
              </w:rPr>
            </w:r>
            <w:r w:rsidR="00F70B0D">
              <w:rPr>
                <w:noProof/>
                <w:webHidden/>
              </w:rPr>
              <w:fldChar w:fldCharType="separate"/>
            </w:r>
            <w:r w:rsidR="00F70B0D">
              <w:rPr>
                <w:noProof/>
                <w:webHidden/>
              </w:rPr>
              <w:t>53</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7" w:history="1">
            <w:r w:rsidR="00F70B0D" w:rsidRPr="00D71FF0">
              <w:rPr>
                <w:rStyle w:val="Hyperlink"/>
                <w:rFonts w:asciiTheme="majorBidi" w:hAnsiTheme="majorBidi" w:cstheme="majorBidi"/>
                <w:b/>
                <w:bCs/>
                <w:noProof/>
                <w:shd w:val="clear" w:color="auto" w:fill="FFFFFF"/>
              </w:rPr>
              <w:t>Reporting and Presentation:</w:t>
            </w:r>
            <w:r w:rsidR="00F70B0D">
              <w:rPr>
                <w:noProof/>
                <w:webHidden/>
              </w:rPr>
              <w:tab/>
            </w:r>
            <w:r w:rsidR="00F70B0D">
              <w:rPr>
                <w:noProof/>
                <w:webHidden/>
              </w:rPr>
              <w:fldChar w:fldCharType="begin"/>
            </w:r>
            <w:r w:rsidR="00F70B0D">
              <w:rPr>
                <w:noProof/>
                <w:webHidden/>
              </w:rPr>
              <w:instrText xml:space="preserve"> PAGEREF _Toc156232427 \h </w:instrText>
            </w:r>
            <w:r w:rsidR="00F70B0D">
              <w:rPr>
                <w:noProof/>
                <w:webHidden/>
              </w:rPr>
            </w:r>
            <w:r w:rsidR="00F70B0D">
              <w:rPr>
                <w:noProof/>
                <w:webHidden/>
              </w:rPr>
              <w:fldChar w:fldCharType="separate"/>
            </w:r>
            <w:r w:rsidR="00F70B0D">
              <w:rPr>
                <w:noProof/>
                <w:webHidden/>
              </w:rPr>
              <w:t>53</w:t>
            </w:r>
            <w:r w:rsidR="00F70B0D">
              <w:rPr>
                <w:noProof/>
                <w:webHidden/>
              </w:rPr>
              <w:fldChar w:fldCharType="end"/>
            </w:r>
          </w:hyperlink>
        </w:p>
        <w:p w:rsidR="00F70B0D" w:rsidRDefault="00304EF1">
          <w:pPr>
            <w:pStyle w:val="TOC1"/>
            <w:tabs>
              <w:tab w:val="right" w:leader="dot" w:pos="9350"/>
            </w:tabs>
            <w:rPr>
              <w:rFonts w:cstheme="minorBidi"/>
              <w:noProof/>
            </w:rPr>
          </w:pPr>
          <w:hyperlink w:anchor="_Toc156232428" w:history="1">
            <w:r w:rsidR="00F70B0D" w:rsidRPr="00D71FF0">
              <w:rPr>
                <w:rStyle w:val="Hyperlink"/>
                <w:rFonts w:asciiTheme="majorBidi" w:hAnsiTheme="majorBidi" w:cstheme="majorBidi"/>
                <w:b/>
                <w:bCs/>
                <w:noProof/>
                <w:shd w:val="clear" w:color="auto" w:fill="FFFFFF"/>
              </w:rPr>
              <w:t>Conclusion:</w:t>
            </w:r>
            <w:r w:rsidR="00F70B0D">
              <w:rPr>
                <w:noProof/>
                <w:webHidden/>
              </w:rPr>
              <w:tab/>
            </w:r>
            <w:r w:rsidR="00F70B0D">
              <w:rPr>
                <w:noProof/>
                <w:webHidden/>
              </w:rPr>
              <w:fldChar w:fldCharType="begin"/>
            </w:r>
            <w:r w:rsidR="00F70B0D">
              <w:rPr>
                <w:noProof/>
                <w:webHidden/>
              </w:rPr>
              <w:instrText xml:space="preserve"> PAGEREF _Toc156232428 \h </w:instrText>
            </w:r>
            <w:r w:rsidR="00F70B0D">
              <w:rPr>
                <w:noProof/>
                <w:webHidden/>
              </w:rPr>
            </w:r>
            <w:r w:rsidR="00F70B0D">
              <w:rPr>
                <w:noProof/>
                <w:webHidden/>
              </w:rPr>
              <w:fldChar w:fldCharType="separate"/>
            </w:r>
            <w:r w:rsidR="00F70B0D">
              <w:rPr>
                <w:noProof/>
                <w:webHidden/>
              </w:rPr>
              <w:t>53</w:t>
            </w:r>
            <w:r w:rsidR="00F70B0D">
              <w:rPr>
                <w:noProof/>
                <w:webHidden/>
              </w:rPr>
              <w:fldChar w:fldCharType="end"/>
            </w:r>
          </w:hyperlink>
        </w:p>
        <w:p w:rsidR="00F70B0D" w:rsidRDefault="00F70B0D">
          <w:r>
            <w:rPr>
              <w:b/>
              <w:bCs/>
              <w:noProof/>
            </w:rPr>
            <w:fldChar w:fldCharType="end"/>
          </w:r>
        </w:p>
      </w:sdtContent>
    </w:sdt>
    <w:p w:rsidR="00A0176D" w:rsidRPr="006D7A47" w:rsidRDefault="00A0176D" w:rsidP="00353379">
      <w:pPr>
        <w:jc w:val="both"/>
        <w:rPr>
          <w:rFonts w:asciiTheme="majorBidi" w:hAnsiTheme="majorBidi" w:cstheme="majorBidi"/>
          <w:color w:val="333333"/>
          <w:shd w:val="clear" w:color="auto" w:fill="FFFFFF"/>
        </w:rPr>
      </w:pPr>
    </w:p>
    <w:p w:rsidR="00A0176D" w:rsidRPr="006D7A47" w:rsidRDefault="00A0176D" w:rsidP="00353379">
      <w:pPr>
        <w:jc w:val="both"/>
        <w:rPr>
          <w:rFonts w:asciiTheme="majorBidi" w:hAnsiTheme="majorBidi" w:cstheme="majorBidi"/>
          <w:color w:val="333333"/>
          <w:shd w:val="clear" w:color="auto" w:fill="FFFFFF"/>
        </w:rPr>
      </w:pPr>
    </w:p>
    <w:p w:rsidR="00A0176D" w:rsidRPr="006D7A47" w:rsidRDefault="00A0176D" w:rsidP="00353379">
      <w:pPr>
        <w:jc w:val="both"/>
        <w:rPr>
          <w:rFonts w:asciiTheme="majorBidi" w:hAnsiTheme="majorBidi" w:cstheme="majorBidi"/>
          <w:color w:val="333333"/>
          <w:shd w:val="clear" w:color="auto" w:fill="FFFFFF"/>
        </w:rPr>
      </w:pPr>
    </w:p>
    <w:p w:rsidR="00A0176D" w:rsidRPr="006D7A47" w:rsidRDefault="00A0176D" w:rsidP="00353379">
      <w:pPr>
        <w:jc w:val="both"/>
        <w:rPr>
          <w:rFonts w:asciiTheme="majorBidi" w:hAnsiTheme="majorBidi" w:cstheme="majorBidi"/>
          <w:color w:val="333333"/>
          <w:shd w:val="clear" w:color="auto" w:fill="FFFFFF"/>
        </w:rPr>
      </w:pPr>
    </w:p>
    <w:p w:rsidR="00496905" w:rsidRPr="006D7A47" w:rsidRDefault="00496905" w:rsidP="00496905">
      <w:pPr>
        <w:rPr>
          <w:rFonts w:asciiTheme="majorBidi" w:hAnsiTheme="majorBidi" w:cstheme="majorBidi"/>
          <w:color w:val="333333"/>
          <w:sz w:val="28"/>
          <w:szCs w:val="28"/>
          <w:shd w:val="clear" w:color="auto" w:fill="FFFFFF"/>
        </w:rPr>
      </w:pPr>
    </w:p>
    <w:p w:rsidR="00496905" w:rsidRPr="006D7A47" w:rsidRDefault="00496905" w:rsidP="00134949">
      <w:pPr>
        <w:jc w:val="both"/>
        <w:outlineLvl w:val="0"/>
        <w:rPr>
          <w:rFonts w:asciiTheme="majorBidi" w:hAnsiTheme="majorBidi" w:cstheme="majorBidi"/>
          <w:b/>
          <w:bCs/>
          <w:color w:val="000000" w:themeColor="text1"/>
          <w:sz w:val="32"/>
          <w:szCs w:val="32"/>
          <w:shd w:val="clear" w:color="auto" w:fill="FFFFFF"/>
        </w:rPr>
      </w:pPr>
      <w:bookmarkStart w:id="1" w:name="_Toc156232339"/>
      <w:r w:rsidRPr="006D7A47">
        <w:rPr>
          <w:rFonts w:asciiTheme="majorBidi" w:hAnsiTheme="majorBidi" w:cstheme="majorBidi"/>
          <w:b/>
          <w:bCs/>
          <w:color w:val="000000" w:themeColor="text1"/>
          <w:sz w:val="32"/>
          <w:szCs w:val="32"/>
          <w:shd w:val="clear" w:color="auto" w:fill="FFFFFF"/>
        </w:rPr>
        <w:lastRenderedPageBreak/>
        <w:t>The World Wide Web: A Deep Dive into Connectivity</w:t>
      </w:r>
      <w:bookmarkEnd w:id="1"/>
    </w:p>
    <w:p w:rsidR="005334D7" w:rsidRPr="006D7A47" w:rsidRDefault="005334D7" w:rsidP="00223A9E">
      <w:pPr>
        <w:jc w:val="both"/>
        <w:rPr>
          <w:rFonts w:asciiTheme="majorBidi" w:hAnsiTheme="majorBidi" w:cstheme="majorBidi"/>
          <w:b/>
          <w:bCs/>
          <w:color w:val="000000" w:themeColor="text1"/>
          <w:sz w:val="32"/>
          <w:szCs w:val="32"/>
          <w:shd w:val="clear" w:color="auto" w:fill="FFFFFF"/>
        </w:rPr>
      </w:pPr>
    </w:p>
    <w:p w:rsidR="00496905" w:rsidRPr="006D7A47" w:rsidRDefault="00496905" w:rsidP="00134949">
      <w:pPr>
        <w:jc w:val="both"/>
        <w:outlineLvl w:val="1"/>
        <w:rPr>
          <w:rFonts w:asciiTheme="majorBidi" w:hAnsiTheme="majorBidi" w:cstheme="majorBidi"/>
          <w:b/>
          <w:bCs/>
          <w:color w:val="000000" w:themeColor="text1"/>
          <w:sz w:val="28"/>
          <w:szCs w:val="28"/>
          <w:shd w:val="clear" w:color="auto" w:fill="FFFFFF"/>
        </w:rPr>
      </w:pPr>
      <w:bookmarkStart w:id="2" w:name="_Toc156232340"/>
      <w:r w:rsidRPr="006D7A47">
        <w:rPr>
          <w:rFonts w:asciiTheme="majorBidi" w:hAnsiTheme="majorBidi" w:cstheme="majorBidi"/>
          <w:b/>
          <w:bCs/>
          <w:color w:val="000000" w:themeColor="text1"/>
          <w:sz w:val="28"/>
          <w:szCs w:val="28"/>
          <w:shd w:val="clear" w:color="auto" w:fill="FFFFFF"/>
        </w:rPr>
        <w:t>Understanding the World Wide Web</w:t>
      </w:r>
      <w:bookmarkEnd w:id="2"/>
    </w:p>
    <w:p w:rsidR="00496905" w:rsidRPr="006D7A47" w:rsidRDefault="00496905" w:rsidP="00F70B0D">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World Wide Web (WWW) stands as a paradigm of interconnectedness, a vast communication network transcending global boundaries. This intricate web enables users to exchange diverse information, facilitated by the World Wide Web Protocol. The result is a global village, where individuals effortlessly connect, transcending distances within seconds.</w:t>
      </w:r>
      <w:r w:rsidR="00F70B0D">
        <w:rPr>
          <w:rFonts w:asciiTheme="majorBidi" w:hAnsiTheme="majorBidi" w:cstheme="majorBidi"/>
          <w:color w:val="000000" w:themeColor="text1"/>
          <w:sz w:val="28"/>
          <w:szCs w:val="28"/>
          <w:shd w:val="clear" w:color="auto" w:fill="FFFFFF"/>
        </w:rPr>
        <w:fldChar w:fldCharType="begin"/>
      </w:r>
      <w:r w:rsidR="00F70B0D">
        <w:rPr>
          <w:rFonts w:asciiTheme="majorBidi" w:hAnsiTheme="majorBidi" w:cstheme="majorBidi"/>
          <w:color w:val="000000" w:themeColor="text1"/>
          <w:sz w:val="28"/>
          <w:szCs w:val="28"/>
          <w:shd w:val="clear" w:color="auto" w:fill="FFFFFF"/>
        </w:rPr>
        <w:instrText xml:space="preserve"> ADDIN ZOTERO_ITEM CSL_CITATION {"citationID":"EIaIlIMx","properties":{"formattedCitation":"[1]","plainCitation":"[1]","noteIndex":0},"citationItems":[{"id":70,"uris":["http://zotero.org/users/local/SjEegPnM/items/2KF9EFDT"],"itemData":{"id":70,"type":"webpage","title":"What is the World Wide Web (WWW)? | Definition from TechTarget","URL":"https://www.techtarget.com/whatis/definition/World-Wide-Web","accessed":{"date-parts":[["2024",1,15]]}}}],"schema":"https://github.com/citation-style-language/schema/raw/master/csl-citation.json"} </w:instrText>
      </w:r>
      <w:r w:rsidR="00F70B0D">
        <w:rPr>
          <w:rFonts w:asciiTheme="majorBidi" w:hAnsiTheme="majorBidi" w:cstheme="majorBidi"/>
          <w:color w:val="000000" w:themeColor="text1"/>
          <w:sz w:val="28"/>
          <w:szCs w:val="28"/>
          <w:shd w:val="clear" w:color="auto" w:fill="FFFFFF"/>
        </w:rPr>
        <w:fldChar w:fldCharType="separate"/>
      </w:r>
      <w:r w:rsidR="00F70B0D" w:rsidRPr="00F70B0D">
        <w:rPr>
          <w:rFonts w:ascii="Times New Roman" w:hAnsi="Times New Roman" w:cs="Times New Roman"/>
          <w:sz w:val="28"/>
        </w:rPr>
        <w:t>[1]</w:t>
      </w:r>
      <w:r w:rsidR="00F70B0D">
        <w:rPr>
          <w:rFonts w:asciiTheme="majorBidi" w:hAnsiTheme="majorBidi" w:cstheme="majorBidi"/>
          <w:color w:val="000000" w:themeColor="text1"/>
          <w:sz w:val="28"/>
          <w:szCs w:val="28"/>
          <w:shd w:val="clear" w:color="auto" w:fill="FFFFFF"/>
        </w:rPr>
        <w:fldChar w:fldCharType="end"/>
      </w:r>
    </w:p>
    <w:p w:rsidR="00496905" w:rsidRPr="006D7A47" w:rsidRDefault="00496905"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134949">
      <w:pPr>
        <w:jc w:val="both"/>
        <w:outlineLvl w:val="2"/>
        <w:rPr>
          <w:rFonts w:asciiTheme="majorBidi" w:hAnsiTheme="majorBidi" w:cstheme="majorBidi"/>
          <w:b/>
          <w:bCs/>
          <w:color w:val="000000" w:themeColor="text1"/>
          <w:sz w:val="32"/>
          <w:szCs w:val="32"/>
          <w:shd w:val="clear" w:color="auto" w:fill="FFFFFF"/>
        </w:rPr>
      </w:pPr>
      <w:bookmarkStart w:id="3" w:name="_Toc156232341"/>
      <w:r w:rsidRPr="006D7A47">
        <w:rPr>
          <w:rFonts w:asciiTheme="majorBidi" w:hAnsiTheme="majorBidi" w:cstheme="majorBidi"/>
          <w:b/>
          <w:bCs/>
          <w:color w:val="000000" w:themeColor="text1"/>
          <w:sz w:val="32"/>
          <w:szCs w:val="32"/>
          <w:shd w:val="clear" w:color="auto" w:fill="FFFFFF"/>
        </w:rPr>
        <w:t>Naming the Web: Symbolism of (WWW)</w:t>
      </w:r>
      <w:bookmarkEnd w:id="3"/>
    </w:p>
    <w:p w:rsidR="00496905" w:rsidRPr="006D7A47" w:rsidRDefault="00496905" w:rsidP="00B31182">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symbolic representation of the World Wide Web as (WWW) is not merely an acronym but a visual representation of a worldwide network. This nomenclature reflects the extensive interconnectivity of computer networks globally, whether through wired or wireless means. The choice of "World Wide Web" stems from its pervasive and intricate nature, resembling the delicate yet robust structure of spider webs. This intricate network comprises numerous pages interlinked to form websites, serving multifaceted purposes in education, tourism, health, trade, industry, social media, entertainment, and beyond.</w:t>
      </w:r>
      <w:r w:rsidR="00B31182">
        <w:rPr>
          <w:rFonts w:asciiTheme="majorBidi" w:hAnsiTheme="majorBidi" w:cstheme="majorBidi"/>
          <w:color w:val="000000" w:themeColor="text1"/>
          <w:sz w:val="28"/>
          <w:szCs w:val="28"/>
          <w:shd w:val="clear" w:color="auto" w:fill="FFFFFF"/>
        </w:rPr>
        <w:fldChar w:fldCharType="begin"/>
      </w:r>
      <w:r w:rsidR="00B31182">
        <w:rPr>
          <w:rFonts w:asciiTheme="majorBidi" w:hAnsiTheme="majorBidi" w:cstheme="majorBidi"/>
          <w:color w:val="000000" w:themeColor="text1"/>
          <w:sz w:val="28"/>
          <w:szCs w:val="28"/>
          <w:shd w:val="clear" w:color="auto" w:fill="FFFFFF"/>
        </w:rPr>
        <w:instrText xml:space="preserve"> ADDIN ZOTERO_ITEM CSL_CITATION {"citationID":"Ghxuoy5R","properties":{"formattedCitation":"[1]","plainCitation":"[1]","noteIndex":0},"citationItems":[{"id":70,"uris":["http://zotero.org/users/local/SjEegPnM/items/2KF9EFDT"],"itemData":{"id":70,"type":"webpage","title":"What is the World Wide Web (WWW)? | Definition from TechTarget","URL":"https://www.techtarget.com/whatis/definition/World-Wide-Web","accessed":{"date-parts":[["2024",1,15]]}}}],"schema":"https://github.com/citation-style-language/schema/raw/master/csl-citation.json"} </w:instrText>
      </w:r>
      <w:r w:rsidR="00B31182">
        <w:rPr>
          <w:rFonts w:asciiTheme="majorBidi" w:hAnsiTheme="majorBidi" w:cstheme="majorBidi"/>
          <w:color w:val="000000" w:themeColor="text1"/>
          <w:sz w:val="28"/>
          <w:szCs w:val="28"/>
          <w:shd w:val="clear" w:color="auto" w:fill="FFFFFF"/>
        </w:rPr>
        <w:fldChar w:fldCharType="separate"/>
      </w:r>
      <w:r w:rsidR="00B31182" w:rsidRPr="00B31182">
        <w:rPr>
          <w:rFonts w:ascii="Times New Roman" w:hAnsi="Times New Roman" w:cs="Times New Roman"/>
          <w:sz w:val="28"/>
        </w:rPr>
        <w:t>[1]</w:t>
      </w:r>
      <w:r w:rsidR="00B31182">
        <w:rPr>
          <w:rFonts w:asciiTheme="majorBidi" w:hAnsiTheme="majorBidi" w:cstheme="majorBidi"/>
          <w:color w:val="000000" w:themeColor="text1"/>
          <w:sz w:val="28"/>
          <w:szCs w:val="28"/>
          <w:shd w:val="clear" w:color="auto" w:fill="FFFFFF"/>
        </w:rPr>
        <w:fldChar w:fldCharType="end"/>
      </w:r>
    </w:p>
    <w:p w:rsidR="00496905" w:rsidRPr="006D7A47" w:rsidRDefault="00496905" w:rsidP="00223A9E">
      <w:pPr>
        <w:jc w:val="both"/>
        <w:rPr>
          <w:rFonts w:asciiTheme="majorBidi" w:hAnsiTheme="majorBidi" w:cstheme="majorBidi"/>
          <w:color w:val="000000" w:themeColor="text1"/>
          <w:sz w:val="28"/>
          <w:szCs w:val="28"/>
          <w:shd w:val="clear" w:color="auto" w:fill="FFFFFF"/>
        </w:rPr>
      </w:pPr>
    </w:p>
    <w:p w:rsidR="005334D7" w:rsidRPr="006D7A47" w:rsidRDefault="00496905"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Key Players in the World Wide Web</w:t>
      </w: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ustomers:</w:t>
      </w:r>
    </w:p>
    <w:p w:rsidR="00496905" w:rsidRPr="006D7A47" w:rsidRDefault="00496905"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Users utilizing search engines and browsers to access desired information.</w:t>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Hosts:</w:t>
      </w:r>
    </w:p>
    <w:p w:rsidR="00496905" w:rsidRPr="006D7A47" w:rsidRDefault="00496905" w:rsidP="00B31182">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dividuals responsible for storing information on various internet pages, reaching customers through specialized programs.</w:t>
      </w:r>
      <w:r w:rsidR="00B31182">
        <w:rPr>
          <w:rFonts w:asciiTheme="majorBidi" w:hAnsiTheme="majorBidi" w:cstheme="majorBidi"/>
          <w:color w:val="000000" w:themeColor="text1"/>
          <w:sz w:val="28"/>
          <w:szCs w:val="28"/>
          <w:shd w:val="clear" w:color="auto" w:fill="FFFFFF"/>
        </w:rPr>
        <w:fldChar w:fldCharType="begin"/>
      </w:r>
      <w:r w:rsidR="00B31182">
        <w:rPr>
          <w:rFonts w:asciiTheme="majorBidi" w:hAnsiTheme="majorBidi" w:cstheme="majorBidi"/>
          <w:color w:val="000000" w:themeColor="text1"/>
          <w:sz w:val="28"/>
          <w:szCs w:val="28"/>
          <w:shd w:val="clear" w:color="auto" w:fill="FFFFFF"/>
        </w:rPr>
        <w:instrText xml:space="preserve"> ADDIN ZOTERO_ITEM CSL_CITATION {"citationID":"4Va6uNIa","properties":{"formattedCitation":"[1]","plainCitation":"[1]","noteIndex":0},"citationItems":[{"id":70,"uris":["http://zotero.org/users/local/SjEegPnM/items/2KF9EFDT"],"itemData":{"id":70,"type":"webpage","title":"What is the World Wide Web (WWW)? | Definition from TechTarget","URL":"https://www.techtarget.com/whatis/definition/World-Wide-Web","accessed":{"date-parts":[["2024",1,15]]}}}],"schema":"https://github.com/citation-style-language/schema/raw/master/csl-citation.json"} </w:instrText>
      </w:r>
      <w:r w:rsidR="00B31182">
        <w:rPr>
          <w:rFonts w:asciiTheme="majorBidi" w:hAnsiTheme="majorBidi" w:cstheme="majorBidi"/>
          <w:color w:val="000000" w:themeColor="text1"/>
          <w:sz w:val="28"/>
          <w:szCs w:val="28"/>
          <w:shd w:val="clear" w:color="auto" w:fill="FFFFFF"/>
        </w:rPr>
        <w:fldChar w:fldCharType="separate"/>
      </w:r>
      <w:r w:rsidR="00B31182" w:rsidRPr="00B31182">
        <w:rPr>
          <w:rFonts w:ascii="Times New Roman" w:hAnsi="Times New Roman" w:cs="Times New Roman"/>
          <w:sz w:val="28"/>
        </w:rPr>
        <w:t>[1]</w:t>
      </w:r>
      <w:r w:rsidR="00B31182">
        <w:rPr>
          <w:rFonts w:asciiTheme="majorBidi" w:hAnsiTheme="majorBidi" w:cstheme="majorBidi"/>
          <w:color w:val="000000" w:themeColor="text1"/>
          <w:sz w:val="28"/>
          <w:szCs w:val="28"/>
          <w:shd w:val="clear" w:color="auto" w:fill="FFFFFF"/>
        </w:rPr>
        <w:fldChar w:fldCharType="end"/>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134949">
      <w:pPr>
        <w:jc w:val="both"/>
        <w:outlineLvl w:val="0"/>
        <w:rPr>
          <w:rFonts w:asciiTheme="majorBidi" w:hAnsiTheme="majorBidi" w:cstheme="majorBidi"/>
          <w:b/>
          <w:bCs/>
          <w:color w:val="000000" w:themeColor="text1"/>
          <w:sz w:val="32"/>
          <w:szCs w:val="32"/>
          <w:shd w:val="clear" w:color="auto" w:fill="FFFFFF"/>
        </w:rPr>
      </w:pPr>
      <w:bookmarkStart w:id="4" w:name="_Toc156232342"/>
      <w:r w:rsidRPr="006D7A47">
        <w:rPr>
          <w:rFonts w:asciiTheme="majorBidi" w:hAnsiTheme="majorBidi" w:cstheme="majorBidi"/>
          <w:b/>
          <w:bCs/>
          <w:color w:val="000000" w:themeColor="text1"/>
          <w:sz w:val="32"/>
          <w:szCs w:val="32"/>
          <w:shd w:val="clear" w:color="auto" w:fill="FFFFFF"/>
        </w:rPr>
        <w:t>Profound Benefits of the World Wide Web</w:t>
      </w:r>
      <w:bookmarkEnd w:id="4"/>
    </w:p>
    <w:p w:rsidR="00496905" w:rsidRPr="006D7A47" w:rsidRDefault="00496905"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Internet, integral to modern life, offers a multitude of advantages:</w:t>
      </w:r>
    </w:p>
    <w:p w:rsidR="00496905" w:rsidRPr="006D7A47" w:rsidRDefault="00496905"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Education and Knowledge:</w:t>
      </w:r>
    </w:p>
    <w:p w:rsidR="00496905" w:rsidRPr="006D7A47" w:rsidRDefault="00496905" w:rsidP="00B31182">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 vast repository of information and learning resources empowers individuals to find answers to diverse questions through search engines like Google and educational platforms like YouTube.</w:t>
      </w:r>
      <w:r w:rsidR="00B31182">
        <w:rPr>
          <w:rFonts w:asciiTheme="majorBidi" w:hAnsiTheme="majorBidi" w:cstheme="majorBidi"/>
          <w:color w:val="000000" w:themeColor="text1"/>
          <w:sz w:val="28"/>
          <w:szCs w:val="28"/>
          <w:shd w:val="clear" w:color="auto" w:fill="FFFFFF"/>
        </w:rPr>
        <w:fldChar w:fldCharType="begin"/>
      </w:r>
      <w:r w:rsidR="00B31182">
        <w:rPr>
          <w:rFonts w:asciiTheme="majorBidi" w:hAnsiTheme="majorBidi" w:cstheme="majorBidi"/>
          <w:color w:val="000000" w:themeColor="text1"/>
          <w:sz w:val="28"/>
          <w:szCs w:val="28"/>
          <w:shd w:val="clear" w:color="auto" w:fill="FFFFFF"/>
        </w:rPr>
        <w:instrText xml:space="preserve"> ADDIN ZOTERO_ITEM CSL_CITATION {"citationID":"eYVKI8lv","properties":{"formattedCitation":"[1]","plainCitation":"[1]","noteIndex":0},"citationItems":[{"id":70,"uris":["http://zotero.org/users/local/SjEegPnM/items/2KF9EFDT"],"itemData":{"id":70,"type":"webpage","title":"What is the World Wide Web (WWW)? | Definition from TechTarget","URL":"https://www.techtarget.com/whatis/definition/World-Wide-Web","accessed":{"date-parts":[["2024",1,15]]}}}],"schema":"https://github.com/citation-style-language/schema/raw/master/csl-citation.json"} </w:instrText>
      </w:r>
      <w:r w:rsidR="00B31182">
        <w:rPr>
          <w:rFonts w:asciiTheme="majorBidi" w:hAnsiTheme="majorBidi" w:cstheme="majorBidi"/>
          <w:color w:val="000000" w:themeColor="text1"/>
          <w:sz w:val="28"/>
          <w:szCs w:val="28"/>
          <w:shd w:val="clear" w:color="auto" w:fill="FFFFFF"/>
        </w:rPr>
        <w:fldChar w:fldCharType="separate"/>
      </w:r>
      <w:r w:rsidR="00B31182" w:rsidRPr="00B31182">
        <w:rPr>
          <w:rFonts w:ascii="Times New Roman" w:hAnsi="Times New Roman" w:cs="Times New Roman"/>
          <w:sz w:val="28"/>
        </w:rPr>
        <w:t>[1]</w:t>
      </w:r>
      <w:r w:rsidR="00B31182">
        <w:rPr>
          <w:rFonts w:asciiTheme="majorBidi" w:hAnsiTheme="majorBidi" w:cstheme="majorBidi"/>
          <w:color w:val="000000" w:themeColor="text1"/>
          <w:sz w:val="28"/>
          <w:szCs w:val="28"/>
          <w:shd w:val="clear" w:color="auto" w:fill="FFFFFF"/>
        </w:rPr>
        <w:fldChar w:fldCharType="end"/>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Electronic Marketing:</w:t>
      </w:r>
    </w:p>
    <w:p w:rsidR="00496905" w:rsidRPr="006D7A47" w:rsidRDefault="00496905" w:rsidP="00B31182">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Internet serves as a crucial platform for electronic marketing, enabling efficient promotion of products and saving time and effort for customers.</w:t>
      </w:r>
      <w:r w:rsidR="00B31182">
        <w:rPr>
          <w:rFonts w:asciiTheme="majorBidi" w:hAnsiTheme="majorBidi" w:cstheme="majorBidi"/>
          <w:color w:val="000000" w:themeColor="text1"/>
          <w:sz w:val="28"/>
          <w:szCs w:val="28"/>
          <w:shd w:val="clear" w:color="auto" w:fill="FFFFFF"/>
        </w:rPr>
        <w:fldChar w:fldCharType="begin"/>
      </w:r>
      <w:r w:rsidR="00B31182">
        <w:rPr>
          <w:rFonts w:asciiTheme="majorBidi" w:hAnsiTheme="majorBidi" w:cstheme="majorBidi"/>
          <w:color w:val="000000" w:themeColor="text1"/>
          <w:sz w:val="28"/>
          <w:szCs w:val="28"/>
          <w:shd w:val="clear" w:color="auto" w:fill="FFFFFF"/>
        </w:rPr>
        <w:instrText xml:space="preserve"> ADDIN ZOTERO_ITEM CSL_CITATION {"citationID":"G7lZEOn8","properties":{"formattedCitation":"[1]","plainCitation":"[1]","noteIndex":0},"citationItems":[{"id":70,"uris":["http://zotero.org/users/local/SjEegPnM/items/2KF9EFDT"],"itemData":{"id":70,"type":"webpage","title":"What is the World Wide Web (WWW)? | Definition from TechTarget","URL":"https://www.techtarget.com/whatis/definition/World-Wide-Web","accessed":{"date-parts":[["2024",1,15]]}}}],"schema":"https://github.com/citation-style-language/schema/raw/master/csl-citation.json"} </w:instrText>
      </w:r>
      <w:r w:rsidR="00B31182">
        <w:rPr>
          <w:rFonts w:asciiTheme="majorBidi" w:hAnsiTheme="majorBidi" w:cstheme="majorBidi"/>
          <w:color w:val="000000" w:themeColor="text1"/>
          <w:sz w:val="28"/>
          <w:szCs w:val="28"/>
          <w:shd w:val="clear" w:color="auto" w:fill="FFFFFF"/>
        </w:rPr>
        <w:fldChar w:fldCharType="separate"/>
      </w:r>
      <w:r w:rsidR="00B31182" w:rsidRPr="00B31182">
        <w:rPr>
          <w:rFonts w:ascii="Times New Roman" w:hAnsi="Times New Roman" w:cs="Times New Roman"/>
          <w:sz w:val="28"/>
        </w:rPr>
        <w:t>[1]</w:t>
      </w:r>
      <w:r w:rsidR="00B31182">
        <w:rPr>
          <w:rFonts w:asciiTheme="majorBidi" w:hAnsiTheme="majorBidi" w:cstheme="majorBidi"/>
          <w:color w:val="000000" w:themeColor="text1"/>
          <w:sz w:val="28"/>
          <w:szCs w:val="28"/>
          <w:shd w:val="clear" w:color="auto" w:fill="FFFFFF"/>
        </w:rPr>
        <w:fldChar w:fldCharType="end"/>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ommunication and Connectivity:</w:t>
      </w:r>
    </w:p>
    <w:p w:rsidR="00496905" w:rsidRPr="006D7A47" w:rsidRDefault="00496905" w:rsidP="00B31182">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acilitates global communication through social networking sites, email, and various online methods, diminishing geographical barriers.</w:t>
      </w:r>
      <w:r w:rsidR="00B31182">
        <w:rPr>
          <w:rFonts w:asciiTheme="majorBidi" w:hAnsiTheme="majorBidi" w:cstheme="majorBidi"/>
          <w:color w:val="000000" w:themeColor="text1"/>
          <w:sz w:val="28"/>
          <w:szCs w:val="28"/>
          <w:shd w:val="clear" w:color="auto" w:fill="FFFFFF"/>
        </w:rPr>
        <w:fldChar w:fldCharType="begin"/>
      </w:r>
      <w:r w:rsidR="00B31182">
        <w:rPr>
          <w:rFonts w:asciiTheme="majorBidi" w:hAnsiTheme="majorBidi" w:cstheme="majorBidi"/>
          <w:color w:val="000000" w:themeColor="text1"/>
          <w:sz w:val="28"/>
          <w:szCs w:val="28"/>
          <w:shd w:val="clear" w:color="auto" w:fill="FFFFFF"/>
        </w:rPr>
        <w:instrText xml:space="preserve"> ADDIN ZOTERO_ITEM CSL_CITATION {"citationID":"6jf25Njl","properties":{"formattedCitation":"[1]","plainCitation":"[1]","noteIndex":0},"citationItems":[{"id":70,"uris":["http://zotero.org/users/local/SjEegPnM/items/2KF9EFDT"],"itemData":{"id":70,"type":"webpage","title":"What is the World Wide Web (WWW)? | Definition from TechTarget","URL":"https://www.techtarget.com/whatis/definition/World-Wide-Web","accessed":{"date-parts":[["2024",1,15]]}}}],"schema":"https://github.com/citation-style-language/schema/raw/master/csl-citation.json"} </w:instrText>
      </w:r>
      <w:r w:rsidR="00B31182">
        <w:rPr>
          <w:rFonts w:asciiTheme="majorBidi" w:hAnsiTheme="majorBidi" w:cstheme="majorBidi"/>
          <w:color w:val="000000" w:themeColor="text1"/>
          <w:sz w:val="28"/>
          <w:szCs w:val="28"/>
          <w:shd w:val="clear" w:color="auto" w:fill="FFFFFF"/>
        </w:rPr>
        <w:fldChar w:fldCharType="separate"/>
      </w:r>
      <w:r w:rsidR="00B31182" w:rsidRPr="00B31182">
        <w:rPr>
          <w:rFonts w:ascii="Times New Roman" w:hAnsi="Times New Roman" w:cs="Times New Roman"/>
          <w:sz w:val="28"/>
        </w:rPr>
        <w:t>[1]</w:t>
      </w:r>
      <w:r w:rsidR="00B31182">
        <w:rPr>
          <w:rFonts w:asciiTheme="majorBidi" w:hAnsiTheme="majorBidi" w:cstheme="majorBidi"/>
          <w:color w:val="000000" w:themeColor="text1"/>
          <w:sz w:val="28"/>
          <w:szCs w:val="28"/>
          <w:shd w:val="clear" w:color="auto" w:fill="FFFFFF"/>
        </w:rPr>
        <w:fldChar w:fldCharType="end"/>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134949">
      <w:pPr>
        <w:jc w:val="both"/>
        <w:outlineLvl w:val="0"/>
        <w:rPr>
          <w:rFonts w:asciiTheme="majorBidi" w:hAnsiTheme="majorBidi" w:cstheme="majorBidi"/>
          <w:b/>
          <w:bCs/>
          <w:color w:val="000000" w:themeColor="text1"/>
          <w:sz w:val="32"/>
          <w:szCs w:val="32"/>
          <w:shd w:val="clear" w:color="auto" w:fill="FFFFFF"/>
        </w:rPr>
      </w:pPr>
      <w:bookmarkStart w:id="5" w:name="_Toc156232343"/>
      <w:r w:rsidRPr="006D7A47">
        <w:rPr>
          <w:rFonts w:asciiTheme="majorBidi" w:hAnsiTheme="majorBidi" w:cstheme="majorBidi"/>
          <w:b/>
          <w:bCs/>
          <w:color w:val="000000" w:themeColor="text1"/>
          <w:sz w:val="32"/>
          <w:szCs w:val="32"/>
          <w:shd w:val="clear" w:color="auto" w:fill="FFFFFF"/>
        </w:rPr>
        <w:t>Scrutinizing the World Wide Web: A Dual-Edged Sword</w:t>
      </w:r>
      <w:bookmarkEnd w:id="5"/>
    </w:p>
    <w:p w:rsidR="00496905" w:rsidRPr="006D7A47" w:rsidRDefault="00496905"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spite its myriad advantages, the Internet has inherent drawbacks:</w:t>
      </w:r>
    </w:p>
    <w:p w:rsidR="00496905" w:rsidRPr="006D7A47" w:rsidRDefault="00496905"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ime Consumption:</w:t>
      </w:r>
    </w:p>
    <w:p w:rsidR="00496905" w:rsidRPr="006D7A47" w:rsidRDefault="00496905"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bundance of entertainment options may lead to time wastage.</w:t>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Lethargy:</w:t>
      </w:r>
    </w:p>
    <w:p w:rsidR="00496905" w:rsidRPr="006D7A47" w:rsidRDefault="00496905"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Prolonged usage can induce lethargy and a sedentary lifestyle.</w:t>
      </w:r>
    </w:p>
    <w:p w:rsidR="005334D7" w:rsidRPr="006D7A47" w:rsidRDefault="005334D7" w:rsidP="00223A9E">
      <w:pPr>
        <w:jc w:val="both"/>
        <w:rPr>
          <w:rFonts w:asciiTheme="majorBidi" w:hAnsiTheme="majorBidi" w:cstheme="majorBidi"/>
          <w:b/>
          <w:bCs/>
          <w:color w:val="000000" w:themeColor="text1"/>
          <w:sz w:val="28"/>
          <w:szCs w:val="28"/>
          <w:shd w:val="clear" w:color="auto" w:fill="FFFFFF"/>
        </w:rPr>
      </w:pPr>
    </w:p>
    <w:p w:rsidR="00223A9E" w:rsidRPr="006D7A47" w:rsidRDefault="00223A9E" w:rsidP="00223A9E">
      <w:pPr>
        <w:jc w:val="both"/>
        <w:rPr>
          <w:rFonts w:asciiTheme="majorBidi" w:hAnsiTheme="majorBidi" w:cstheme="majorBidi"/>
          <w:b/>
          <w:bCs/>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ultural Impact:</w:t>
      </w:r>
    </w:p>
    <w:p w:rsidR="00496905" w:rsidRPr="006D7A47" w:rsidRDefault="00496905"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tegration with diverse cultures may impact local customs and traditions.</w:t>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lastRenderedPageBreak/>
        <w:t>Reduced Social Interaction:</w:t>
      </w:r>
    </w:p>
    <w:p w:rsidR="00496905" w:rsidRPr="006D7A47" w:rsidRDefault="00496905" w:rsidP="00B31182">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xcessive screen time may contribute to reduced face-to-face social and family interactions.</w:t>
      </w:r>
      <w:r w:rsidR="00B31182">
        <w:rPr>
          <w:rFonts w:asciiTheme="majorBidi" w:hAnsiTheme="majorBidi" w:cstheme="majorBidi"/>
          <w:color w:val="000000" w:themeColor="text1"/>
          <w:sz w:val="28"/>
          <w:szCs w:val="28"/>
          <w:shd w:val="clear" w:color="auto" w:fill="FFFFFF"/>
        </w:rPr>
        <w:fldChar w:fldCharType="begin"/>
      </w:r>
      <w:r w:rsidR="00B31182">
        <w:rPr>
          <w:rFonts w:asciiTheme="majorBidi" w:hAnsiTheme="majorBidi" w:cstheme="majorBidi"/>
          <w:color w:val="000000" w:themeColor="text1"/>
          <w:sz w:val="28"/>
          <w:szCs w:val="28"/>
          <w:shd w:val="clear" w:color="auto" w:fill="FFFFFF"/>
        </w:rPr>
        <w:instrText xml:space="preserve"> ADDIN ZOTERO_ITEM CSL_CITATION {"citationID":"4Ej91PrH","properties":{"formattedCitation":"[1]","plainCitation":"[1]","noteIndex":0},"citationItems":[{"id":70,"uris":["http://zotero.org/users/local/SjEegPnM/items/2KF9EFDT"],"itemData":{"id":70,"type":"webpage","title":"What is the World Wide Web (WWW)? | Definition from TechTarget","URL":"https://www.techtarget.com/whatis/definition/World-Wide-Web","accessed":{"date-parts":[["2024",1,15]]}}}],"schema":"https://github.com/citation-style-language/schema/raw/master/csl-citation.json"} </w:instrText>
      </w:r>
      <w:r w:rsidR="00B31182">
        <w:rPr>
          <w:rFonts w:asciiTheme="majorBidi" w:hAnsiTheme="majorBidi" w:cstheme="majorBidi"/>
          <w:color w:val="000000" w:themeColor="text1"/>
          <w:sz w:val="28"/>
          <w:szCs w:val="28"/>
          <w:shd w:val="clear" w:color="auto" w:fill="FFFFFF"/>
        </w:rPr>
        <w:fldChar w:fldCharType="separate"/>
      </w:r>
      <w:r w:rsidR="00B31182" w:rsidRPr="00B31182">
        <w:rPr>
          <w:rFonts w:ascii="Times New Roman" w:hAnsi="Times New Roman" w:cs="Times New Roman"/>
          <w:sz w:val="28"/>
        </w:rPr>
        <w:t>[1]</w:t>
      </w:r>
      <w:r w:rsidR="00B31182">
        <w:rPr>
          <w:rFonts w:asciiTheme="majorBidi" w:hAnsiTheme="majorBidi" w:cstheme="majorBidi"/>
          <w:color w:val="000000" w:themeColor="text1"/>
          <w:sz w:val="28"/>
          <w:szCs w:val="28"/>
          <w:shd w:val="clear" w:color="auto" w:fill="FFFFFF"/>
        </w:rPr>
        <w:fldChar w:fldCharType="end"/>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134949">
      <w:pPr>
        <w:jc w:val="both"/>
        <w:outlineLvl w:val="0"/>
        <w:rPr>
          <w:rFonts w:asciiTheme="majorBidi" w:hAnsiTheme="majorBidi" w:cstheme="majorBidi"/>
          <w:b/>
          <w:bCs/>
          <w:color w:val="000000" w:themeColor="text1"/>
          <w:sz w:val="32"/>
          <w:szCs w:val="32"/>
          <w:shd w:val="clear" w:color="auto" w:fill="FFFFFF"/>
        </w:rPr>
      </w:pPr>
      <w:bookmarkStart w:id="6" w:name="_Toc156232344"/>
      <w:r w:rsidRPr="006D7A47">
        <w:rPr>
          <w:rFonts w:asciiTheme="majorBidi" w:hAnsiTheme="majorBidi" w:cstheme="majorBidi"/>
          <w:b/>
          <w:bCs/>
          <w:color w:val="000000" w:themeColor="text1"/>
          <w:sz w:val="32"/>
          <w:szCs w:val="32"/>
          <w:shd w:val="clear" w:color="auto" w:fill="FFFFFF"/>
        </w:rPr>
        <w:t>In-Depth Exploration: The Global Organization of Domain Names</w:t>
      </w:r>
      <w:bookmarkEnd w:id="6"/>
    </w:p>
    <w:p w:rsidR="00496905" w:rsidRPr="006D7A47" w:rsidRDefault="00496905" w:rsidP="00582A9F">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 the interconnected world, the management of domain names plays a pivotal role. This involves overseeing unique identifiers assigned to entities on the internet, ensuring a robust and reliable system. The Internet Corporation for Assigned Names and Numbers (ICANN) takes center stage, overseeing the allocation of domain names and IP addresses globally. Additionally, regional and national authorities play a role in managing specific top-level domains (TLDs) within their jurisdictions.</w:t>
      </w:r>
      <w:r w:rsidR="00582A9F">
        <w:rPr>
          <w:rFonts w:asciiTheme="majorBidi" w:hAnsiTheme="majorBidi" w:cstheme="majorBidi"/>
          <w:color w:val="000000" w:themeColor="text1"/>
          <w:sz w:val="28"/>
          <w:szCs w:val="28"/>
          <w:shd w:val="clear" w:color="auto" w:fill="FFFFFF"/>
        </w:rPr>
        <w:fldChar w:fldCharType="begin"/>
      </w:r>
      <w:r w:rsidR="00582A9F">
        <w:rPr>
          <w:rFonts w:asciiTheme="majorBidi" w:hAnsiTheme="majorBidi" w:cstheme="majorBidi"/>
          <w:color w:val="000000" w:themeColor="text1"/>
          <w:sz w:val="28"/>
          <w:szCs w:val="28"/>
          <w:shd w:val="clear" w:color="auto" w:fill="FFFFFF"/>
        </w:rPr>
        <w:instrText xml:space="preserve"> ADDIN ZOTERO_ITEM CSL_CITATION {"citationID":"DXR3CL4L","properties":{"formattedCitation":"[2]","plainCitation":"[2]","noteIndex":0},"citationItems":[{"id":71,"uris":["http://zotero.org/users/local/SjEegPnM/items/AAGHSHBF"],"itemData":{"id":71,"type":"post-weblog","abstract":"Imagine the internet as a vast network of roads and paths connecting billions of devices worldwide. To navigate this network, we use domain…","container-title":"Medium","language":"en","title":"Enumerate DNS","URL":"https://higordiego.medium.com/enumerate-dns-194d5064a849","author":[{"family":"Diego","given":"Higor"}],"accessed":{"date-parts":[["2024",1,15]]},"issued":{"date-parts":[["2023",11,23]]}}}],"schema":"https://github.com/citation-style-language/schema/raw/master/csl-citation.json"} </w:instrText>
      </w:r>
      <w:r w:rsidR="00582A9F">
        <w:rPr>
          <w:rFonts w:asciiTheme="majorBidi" w:hAnsiTheme="majorBidi" w:cstheme="majorBidi"/>
          <w:color w:val="000000" w:themeColor="text1"/>
          <w:sz w:val="28"/>
          <w:szCs w:val="28"/>
          <w:shd w:val="clear" w:color="auto" w:fill="FFFFFF"/>
        </w:rPr>
        <w:fldChar w:fldCharType="separate"/>
      </w:r>
      <w:r w:rsidR="00582A9F" w:rsidRPr="00582A9F">
        <w:rPr>
          <w:rFonts w:ascii="Times New Roman" w:hAnsi="Times New Roman" w:cs="Times New Roman"/>
          <w:sz w:val="28"/>
        </w:rPr>
        <w:t>[2]</w:t>
      </w:r>
      <w:r w:rsidR="00582A9F">
        <w:rPr>
          <w:rFonts w:asciiTheme="majorBidi" w:hAnsiTheme="majorBidi" w:cstheme="majorBidi"/>
          <w:color w:val="000000" w:themeColor="text1"/>
          <w:sz w:val="28"/>
          <w:szCs w:val="28"/>
          <w:shd w:val="clear" w:color="auto" w:fill="FFFFFF"/>
        </w:rPr>
        <w:fldChar w:fldCharType="end"/>
      </w:r>
    </w:p>
    <w:p w:rsidR="00496905" w:rsidRPr="006D7A47" w:rsidRDefault="00496905"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134949">
      <w:pPr>
        <w:jc w:val="both"/>
        <w:outlineLvl w:val="1"/>
        <w:rPr>
          <w:rFonts w:asciiTheme="majorBidi" w:hAnsiTheme="majorBidi" w:cstheme="majorBidi"/>
          <w:b/>
          <w:bCs/>
          <w:color w:val="000000" w:themeColor="text1"/>
          <w:sz w:val="32"/>
          <w:szCs w:val="32"/>
          <w:shd w:val="clear" w:color="auto" w:fill="FFFFFF"/>
        </w:rPr>
      </w:pPr>
      <w:bookmarkStart w:id="7" w:name="_Toc156232345"/>
      <w:r w:rsidRPr="006D7A47">
        <w:rPr>
          <w:rFonts w:asciiTheme="majorBidi" w:hAnsiTheme="majorBidi" w:cstheme="majorBidi"/>
          <w:b/>
          <w:bCs/>
          <w:color w:val="000000" w:themeColor="text1"/>
          <w:sz w:val="32"/>
          <w:szCs w:val="32"/>
          <w:shd w:val="clear" w:color="auto" w:fill="FFFFFF"/>
        </w:rPr>
        <w:t>Unraveling the Domain Name System (DNS)</w:t>
      </w:r>
      <w:bookmarkEnd w:id="7"/>
    </w:p>
    <w:p w:rsidR="00496905" w:rsidRPr="006D7A47" w:rsidRDefault="00496905" w:rsidP="00582A9F">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Domain Name System (DNS) emerges as a critical component, serving as the backbone for human-readable addresses to access websites and online resources. This intricate system involves various types of DNS servers, each playing a specific role:</w:t>
      </w:r>
      <w:r w:rsidR="00582A9F">
        <w:rPr>
          <w:rFonts w:asciiTheme="majorBidi" w:hAnsiTheme="majorBidi" w:cstheme="majorBidi"/>
          <w:color w:val="000000" w:themeColor="text1"/>
          <w:sz w:val="28"/>
          <w:szCs w:val="28"/>
          <w:shd w:val="clear" w:color="auto" w:fill="FFFFFF"/>
        </w:rPr>
        <w:fldChar w:fldCharType="begin"/>
      </w:r>
      <w:r w:rsidR="00582A9F">
        <w:rPr>
          <w:rFonts w:asciiTheme="majorBidi" w:hAnsiTheme="majorBidi" w:cstheme="majorBidi"/>
          <w:color w:val="000000" w:themeColor="text1"/>
          <w:sz w:val="28"/>
          <w:szCs w:val="28"/>
          <w:shd w:val="clear" w:color="auto" w:fill="FFFFFF"/>
        </w:rPr>
        <w:instrText xml:space="preserve"> ADDIN ZOTERO_ITEM CSL_CITATION {"citationID":"lJt72WMG","properties":{"formattedCitation":"[2]","plainCitation":"[2]","noteIndex":0},"citationItems":[{"id":71,"uris":["http://zotero.org/users/local/SjEegPnM/items/AAGHSHBF"],"itemData":{"id":71,"type":"post-weblog","abstract":"Imagine the internet as a vast network of roads and paths connecting billions of devices worldwide. To navigate this network, we use domain…","container-title":"Medium","language":"en","title":"Enumerate DNS","URL":"https://higordiego.medium.com/enumerate-dns-194d5064a849","author":[{"family":"Diego","given":"Higor"}],"accessed":{"date-parts":[["2024",1,15]]},"issued":{"date-parts":[["2023",11,23]]}}}],"schema":"https://github.com/citation-style-language/schema/raw/master/csl-citation.json"} </w:instrText>
      </w:r>
      <w:r w:rsidR="00582A9F">
        <w:rPr>
          <w:rFonts w:asciiTheme="majorBidi" w:hAnsiTheme="majorBidi" w:cstheme="majorBidi"/>
          <w:color w:val="000000" w:themeColor="text1"/>
          <w:sz w:val="28"/>
          <w:szCs w:val="28"/>
          <w:shd w:val="clear" w:color="auto" w:fill="FFFFFF"/>
        </w:rPr>
        <w:fldChar w:fldCharType="separate"/>
      </w:r>
      <w:r w:rsidR="00582A9F" w:rsidRPr="00582A9F">
        <w:rPr>
          <w:rFonts w:ascii="Times New Roman" w:hAnsi="Times New Roman" w:cs="Times New Roman"/>
          <w:sz w:val="28"/>
        </w:rPr>
        <w:t>[2]</w:t>
      </w:r>
      <w:r w:rsidR="00582A9F">
        <w:rPr>
          <w:rFonts w:asciiTheme="majorBidi" w:hAnsiTheme="majorBidi" w:cstheme="majorBidi"/>
          <w:color w:val="000000" w:themeColor="text1"/>
          <w:sz w:val="28"/>
          <w:szCs w:val="28"/>
          <w:shd w:val="clear" w:color="auto" w:fill="FFFFFF"/>
        </w:rPr>
        <w:fldChar w:fldCharType="end"/>
      </w:r>
    </w:p>
    <w:p w:rsidR="00496905" w:rsidRPr="006D7A47" w:rsidRDefault="00496905"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Recursive DNS:</w:t>
      </w:r>
    </w:p>
    <w:p w:rsidR="00496905" w:rsidRPr="006D7A47" w:rsidRDefault="00496905" w:rsidP="00582A9F">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Resolves domain names by querying authoritative DNS servers on behalf of users.</w:t>
      </w:r>
      <w:r w:rsidR="00582A9F">
        <w:rPr>
          <w:rFonts w:asciiTheme="majorBidi" w:hAnsiTheme="majorBidi" w:cstheme="majorBidi"/>
          <w:color w:val="000000" w:themeColor="text1"/>
          <w:sz w:val="28"/>
          <w:szCs w:val="28"/>
          <w:shd w:val="clear" w:color="auto" w:fill="FFFFFF"/>
        </w:rPr>
        <w:fldChar w:fldCharType="begin"/>
      </w:r>
      <w:r w:rsidR="00582A9F">
        <w:rPr>
          <w:rFonts w:asciiTheme="majorBidi" w:hAnsiTheme="majorBidi" w:cstheme="majorBidi"/>
          <w:color w:val="000000" w:themeColor="text1"/>
          <w:sz w:val="28"/>
          <w:szCs w:val="28"/>
          <w:shd w:val="clear" w:color="auto" w:fill="FFFFFF"/>
        </w:rPr>
        <w:instrText xml:space="preserve"> ADDIN ZOTERO_ITEM CSL_CITATION {"citationID":"i1Sy25j2","properties":{"formattedCitation":"[2]","plainCitation":"[2]","noteIndex":0},"citationItems":[{"id":71,"uris":["http://zotero.org/users/local/SjEegPnM/items/AAGHSHBF"],"itemData":{"id":71,"type":"post-weblog","abstract":"Imagine the internet as a vast network of roads and paths connecting billions of devices worldwide. To navigate this network, we use domain…","container-title":"Medium","language":"en","title":"Enumerate DNS","URL":"https://higordiego.medium.com/enumerate-dns-194d5064a849","author":[{"family":"Diego","given":"Higor"}],"accessed":{"date-parts":[["2024",1,15]]},"issued":{"date-parts":[["2023",11,23]]}}}],"schema":"https://github.com/citation-style-language/schema/raw/master/csl-citation.json"} </w:instrText>
      </w:r>
      <w:r w:rsidR="00582A9F">
        <w:rPr>
          <w:rFonts w:asciiTheme="majorBidi" w:hAnsiTheme="majorBidi" w:cstheme="majorBidi"/>
          <w:color w:val="000000" w:themeColor="text1"/>
          <w:sz w:val="28"/>
          <w:szCs w:val="28"/>
          <w:shd w:val="clear" w:color="auto" w:fill="FFFFFF"/>
        </w:rPr>
        <w:fldChar w:fldCharType="separate"/>
      </w:r>
      <w:r w:rsidR="00582A9F" w:rsidRPr="00582A9F">
        <w:rPr>
          <w:rFonts w:ascii="Times New Roman" w:hAnsi="Times New Roman" w:cs="Times New Roman"/>
          <w:sz w:val="28"/>
        </w:rPr>
        <w:t>[2]</w:t>
      </w:r>
      <w:r w:rsidR="00582A9F">
        <w:rPr>
          <w:rFonts w:asciiTheme="majorBidi" w:hAnsiTheme="majorBidi" w:cstheme="majorBidi"/>
          <w:color w:val="000000" w:themeColor="text1"/>
          <w:sz w:val="28"/>
          <w:szCs w:val="28"/>
          <w:shd w:val="clear" w:color="auto" w:fill="FFFFFF"/>
        </w:rPr>
        <w:fldChar w:fldCharType="end"/>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Authoritative DNS:</w:t>
      </w:r>
    </w:p>
    <w:p w:rsidR="00496905" w:rsidRPr="006D7A47" w:rsidRDefault="00496905" w:rsidP="00582A9F">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Holds official records for specific domain names, providing definitive information about associated IP addresses.</w:t>
      </w:r>
      <w:r w:rsidR="00582A9F">
        <w:rPr>
          <w:rFonts w:asciiTheme="majorBidi" w:hAnsiTheme="majorBidi" w:cstheme="majorBidi"/>
          <w:color w:val="000000" w:themeColor="text1"/>
          <w:sz w:val="28"/>
          <w:szCs w:val="28"/>
          <w:shd w:val="clear" w:color="auto" w:fill="FFFFFF"/>
        </w:rPr>
        <w:fldChar w:fldCharType="begin"/>
      </w:r>
      <w:r w:rsidR="00582A9F">
        <w:rPr>
          <w:rFonts w:asciiTheme="majorBidi" w:hAnsiTheme="majorBidi" w:cstheme="majorBidi"/>
          <w:color w:val="000000" w:themeColor="text1"/>
          <w:sz w:val="28"/>
          <w:szCs w:val="28"/>
          <w:shd w:val="clear" w:color="auto" w:fill="FFFFFF"/>
        </w:rPr>
        <w:instrText xml:space="preserve"> ADDIN ZOTERO_ITEM CSL_CITATION {"citationID":"c2B1oM4I","properties":{"formattedCitation":"[2]","plainCitation":"[2]","noteIndex":0},"citationItems":[{"id":71,"uris":["http://zotero.org/users/local/SjEegPnM/items/AAGHSHBF"],"itemData":{"id":71,"type":"post-weblog","abstract":"Imagine the internet as a vast network of roads and paths connecting billions of devices worldwide. To navigate this network, we use domain…","container-title":"Medium","language":"en","title":"Enumerate DNS","URL":"https://higordiego.medium.com/enumerate-dns-194d5064a849","author":[{"family":"Diego","given":"Higor"}],"accessed":{"date-parts":[["2024",1,15]]},"issued":{"date-parts":[["2023",11,23]]}}}],"schema":"https://github.com/citation-style-language/schema/raw/master/csl-citation.json"} </w:instrText>
      </w:r>
      <w:r w:rsidR="00582A9F">
        <w:rPr>
          <w:rFonts w:asciiTheme="majorBidi" w:hAnsiTheme="majorBidi" w:cstheme="majorBidi"/>
          <w:color w:val="000000" w:themeColor="text1"/>
          <w:sz w:val="28"/>
          <w:szCs w:val="28"/>
          <w:shd w:val="clear" w:color="auto" w:fill="FFFFFF"/>
        </w:rPr>
        <w:fldChar w:fldCharType="separate"/>
      </w:r>
      <w:r w:rsidR="00582A9F" w:rsidRPr="00582A9F">
        <w:rPr>
          <w:rFonts w:ascii="Times New Roman" w:hAnsi="Times New Roman" w:cs="Times New Roman"/>
          <w:sz w:val="28"/>
        </w:rPr>
        <w:t>[2]</w:t>
      </w:r>
      <w:r w:rsidR="00582A9F">
        <w:rPr>
          <w:rFonts w:asciiTheme="majorBidi" w:hAnsiTheme="majorBidi" w:cstheme="majorBidi"/>
          <w:color w:val="000000" w:themeColor="text1"/>
          <w:sz w:val="28"/>
          <w:szCs w:val="28"/>
          <w:shd w:val="clear" w:color="auto" w:fill="FFFFFF"/>
        </w:rPr>
        <w:fldChar w:fldCharType="end"/>
      </w:r>
    </w:p>
    <w:p w:rsidR="00515B4D" w:rsidRDefault="00515B4D" w:rsidP="00223A9E">
      <w:pPr>
        <w:jc w:val="both"/>
        <w:rPr>
          <w:rFonts w:asciiTheme="majorBidi" w:hAnsiTheme="majorBidi" w:cstheme="majorBidi"/>
          <w:color w:val="000000" w:themeColor="text1"/>
          <w:sz w:val="28"/>
          <w:szCs w:val="28"/>
          <w:shd w:val="clear" w:color="auto" w:fill="FFFFFF"/>
        </w:rPr>
      </w:pPr>
    </w:p>
    <w:p w:rsidR="00515B4D" w:rsidRPr="006D7A47" w:rsidRDefault="00515B4D" w:rsidP="00223A9E">
      <w:pPr>
        <w:jc w:val="both"/>
        <w:rPr>
          <w:rFonts w:asciiTheme="majorBidi" w:hAnsiTheme="majorBidi" w:cstheme="majorBidi"/>
          <w:color w:val="000000" w:themeColor="text1"/>
          <w:sz w:val="28"/>
          <w:szCs w:val="28"/>
          <w:shd w:val="clear" w:color="auto" w:fill="FFFFFF"/>
        </w:rPr>
      </w:pP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lastRenderedPageBreak/>
        <w:t>Caching DNS:</w:t>
      </w:r>
    </w:p>
    <w:p w:rsidR="00496905" w:rsidRPr="006D7A47" w:rsidRDefault="00496905" w:rsidP="00582A9F">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tores previously resolved domain name-to-IP address mappings, reducing latency for frequently accessed domain names.</w:t>
      </w:r>
      <w:r w:rsidR="00582A9F">
        <w:rPr>
          <w:rFonts w:asciiTheme="majorBidi" w:hAnsiTheme="majorBidi" w:cstheme="majorBidi"/>
          <w:color w:val="000000" w:themeColor="text1"/>
          <w:sz w:val="28"/>
          <w:szCs w:val="28"/>
          <w:shd w:val="clear" w:color="auto" w:fill="FFFFFF"/>
        </w:rPr>
        <w:fldChar w:fldCharType="begin"/>
      </w:r>
      <w:r w:rsidR="00582A9F">
        <w:rPr>
          <w:rFonts w:asciiTheme="majorBidi" w:hAnsiTheme="majorBidi" w:cstheme="majorBidi"/>
          <w:color w:val="000000" w:themeColor="text1"/>
          <w:sz w:val="28"/>
          <w:szCs w:val="28"/>
          <w:shd w:val="clear" w:color="auto" w:fill="FFFFFF"/>
        </w:rPr>
        <w:instrText xml:space="preserve"> ADDIN ZOTERO_ITEM CSL_CITATION {"citationID":"Cir5UIoN","properties":{"formattedCitation":"[2]","plainCitation":"[2]","noteIndex":0},"citationItems":[{"id":71,"uris":["http://zotero.org/users/local/SjEegPnM/items/AAGHSHBF"],"itemData":{"id":71,"type":"post-weblog","abstract":"Imagine the internet as a vast network of roads and paths connecting billions of devices worldwide. To navigate this network, we use domain…","container-title":"Medium","language":"en","title":"Enumerate DNS","URL":"https://higordiego.medium.com/enumerate-dns-194d5064a849","author":[{"family":"Diego","given":"Higor"}],"accessed":{"date-parts":[["2024",1,15]]},"issued":{"date-parts":[["2023",11,23]]}}}],"schema":"https://github.com/citation-style-language/schema/raw/master/csl-citation.json"} </w:instrText>
      </w:r>
      <w:r w:rsidR="00582A9F">
        <w:rPr>
          <w:rFonts w:asciiTheme="majorBidi" w:hAnsiTheme="majorBidi" w:cstheme="majorBidi"/>
          <w:color w:val="000000" w:themeColor="text1"/>
          <w:sz w:val="28"/>
          <w:szCs w:val="28"/>
          <w:shd w:val="clear" w:color="auto" w:fill="FFFFFF"/>
        </w:rPr>
        <w:fldChar w:fldCharType="separate"/>
      </w:r>
      <w:r w:rsidR="00582A9F" w:rsidRPr="00582A9F">
        <w:rPr>
          <w:rFonts w:ascii="Times New Roman" w:hAnsi="Times New Roman" w:cs="Times New Roman"/>
          <w:sz w:val="28"/>
        </w:rPr>
        <w:t>[2]</w:t>
      </w:r>
      <w:r w:rsidR="00582A9F">
        <w:rPr>
          <w:rFonts w:asciiTheme="majorBidi" w:hAnsiTheme="majorBidi" w:cstheme="majorBidi"/>
          <w:color w:val="000000" w:themeColor="text1"/>
          <w:sz w:val="28"/>
          <w:szCs w:val="28"/>
          <w:shd w:val="clear" w:color="auto" w:fill="FFFFFF"/>
        </w:rPr>
        <w:fldChar w:fldCharType="end"/>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Root DNS:</w:t>
      </w:r>
    </w:p>
    <w:p w:rsidR="00496905" w:rsidRPr="006D7A47" w:rsidRDefault="00496905" w:rsidP="00582A9F">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erves as the initial point of contact in the DNS hierarchy, storing information about authoritative DNS servers for top-level domains (TLDs).</w:t>
      </w:r>
      <w:r w:rsidR="00582A9F">
        <w:rPr>
          <w:rFonts w:asciiTheme="majorBidi" w:hAnsiTheme="majorBidi" w:cstheme="majorBidi"/>
          <w:color w:val="000000" w:themeColor="text1"/>
          <w:sz w:val="28"/>
          <w:szCs w:val="28"/>
          <w:shd w:val="clear" w:color="auto" w:fill="FFFFFF"/>
        </w:rPr>
        <w:fldChar w:fldCharType="begin"/>
      </w:r>
      <w:r w:rsidR="00582A9F">
        <w:rPr>
          <w:rFonts w:asciiTheme="majorBidi" w:hAnsiTheme="majorBidi" w:cstheme="majorBidi"/>
          <w:color w:val="000000" w:themeColor="text1"/>
          <w:sz w:val="28"/>
          <w:szCs w:val="28"/>
          <w:shd w:val="clear" w:color="auto" w:fill="FFFFFF"/>
        </w:rPr>
        <w:instrText xml:space="preserve"> ADDIN ZOTERO_ITEM CSL_CITATION {"citationID":"79n6AXvE","properties":{"formattedCitation":"[2]","plainCitation":"[2]","noteIndex":0},"citationItems":[{"id":71,"uris":["http://zotero.org/users/local/SjEegPnM/items/AAGHSHBF"],"itemData":{"id":71,"type":"post-weblog","abstract":"Imagine the internet as a vast network of roads and paths connecting billions of devices worldwide. To navigate this network, we use domain…","container-title":"Medium","language":"en","title":"Enumerate DNS","URL":"https://higordiego.medium.com/enumerate-dns-194d5064a849","author":[{"family":"Diego","given":"Higor"}],"accessed":{"date-parts":[["2024",1,15]]},"issued":{"date-parts":[["2023",11,23]]}}}],"schema":"https://github.com/citation-style-language/schema/raw/master/csl-citation.json"} </w:instrText>
      </w:r>
      <w:r w:rsidR="00582A9F">
        <w:rPr>
          <w:rFonts w:asciiTheme="majorBidi" w:hAnsiTheme="majorBidi" w:cstheme="majorBidi"/>
          <w:color w:val="000000" w:themeColor="text1"/>
          <w:sz w:val="28"/>
          <w:szCs w:val="28"/>
          <w:shd w:val="clear" w:color="auto" w:fill="FFFFFF"/>
        </w:rPr>
        <w:fldChar w:fldCharType="separate"/>
      </w:r>
      <w:r w:rsidR="00582A9F" w:rsidRPr="00582A9F">
        <w:rPr>
          <w:rFonts w:ascii="Times New Roman" w:hAnsi="Times New Roman" w:cs="Times New Roman"/>
          <w:sz w:val="28"/>
        </w:rPr>
        <w:t>[2]</w:t>
      </w:r>
      <w:r w:rsidR="00582A9F">
        <w:rPr>
          <w:rFonts w:asciiTheme="majorBidi" w:hAnsiTheme="majorBidi" w:cstheme="majorBidi"/>
          <w:color w:val="000000" w:themeColor="text1"/>
          <w:sz w:val="28"/>
          <w:szCs w:val="28"/>
          <w:shd w:val="clear" w:color="auto" w:fill="FFFFFF"/>
        </w:rPr>
        <w:fldChar w:fldCharType="end"/>
      </w:r>
    </w:p>
    <w:p w:rsidR="005334D7" w:rsidRPr="006D7A47" w:rsidRDefault="005334D7"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LD DNS:</w:t>
      </w:r>
    </w:p>
    <w:p w:rsidR="00496905" w:rsidRPr="006D7A47" w:rsidRDefault="00496905"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Manages specific TLDs, maintaining information about second-level domain names within their respective TLDs.</w:t>
      </w:r>
    </w:p>
    <w:p w:rsidR="00496905" w:rsidRPr="006D7A47" w:rsidRDefault="00496905" w:rsidP="00582A9F">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Understanding these intricacies is vital for grasping the complexity and efficiency of the domain name resolution process.</w:t>
      </w:r>
      <w:r w:rsidR="00582A9F">
        <w:rPr>
          <w:rFonts w:asciiTheme="majorBidi" w:hAnsiTheme="majorBidi" w:cstheme="majorBidi"/>
          <w:color w:val="000000" w:themeColor="text1"/>
          <w:sz w:val="28"/>
          <w:szCs w:val="28"/>
          <w:shd w:val="clear" w:color="auto" w:fill="FFFFFF"/>
        </w:rPr>
        <w:fldChar w:fldCharType="begin"/>
      </w:r>
      <w:r w:rsidR="00582A9F">
        <w:rPr>
          <w:rFonts w:asciiTheme="majorBidi" w:hAnsiTheme="majorBidi" w:cstheme="majorBidi"/>
          <w:color w:val="000000" w:themeColor="text1"/>
          <w:sz w:val="28"/>
          <w:szCs w:val="28"/>
          <w:shd w:val="clear" w:color="auto" w:fill="FFFFFF"/>
        </w:rPr>
        <w:instrText xml:space="preserve"> ADDIN ZOTERO_ITEM CSL_CITATION {"citationID":"c99zxhud","properties":{"formattedCitation":"[2]","plainCitation":"[2]","noteIndex":0},"citationItems":[{"id":71,"uris":["http://zotero.org/users/local/SjEegPnM/items/AAGHSHBF"],"itemData":{"id":71,"type":"post-weblog","abstract":"Imagine the internet as a vast network of roads and paths connecting billions of devices worldwide. To navigate this network, we use domain…","container-title":"Medium","language":"en","title":"Enumerate DNS","URL":"https://higordiego.medium.com/enumerate-dns-194d5064a849","author":[{"family":"Diego","given":"Higor"}],"accessed":{"date-parts":[["2024",1,15]]},"issued":{"date-parts":[["2023",11,23]]}}}],"schema":"https://github.com/citation-style-language/schema/raw/master/csl-citation.json"} </w:instrText>
      </w:r>
      <w:r w:rsidR="00582A9F">
        <w:rPr>
          <w:rFonts w:asciiTheme="majorBidi" w:hAnsiTheme="majorBidi" w:cstheme="majorBidi"/>
          <w:color w:val="000000" w:themeColor="text1"/>
          <w:sz w:val="28"/>
          <w:szCs w:val="28"/>
          <w:shd w:val="clear" w:color="auto" w:fill="FFFFFF"/>
        </w:rPr>
        <w:fldChar w:fldCharType="separate"/>
      </w:r>
      <w:r w:rsidR="00582A9F" w:rsidRPr="00582A9F">
        <w:rPr>
          <w:rFonts w:ascii="Times New Roman" w:hAnsi="Times New Roman" w:cs="Times New Roman"/>
          <w:sz w:val="28"/>
        </w:rPr>
        <w:t>[2]</w:t>
      </w:r>
      <w:r w:rsidR="00582A9F">
        <w:rPr>
          <w:rFonts w:asciiTheme="majorBidi" w:hAnsiTheme="majorBidi" w:cstheme="majorBidi"/>
          <w:color w:val="000000" w:themeColor="text1"/>
          <w:sz w:val="28"/>
          <w:szCs w:val="28"/>
          <w:shd w:val="clear" w:color="auto" w:fill="FFFFFF"/>
        </w:rPr>
        <w:fldChar w:fldCharType="end"/>
      </w:r>
    </w:p>
    <w:p w:rsidR="00496905" w:rsidRPr="006D7A47" w:rsidRDefault="00496905" w:rsidP="00223A9E">
      <w:pPr>
        <w:jc w:val="both"/>
        <w:rPr>
          <w:rFonts w:asciiTheme="majorBidi" w:hAnsiTheme="majorBidi" w:cstheme="majorBidi"/>
          <w:color w:val="000000" w:themeColor="text1"/>
          <w:sz w:val="28"/>
          <w:szCs w:val="28"/>
          <w:shd w:val="clear" w:color="auto" w:fill="FFFFFF"/>
        </w:rPr>
      </w:pPr>
    </w:p>
    <w:p w:rsidR="00496905" w:rsidRPr="006D7A47" w:rsidRDefault="00496905" w:rsidP="00134949">
      <w:pPr>
        <w:jc w:val="both"/>
        <w:outlineLvl w:val="2"/>
        <w:rPr>
          <w:rFonts w:asciiTheme="majorBidi" w:hAnsiTheme="majorBidi" w:cstheme="majorBidi"/>
          <w:b/>
          <w:bCs/>
          <w:color w:val="000000" w:themeColor="text1"/>
          <w:sz w:val="32"/>
          <w:szCs w:val="32"/>
          <w:shd w:val="clear" w:color="auto" w:fill="FFFFFF"/>
        </w:rPr>
      </w:pPr>
      <w:bookmarkStart w:id="8" w:name="_Toc156232346"/>
      <w:r w:rsidRPr="006D7A47">
        <w:rPr>
          <w:rFonts w:asciiTheme="majorBidi" w:hAnsiTheme="majorBidi" w:cstheme="majorBidi"/>
          <w:b/>
          <w:bCs/>
          <w:color w:val="000000" w:themeColor="text1"/>
          <w:sz w:val="32"/>
          <w:szCs w:val="32"/>
          <w:shd w:val="clear" w:color="auto" w:fill="FFFFFF"/>
        </w:rPr>
        <w:t>Summing Up the Digital Landscape</w:t>
      </w:r>
      <w:bookmarkEnd w:id="8"/>
    </w:p>
    <w:p w:rsidR="00496905" w:rsidRPr="006D7A47" w:rsidRDefault="00496905" w:rsidP="00582A9F">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World Wide Web, with its profound impact on global connectivity, and the intricate domain name management, showcases the ever-evolving nature of the digital landscape. As we navigate this interconnected realm, the Internet continues to shape our experiences, fostering communication, knowledge exchange, and unprecedented possibilities.</w:t>
      </w:r>
      <w:r w:rsidR="00582A9F">
        <w:rPr>
          <w:rFonts w:asciiTheme="majorBidi" w:hAnsiTheme="majorBidi" w:cstheme="majorBidi"/>
          <w:color w:val="000000" w:themeColor="text1"/>
          <w:sz w:val="28"/>
          <w:szCs w:val="28"/>
          <w:shd w:val="clear" w:color="auto" w:fill="FFFFFF"/>
        </w:rPr>
        <w:fldChar w:fldCharType="begin"/>
      </w:r>
      <w:r w:rsidR="00582A9F">
        <w:rPr>
          <w:rFonts w:asciiTheme="majorBidi" w:hAnsiTheme="majorBidi" w:cstheme="majorBidi"/>
          <w:color w:val="000000" w:themeColor="text1"/>
          <w:sz w:val="28"/>
          <w:szCs w:val="28"/>
          <w:shd w:val="clear" w:color="auto" w:fill="FFFFFF"/>
        </w:rPr>
        <w:instrText xml:space="preserve"> ADDIN ZOTERO_ITEM CSL_CITATION {"citationID":"KW6b9jcQ","properties":{"formattedCitation":"[2]","plainCitation":"[2]","noteIndex":0},"citationItems":[{"id":71,"uris":["http://zotero.org/users/local/SjEegPnM/items/AAGHSHBF"],"itemData":{"id":71,"type":"post-weblog","abstract":"Imagine the internet as a vast network of roads and paths connecting billions of devices worldwide. To navigate this network, we use domain…","container-title":"Medium","language":"en","title":"Enumerate DNS","URL":"https://higordiego.medium.com/enumerate-dns-194d5064a849","author":[{"family":"Diego","given":"Higor"}],"accessed":{"date-parts":[["2024",1,15]]},"issued":{"date-parts":[["2023",11,23]]}}}],"schema":"https://github.com/citation-style-language/schema/raw/master/csl-citation.json"} </w:instrText>
      </w:r>
      <w:r w:rsidR="00582A9F">
        <w:rPr>
          <w:rFonts w:asciiTheme="majorBidi" w:hAnsiTheme="majorBidi" w:cstheme="majorBidi"/>
          <w:color w:val="000000" w:themeColor="text1"/>
          <w:sz w:val="28"/>
          <w:szCs w:val="28"/>
          <w:shd w:val="clear" w:color="auto" w:fill="FFFFFF"/>
        </w:rPr>
        <w:fldChar w:fldCharType="separate"/>
      </w:r>
      <w:r w:rsidR="00582A9F" w:rsidRPr="00582A9F">
        <w:rPr>
          <w:rFonts w:ascii="Times New Roman" w:hAnsi="Times New Roman" w:cs="Times New Roman"/>
          <w:sz w:val="28"/>
        </w:rPr>
        <w:t>[2]</w:t>
      </w:r>
      <w:r w:rsidR="00582A9F">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F70B0D">
      <w:pPr>
        <w:jc w:val="both"/>
        <w:outlineLvl w:val="0"/>
        <w:rPr>
          <w:rFonts w:asciiTheme="majorBidi" w:hAnsiTheme="majorBidi" w:cstheme="majorBidi"/>
          <w:b/>
          <w:bCs/>
          <w:color w:val="000000" w:themeColor="text1"/>
          <w:sz w:val="32"/>
          <w:szCs w:val="32"/>
          <w:shd w:val="clear" w:color="auto" w:fill="FFFFFF"/>
        </w:rPr>
      </w:pPr>
      <w:bookmarkStart w:id="9" w:name="_Toc156232347"/>
      <w:r w:rsidRPr="006D7A47">
        <w:rPr>
          <w:rFonts w:asciiTheme="majorBidi" w:hAnsiTheme="majorBidi" w:cstheme="majorBidi"/>
          <w:b/>
          <w:bCs/>
          <w:color w:val="000000" w:themeColor="text1"/>
          <w:sz w:val="32"/>
          <w:szCs w:val="32"/>
          <w:shd w:val="clear" w:color="auto" w:fill="FFFFFF"/>
        </w:rPr>
        <w:t>Delving Deeper into the Inner Workings of Websites</w:t>
      </w:r>
      <w:bookmarkEnd w:id="9"/>
    </w:p>
    <w:p w:rsidR="00000473" w:rsidRPr="006D7A47" w:rsidRDefault="00000473"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Understanding the Nuances of Website Operations</w:t>
      </w:r>
    </w:p>
    <w:p w:rsidR="00000473" w:rsidRPr="006D7A47" w:rsidRDefault="00000473" w:rsidP="002D63A8">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 the expansive digital landscape, websites serve as the bedrock of our online experiences. Gaining a profound understanding of their intricate inner workings is akin to unraveling a sophisticated technological code. Let's embark on a comprehensive exploration, delving into the fundamental components that shape a website—from communication protocols to server hardware, operating systems, and web server software.</w:t>
      </w:r>
      <w:r w:rsidR="002D63A8" w:rsidRPr="006D7A47">
        <w:rPr>
          <w:rFonts w:asciiTheme="majorBidi" w:hAnsiTheme="majorBidi" w:cstheme="majorBidi"/>
          <w:color w:val="000000" w:themeColor="text1"/>
          <w:sz w:val="28"/>
          <w:szCs w:val="28"/>
          <w:shd w:val="clear" w:color="auto" w:fill="FFFFFF"/>
        </w:rPr>
        <w:t xml:space="preserve"> </w:t>
      </w:r>
      <w:r w:rsidR="002D63A8">
        <w:rPr>
          <w:rFonts w:asciiTheme="majorBidi" w:hAnsiTheme="majorBidi" w:cstheme="majorBidi"/>
          <w:color w:val="000000" w:themeColor="text1"/>
          <w:sz w:val="28"/>
          <w:szCs w:val="28"/>
          <w:shd w:val="clear" w:color="auto" w:fill="FFFFFF"/>
        </w:rPr>
        <w:fldChar w:fldCharType="begin"/>
      </w:r>
      <w:r w:rsidR="002D63A8">
        <w:rPr>
          <w:rFonts w:asciiTheme="majorBidi" w:hAnsiTheme="majorBidi" w:cstheme="majorBidi"/>
          <w:color w:val="000000" w:themeColor="text1"/>
          <w:sz w:val="28"/>
          <w:szCs w:val="28"/>
          <w:shd w:val="clear" w:color="auto" w:fill="FFFFFF"/>
        </w:rPr>
        <w:instrText xml:space="preserve"> ADDIN ZOTERO_ITEM CSL_CITATION {"citationID":"lXivDAcd","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2D63A8">
        <w:rPr>
          <w:rFonts w:asciiTheme="majorBidi" w:hAnsiTheme="majorBidi" w:cstheme="majorBidi"/>
          <w:color w:val="000000" w:themeColor="text1"/>
          <w:sz w:val="28"/>
          <w:szCs w:val="28"/>
          <w:shd w:val="clear" w:color="auto" w:fill="FFFFFF"/>
        </w:rPr>
        <w:fldChar w:fldCharType="separate"/>
      </w:r>
      <w:r w:rsidR="002D63A8" w:rsidRPr="002D63A8">
        <w:rPr>
          <w:rFonts w:ascii="Times New Roman" w:hAnsi="Times New Roman" w:cs="Times New Roman"/>
          <w:sz w:val="28"/>
        </w:rPr>
        <w:t>[3]</w:t>
      </w:r>
      <w:r w:rsidR="002D63A8">
        <w:rPr>
          <w:rFonts w:asciiTheme="majorBidi" w:hAnsiTheme="majorBidi" w:cstheme="majorBidi"/>
          <w:color w:val="000000" w:themeColor="text1"/>
          <w:sz w:val="28"/>
          <w:szCs w:val="28"/>
          <w:shd w:val="clear" w:color="auto" w:fill="FFFFFF"/>
        </w:rPr>
        <w:fldChar w:fldCharType="end"/>
      </w:r>
    </w:p>
    <w:p w:rsidR="00000473" w:rsidRPr="006D7A47" w:rsidRDefault="00000473" w:rsidP="002D63A8">
      <w:pPr>
        <w:jc w:val="both"/>
        <w:outlineLvl w:val="0"/>
        <w:rPr>
          <w:rFonts w:asciiTheme="majorBidi" w:hAnsiTheme="majorBidi" w:cstheme="majorBidi"/>
          <w:b/>
          <w:bCs/>
          <w:color w:val="000000" w:themeColor="text1"/>
          <w:sz w:val="32"/>
          <w:szCs w:val="32"/>
          <w:shd w:val="clear" w:color="auto" w:fill="FFFFFF"/>
        </w:rPr>
      </w:pPr>
      <w:bookmarkStart w:id="10" w:name="_Toc156232348"/>
      <w:r w:rsidRPr="006D7A47">
        <w:rPr>
          <w:rFonts w:asciiTheme="majorBidi" w:hAnsiTheme="majorBidi" w:cstheme="majorBidi"/>
          <w:b/>
          <w:bCs/>
          <w:color w:val="000000" w:themeColor="text1"/>
          <w:sz w:val="32"/>
          <w:szCs w:val="32"/>
          <w:shd w:val="clear" w:color="auto" w:fill="FFFFFF"/>
        </w:rPr>
        <w:lastRenderedPageBreak/>
        <w:t>Unveiling the Complexity: Anatomy of a Website</w:t>
      </w:r>
      <w:bookmarkEnd w:id="10"/>
    </w:p>
    <w:p w:rsidR="00000473" w:rsidRPr="006D7A47" w:rsidRDefault="00000473" w:rsidP="002D63A8">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 website is not merely a static collection of web pages; it is a dynamic entity orchestrated by various elements working in unison. From the foundational HTML and CSS to the integration of multimedia elements, each component plays a pivotal role in crafting a seamless and engaging user experience.</w:t>
      </w:r>
      <w:r w:rsidR="002D63A8">
        <w:rPr>
          <w:rFonts w:asciiTheme="majorBidi" w:hAnsiTheme="majorBidi" w:cstheme="majorBidi"/>
          <w:color w:val="000000" w:themeColor="text1"/>
          <w:sz w:val="28"/>
          <w:szCs w:val="28"/>
          <w:shd w:val="clear" w:color="auto" w:fill="FFFFFF"/>
        </w:rPr>
        <w:fldChar w:fldCharType="begin"/>
      </w:r>
      <w:r w:rsidR="002D63A8">
        <w:rPr>
          <w:rFonts w:asciiTheme="majorBidi" w:hAnsiTheme="majorBidi" w:cstheme="majorBidi"/>
          <w:color w:val="000000" w:themeColor="text1"/>
          <w:sz w:val="28"/>
          <w:szCs w:val="28"/>
          <w:shd w:val="clear" w:color="auto" w:fill="FFFFFF"/>
        </w:rPr>
        <w:instrText xml:space="preserve"> ADDIN ZOTERO_ITEM CSL_CITATION {"citationID":"zVbI9atZ","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2D63A8">
        <w:rPr>
          <w:rFonts w:asciiTheme="majorBidi" w:hAnsiTheme="majorBidi" w:cstheme="majorBidi"/>
          <w:color w:val="000000" w:themeColor="text1"/>
          <w:sz w:val="28"/>
          <w:szCs w:val="28"/>
          <w:shd w:val="clear" w:color="auto" w:fill="FFFFFF"/>
        </w:rPr>
        <w:fldChar w:fldCharType="separate"/>
      </w:r>
      <w:r w:rsidR="002D63A8" w:rsidRPr="002D63A8">
        <w:rPr>
          <w:rFonts w:ascii="Times New Roman" w:hAnsi="Times New Roman" w:cs="Times New Roman"/>
          <w:sz w:val="28"/>
        </w:rPr>
        <w:t>[3]</w:t>
      </w:r>
      <w:r w:rsidR="002D63A8">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11" w:name="_Toc156232349"/>
      <w:r w:rsidRPr="006D7A47">
        <w:rPr>
          <w:rFonts w:asciiTheme="majorBidi" w:hAnsiTheme="majorBidi" w:cstheme="majorBidi"/>
          <w:b/>
          <w:bCs/>
          <w:color w:val="000000" w:themeColor="text1"/>
          <w:sz w:val="32"/>
          <w:szCs w:val="32"/>
          <w:shd w:val="clear" w:color="auto" w:fill="FFFFFF"/>
        </w:rPr>
        <w:t>Crafting Excellence: The Importance of a Well-Structured Website</w:t>
      </w:r>
      <w:bookmarkEnd w:id="11"/>
    </w:p>
    <w:p w:rsidR="00000473" w:rsidRPr="006D7A47" w:rsidRDefault="00000473" w:rsidP="002D63A8">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structure of a website is not arbitrary; it profoundly influences its performance and user engagement. Striking the delicate balance between aesthetic appeal and functionality is paramount to creating a website that not only attracts but retains visitors in the competitive digital landscape.</w:t>
      </w:r>
      <w:r w:rsidR="002D63A8">
        <w:rPr>
          <w:rFonts w:asciiTheme="majorBidi" w:hAnsiTheme="majorBidi" w:cstheme="majorBidi"/>
          <w:color w:val="000000" w:themeColor="text1"/>
          <w:sz w:val="28"/>
          <w:szCs w:val="28"/>
          <w:shd w:val="clear" w:color="auto" w:fill="FFFFFF"/>
        </w:rPr>
        <w:fldChar w:fldCharType="begin"/>
      </w:r>
      <w:r w:rsidR="002D63A8">
        <w:rPr>
          <w:rFonts w:asciiTheme="majorBidi" w:hAnsiTheme="majorBidi" w:cstheme="majorBidi"/>
          <w:color w:val="000000" w:themeColor="text1"/>
          <w:sz w:val="28"/>
          <w:szCs w:val="28"/>
          <w:shd w:val="clear" w:color="auto" w:fill="FFFFFF"/>
        </w:rPr>
        <w:instrText xml:space="preserve"> ADDIN ZOTERO_ITEM CSL_CITATION {"citationID":"3xU6DZG5","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2D63A8">
        <w:rPr>
          <w:rFonts w:asciiTheme="majorBidi" w:hAnsiTheme="majorBidi" w:cstheme="majorBidi"/>
          <w:color w:val="000000" w:themeColor="text1"/>
          <w:sz w:val="28"/>
          <w:szCs w:val="28"/>
          <w:shd w:val="clear" w:color="auto" w:fill="FFFFFF"/>
        </w:rPr>
        <w:fldChar w:fldCharType="separate"/>
      </w:r>
      <w:r w:rsidR="002D63A8" w:rsidRPr="002D63A8">
        <w:rPr>
          <w:rFonts w:ascii="Times New Roman" w:hAnsi="Times New Roman" w:cs="Times New Roman"/>
          <w:sz w:val="28"/>
        </w:rPr>
        <w:t>[3]</w:t>
      </w:r>
      <w:r w:rsidR="002D63A8">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12" w:name="_Toc156232350"/>
      <w:r w:rsidRPr="006D7A47">
        <w:rPr>
          <w:rFonts w:asciiTheme="majorBidi" w:hAnsiTheme="majorBidi" w:cstheme="majorBidi"/>
          <w:b/>
          <w:bCs/>
          <w:color w:val="000000" w:themeColor="text1"/>
          <w:sz w:val="32"/>
          <w:szCs w:val="32"/>
          <w:shd w:val="clear" w:color="auto" w:fill="FFFFFF"/>
        </w:rPr>
        <w:t>Navigating the Digital Highway: Communication Protocols</w:t>
      </w:r>
      <w:bookmarkEnd w:id="12"/>
    </w:p>
    <w:p w:rsidR="00000473" w:rsidRPr="006D7A47" w:rsidRDefault="00000473" w:rsidP="002D63A8">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ften unsung heroes, communication protocols facilitate the seamless exchange of data between devices. This section takes a deep dive into the pivotal role of protocols, categorizing the diverse types that govern our online interactions.</w:t>
      </w:r>
      <w:r w:rsidR="002D63A8">
        <w:rPr>
          <w:rFonts w:asciiTheme="majorBidi" w:hAnsiTheme="majorBidi" w:cstheme="majorBidi"/>
          <w:color w:val="000000" w:themeColor="text1"/>
          <w:sz w:val="28"/>
          <w:szCs w:val="28"/>
          <w:shd w:val="clear" w:color="auto" w:fill="FFFFFF"/>
        </w:rPr>
        <w:fldChar w:fldCharType="begin"/>
      </w:r>
      <w:r w:rsidR="002D63A8">
        <w:rPr>
          <w:rFonts w:asciiTheme="majorBidi" w:hAnsiTheme="majorBidi" w:cstheme="majorBidi"/>
          <w:color w:val="000000" w:themeColor="text1"/>
          <w:sz w:val="28"/>
          <w:szCs w:val="28"/>
          <w:shd w:val="clear" w:color="auto" w:fill="FFFFFF"/>
        </w:rPr>
        <w:instrText xml:space="preserve"> ADDIN ZOTERO_ITEM CSL_CITATION {"citationID":"CC8B0lDi","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2D63A8">
        <w:rPr>
          <w:rFonts w:asciiTheme="majorBidi" w:hAnsiTheme="majorBidi" w:cstheme="majorBidi"/>
          <w:color w:val="000000" w:themeColor="text1"/>
          <w:sz w:val="28"/>
          <w:szCs w:val="28"/>
          <w:shd w:val="clear" w:color="auto" w:fill="FFFFFF"/>
        </w:rPr>
        <w:fldChar w:fldCharType="separate"/>
      </w:r>
      <w:r w:rsidR="002D63A8" w:rsidRPr="002D63A8">
        <w:rPr>
          <w:rFonts w:ascii="Times New Roman" w:hAnsi="Times New Roman" w:cs="Times New Roman"/>
          <w:sz w:val="28"/>
        </w:rPr>
        <w:t>[3]</w:t>
      </w:r>
      <w:r w:rsidR="002D63A8">
        <w:rPr>
          <w:rFonts w:asciiTheme="majorBidi" w:hAnsiTheme="majorBidi" w:cstheme="majorBidi"/>
          <w:color w:val="000000" w:themeColor="text1"/>
          <w:sz w:val="28"/>
          <w:szCs w:val="28"/>
          <w:shd w:val="clear" w:color="auto" w:fill="FFFFFF"/>
        </w:rPr>
        <w:fldChar w:fldCharType="end"/>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coding Diversity: Different Types of Protocols</w:t>
      </w:r>
    </w:p>
    <w:p w:rsidR="00000473" w:rsidRPr="006D7A47" w:rsidRDefault="00000473" w:rsidP="002D63A8">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rom the ubiquitous HTTP to the specialized FTP, communication protocols come in various flavors, each tailored for specific tasks. Unraveling the nuances between them provides profound insights into how information traverses the vast and intricate web.</w:t>
      </w:r>
      <w:r w:rsidR="002D63A8">
        <w:rPr>
          <w:rFonts w:asciiTheme="majorBidi" w:hAnsiTheme="majorBidi" w:cstheme="majorBidi"/>
          <w:color w:val="000000" w:themeColor="text1"/>
          <w:sz w:val="28"/>
          <w:szCs w:val="28"/>
          <w:shd w:val="clear" w:color="auto" w:fill="FFFFFF"/>
        </w:rPr>
        <w:fldChar w:fldCharType="begin"/>
      </w:r>
      <w:r w:rsidR="002D63A8">
        <w:rPr>
          <w:rFonts w:asciiTheme="majorBidi" w:hAnsiTheme="majorBidi" w:cstheme="majorBidi"/>
          <w:color w:val="000000" w:themeColor="text1"/>
          <w:sz w:val="28"/>
          <w:szCs w:val="28"/>
          <w:shd w:val="clear" w:color="auto" w:fill="FFFFFF"/>
        </w:rPr>
        <w:instrText xml:space="preserve"> ADDIN ZOTERO_ITEM CSL_CITATION {"citationID":"CUUOUFUY","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2D63A8">
        <w:rPr>
          <w:rFonts w:asciiTheme="majorBidi" w:hAnsiTheme="majorBidi" w:cstheme="majorBidi"/>
          <w:color w:val="000000" w:themeColor="text1"/>
          <w:sz w:val="28"/>
          <w:szCs w:val="28"/>
          <w:shd w:val="clear" w:color="auto" w:fill="FFFFFF"/>
        </w:rPr>
        <w:fldChar w:fldCharType="separate"/>
      </w:r>
      <w:r w:rsidR="002D63A8" w:rsidRPr="002D63A8">
        <w:rPr>
          <w:rFonts w:ascii="Times New Roman" w:hAnsi="Times New Roman" w:cs="Times New Roman"/>
          <w:sz w:val="28"/>
        </w:rPr>
        <w:t>[3]</w:t>
      </w:r>
      <w:r w:rsidR="002D63A8">
        <w:rPr>
          <w:rFonts w:asciiTheme="majorBidi" w:hAnsiTheme="majorBidi" w:cstheme="majorBidi"/>
          <w:color w:val="000000" w:themeColor="text1"/>
          <w:sz w:val="28"/>
          <w:szCs w:val="28"/>
          <w:shd w:val="clear" w:color="auto" w:fill="FFFFFF"/>
        </w:rPr>
        <w:fldChar w:fldCharType="end"/>
      </w:r>
    </w:p>
    <w:p w:rsidR="00134949" w:rsidRDefault="00134949"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13" w:name="_Toc156232351"/>
      <w:r w:rsidRPr="006D7A47">
        <w:rPr>
          <w:rFonts w:asciiTheme="majorBidi" w:hAnsiTheme="majorBidi" w:cstheme="majorBidi"/>
          <w:b/>
          <w:bCs/>
          <w:color w:val="000000" w:themeColor="text1"/>
          <w:sz w:val="32"/>
          <w:szCs w:val="32"/>
          <w:shd w:val="clear" w:color="auto" w:fill="FFFFFF"/>
        </w:rPr>
        <w:lastRenderedPageBreak/>
        <w:t>The Backbone: Server Hardware Essentials</w:t>
      </w:r>
      <w:bookmarkEnd w:id="13"/>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robustness of server hardware forms the backbone of a website's functionality. This section offers a comprehensive exploration of the critical role played by hardware in ensuring websites can efficiently handle user traffic and process data.</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Depth Analysis: Key Components and Considerations</w:t>
      </w:r>
    </w:p>
    <w:p w:rsidR="00000473" w:rsidRPr="006D7A47" w:rsidRDefault="00000473" w:rsidP="00395644">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Understanding the intricacies of server hardware, encompassing processors to storage, is crucial for those seeking to optimize website performance. We delve into these components, providing a nuanced understanding and exploring considerations for selecting the most suitable hardware.</w:t>
      </w:r>
      <w:r w:rsidR="00395644">
        <w:rPr>
          <w:rFonts w:asciiTheme="majorBidi" w:hAnsiTheme="majorBidi" w:cstheme="majorBidi"/>
          <w:color w:val="000000" w:themeColor="text1"/>
          <w:sz w:val="28"/>
          <w:szCs w:val="28"/>
          <w:shd w:val="clear" w:color="auto" w:fill="FFFFFF"/>
        </w:rPr>
        <w:fldChar w:fldCharType="begin"/>
      </w:r>
      <w:r w:rsidR="00395644">
        <w:rPr>
          <w:rFonts w:asciiTheme="majorBidi" w:hAnsiTheme="majorBidi" w:cstheme="majorBidi"/>
          <w:color w:val="000000" w:themeColor="text1"/>
          <w:sz w:val="28"/>
          <w:szCs w:val="28"/>
          <w:shd w:val="clear" w:color="auto" w:fill="FFFFFF"/>
        </w:rPr>
        <w:instrText xml:space="preserve"> ADDIN ZOTERO_ITEM CSL_CITATION {"citationID":"6BoGLBsG","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395644">
        <w:rPr>
          <w:rFonts w:asciiTheme="majorBidi" w:hAnsiTheme="majorBidi" w:cstheme="majorBidi"/>
          <w:color w:val="000000" w:themeColor="text1"/>
          <w:sz w:val="28"/>
          <w:szCs w:val="28"/>
          <w:shd w:val="clear" w:color="auto" w:fill="FFFFFF"/>
        </w:rPr>
        <w:fldChar w:fldCharType="separate"/>
      </w:r>
      <w:r w:rsidR="00395644" w:rsidRPr="00395644">
        <w:rPr>
          <w:rFonts w:ascii="Times New Roman" w:hAnsi="Times New Roman" w:cs="Times New Roman"/>
          <w:sz w:val="28"/>
        </w:rPr>
        <w:t>[3]</w:t>
      </w:r>
      <w:r w:rsidR="00395644">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14" w:name="_Toc156232352"/>
      <w:r w:rsidRPr="006D7A47">
        <w:rPr>
          <w:rFonts w:asciiTheme="majorBidi" w:hAnsiTheme="majorBidi" w:cstheme="majorBidi"/>
          <w:b/>
          <w:bCs/>
          <w:color w:val="000000" w:themeColor="text1"/>
          <w:sz w:val="32"/>
          <w:szCs w:val="32"/>
          <w:shd w:val="clear" w:color="auto" w:fill="FFFFFF"/>
        </w:rPr>
        <w:t>Operating Systems: The Overlooked Pillars</w:t>
      </w:r>
      <w:bookmarkEnd w:id="14"/>
    </w:p>
    <w:p w:rsidR="00000473" w:rsidRPr="006D7A47" w:rsidRDefault="00000473" w:rsidP="00395644">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hoosing the right operating system is a vital yet often overlooked aspect of website operations. This section sheds light on the significance of selecting the appropriate operating system to ensure stability and security.</w:t>
      </w:r>
      <w:r w:rsidR="00395644">
        <w:rPr>
          <w:rFonts w:asciiTheme="majorBidi" w:hAnsiTheme="majorBidi" w:cstheme="majorBidi"/>
          <w:color w:val="000000" w:themeColor="text1"/>
          <w:sz w:val="28"/>
          <w:szCs w:val="28"/>
          <w:shd w:val="clear" w:color="auto" w:fill="FFFFFF"/>
        </w:rPr>
        <w:fldChar w:fldCharType="begin"/>
      </w:r>
      <w:r w:rsidR="00395644">
        <w:rPr>
          <w:rFonts w:asciiTheme="majorBidi" w:hAnsiTheme="majorBidi" w:cstheme="majorBidi"/>
          <w:color w:val="000000" w:themeColor="text1"/>
          <w:sz w:val="28"/>
          <w:szCs w:val="28"/>
          <w:shd w:val="clear" w:color="auto" w:fill="FFFFFF"/>
        </w:rPr>
        <w:instrText xml:space="preserve"> ADDIN ZOTERO_ITEM CSL_CITATION {"citationID":"hibr9BnB","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395644">
        <w:rPr>
          <w:rFonts w:asciiTheme="majorBidi" w:hAnsiTheme="majorBidi" w:cstheme="majorBidi"/>
          <w:color w:val="000000" w:themeColor="text1"/>
          <w:sz w:val="28"/>
          <w:szCs w:val="28"/>
          <w:shd w:val="clear" w:color="auto" w:fill="FFFFFF"/>
        </w:rPr>
        <w:fldChar w:fldCharType="separate"/>
      </w:r>
      <w:r w:rsidR="00395644" w:rsidRPr="00395644">
        <w:rPr>
          <w:rFonts w:ascii="Times New Roman" w:hAnsi="Times New Roman" w:cs="Times New Roman"/>
          <w:sz w:val="28"/>
        </w:rPr>
        <w:t>[3]</w:t>
      </w:r>
      <w:r w:rsidR="00395644">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omparative Analysis: Common Operating Systems for Servers</w:t>
      </w:r>
    </w:p>
    <w:p w:rsidR="00000473" w:rsidRPr="006D7A47" w:rsidRDefault="00000473" w:rsidP="00395644">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rom the flexibility of Linux to the familiarity of Windows Server, a plethora of operating systems caters to diverse needs. We conduct a detailed exploration, examining the pros and cons of popular server operating systems to empower informed decision-making.</w:t>
      </w:r>
      <w:r w:rsidR="00395644">
        <w:rPr>
          <w:rFonts w:asciiTheme="majorBidi" w:hAnsiTheme="majorBidi" w:cstheme="majorBidi"/>
          <w:color w:val="000000" w:themeColor="text1"/>
          <w:sz w:val="28"/>
          <w:szCs w:val="28"/>
          <w:shd w:val="clear" w:color="auto" w:fill="FFFFFF"/>
        </w:rPr>
        <w:fldChar w:fldCharType="begin"/>
      </w:r>
      <w:r w:rsidR="00395644">
        <w:rPr>
          <w:rFonts w:asciiTheme="majorBidi" w:hAnsiTheme="majorBidi" w:cstheme="majorBidi"/>
          <w:color w:val="000000" w:themeColor="text1"/>
          <w:sz w:val="28"/>
          <w:szCs w:val="28"/>
          <w:shd w:val="clear" w:color="auto" w:fill="FFFFFF"/>
        </w:rPr>
        <w:instrText xml:space="preserve"> ADDIN ZOTERO_ITEM CSL_CITATION {"citationID":"zXic9UJ5","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395644">
        <w:rPr>
          <w:rFonts w:asciiTheme="majorBidi" w:hAnsiTheme="majorBidi" w:cstheme="majorBidi"/>
          <w:color w:val="000000" w:themeColor="text1"/>
          <w:sz w:val="28"/>
          <w:szCs w:val="28"/>
          <w:shd w:val="clear" w:color="auto" w:fill="FFFFFF"/>
        </w:rPr>
        <w:fldChar w:fldCharType="separate"/>
      </w:r>
      <w:r w:rsidR="00395644" w:rsidRPr="00395644">
        <w:rPr>
          <w:rFonts w:ascii="Times New Roman" w:hAnsi="Times New Roman" w:cs="Times New Roman"/>
          <w:sz w:val="28"/>
        </w:rPr>
        <w:t>[3]</w:t>
      </w:r>
      <w:r w:rsidR="00395644">
        <w:rPr>
          <w:rFonts w:asciiTheme="majorBidi" w:hAnsiTheme="majorBidi" w:cstheme="majorBidi"/>
          <w:color w:val="000000" w:themeColor="text1"/>
          <w:sz w:val="28"/>
          <w:szCs w:val="28"/>
          <w:shd w:val="clear" w:color="auto" w:fill="FFFFFF"/>
        </w:rPr>
        <w:fldChar w:fldCharType="end"/>
      </w:r>
      <w:r w:rsidR="00395644" w:rsidRPr="006D7A47">
        <w:rPr>
          <w:rFonts w:asciiTheme="majorBidi" w:hAnsiTheme="majorBidi" w:cstheme="majorBidi"/>
          <w:color w:val="000000" w:themeColor="text1"/>
          <w:sz w:val="28"/>
          <w:szCs w:val="28"/>
          <w:shd w:val="clear" w:color="auto" w:fill="FFFFFF"/>
        </w:rPr>
        <w:t xml:space="preserve"> </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15" w:name="_Toc156232353"/>
      <w:r w:rsidRPr="006D7A47">
        <w:rPr>
          <w:rFonts w:asciiTheme="majorBidi" w:hAnsiTheme="majorBidi" w:cstheme="majorBidi"/>
          <w:b/>
          <w:bCs/>
          <w:color w:val="000000" w:themeColor="text1"/>
          <w:sz w:val="32"/>
          <w:szCs w:val="32"/>
          <w:shd w:val="clear" w:color="auto" w:fill="FFFFFF"/>
        </w:rPr>
        <w:t>Bridging the Gap: Web Server Software Insights</w:t>
      </w:r>
      <w:bookmarkEnd w:id="15"/>
    </w:p>
    <w:p w:rsidR="00000473" w:rsidRPr="006D7A47" w:rsidRDefault="00000473" w:rsidP="00395644">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Web server software acts as the crucial bridge between server hardware and the website itself. This section provides a nuanced understanding of the functions of web server software and its significance in delivering web content to users.</w:t>
      </w:r>
      <w:r w:rsidR="00395644">
        <w:rPr>
          <w:rFonts w:asciiTheme="majorBidi" w:hAnsiTheme="majorBidi" w:cstheme="majorBidi"/>
          <w:color w:val="000000" w:themeColor="text1"/>
          <w:sz w:val="28"/>
          <w:szCs w:val="28"/>
          <w:shd w:val="clear" w:color="auto" w:fill="FFFFFF"/>
        </w:rPr>
        <w:fldChar w:fldCharType="begin"/>
      </w:r>
      <w:r w:rsidR="00395644">
        <w:rPr>
          <w:rFonts w:asciiTheme="majorBidi" w:hAnsiTheme="majorBidi" w:cstheme="majorBidi"/>
          <w:color w:val="000000" w:themeColor="text1"/>
          <w:sz w:val="28"/>
          <w:szCs w:val="28"/>
          <w:shd w:val="clear" w:color="auto" w:fill="FFFFFF"/>
        </w:rPr>
        <w:instrText xml:space="preserve"> ADDIN ZOTERO_ITEM CSL_CITATION {"citationID":"B2ZjBJNo","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395644">
        <w:rPr>
          <w:rFonts w:asciiTheme="majorBidi" w:hAnsiTheme="majorBidi" w:cstheme="majorBidi"/>
          <w:color w:val="000000" w:themeColor="text1"/>
          <w:sz w:val="28"/>
          <w:szCs w:val="28"/>
          <w:shd w:val="clear" w:color="auto" w:fill="FFFFFF"/>
        </w:rPr>
        <w:fldChar w:fldCharType="separate"/>
      </w:r>
      <w:r w:rsidR="00395644" w:rsidRPr="00395644">
        <w:rPr>
          <w:rFonts w:ascii="Times New Roman" w:hAnsi="Times New Roman" w:cs="Times New Roman"/>
          <w:sz w:val="28"/>
        </w:rPr>
        <w:t>[3]</w:t>
      </w:r>
      <w:r w:rsidR="00395644">
        <w:rPr>
          <w:rFonts w:asciiTheme="majorBidi" w:hAnsiTheme="majorBidi" w:cstheme="majorBidi"/>
          <w:color w:val="000000" w:themeColor="text1"/>
          <w:sz w:val="28"/>
          <w:szCs w:val="28"/>
          <w:shd w:val="clear" w:color="auto" w:fill="FFFFFF"/>
        </w:rPr>
        <w:fldChar w:fldCharType="end"/>
      </w:r>
    </w:p>
    <w:p w:rsidR="00000473" w:rsidRDefault="00000473" w:rsidP="00223A9E">
      <w:pPr>
        <w:jc w:val="both"/>
        <w:rPr>
          <w:rFonts w:asciiTheme="majorBidi" w:hAnsiTheme="majorBidi" w:cstheme="majorBidi"/>
          <w:color w:val="000000" w:themeColor="text1"/>
          <w:sz w:val="28"/>
          <w:szCs w:val="28"/>
          <w:shd w:val="clear" w:color="auto" w:fill="FFFFFF"/>
        </w:rPr>
      </w:pPr>
    </w:p>
    <w:p w:rsidR="00134949" w:rsidRPr="006D7A47" w:rsidRDefault="00134949"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lastRenderedPageBreak/>
        <w:t>Comprehensive Overview:</w:t>
      </w:r>
      <w:r w:rsidRPr="006D7A47">
        <w:rPr>
          <w:rFonts w:asciiTheme="majorBidi" w:hAnsiTheme="majorBidi" w:cstheme="majorBidi"/>
          <w:color w:val="000000" w:themeColor="text1"/>
          <w:sz w:val="28"/>
          <w:szCs w:val="28"/>
          <w:shd w:val="clear" w:color="auto" w:fill="FFFFFF"/>
        </w:rPr>
        <w:t xml:space="preserve"> Popular Web Server Software</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Leading web server software such as Apache, Nginx, and Microsoft Internet Information Services (IIS) undergo thorough examination. We delve into their features, strengths, and provide guidance on when to choose one over the other.</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395644">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s we embark on this deep dive into the intricacies of websites, a comprehensive understanding of these components becomes the cornerstone for creating and maintaining a digital presence that exceeds user expectations in the dynamic and evolving online landscape.</w:t>
      </w:r>
      <w:r w:rsidR="00395644">
        <w:rPr>
          <w:rFonts w:asciiTheme="majorBidi" w:hAnsiTheme="majorBidi" w:cstheme="majorBidi"/>
          <w:color w:val="000000" w:themeColor="text1"/>
          <w:sz w:val="28"/>
          <w:szCs w:val="28"/>
          <w:shd w:val="clear" w:color="auto" w:fill="FFFFFF"/>
        </w:rPr>
        <w:fldChar w:fldCharType="begin"/>
      </w:r>
      <w:r w:rsidR="00395644">
        <w:rPr>
          <w:rFonts w:asciiTheme="majorBidi" w:hAnsiTheme="majorBidi" w:cstheme="majorBidi"/>
          <w:color w:val="000000" w:themeColor="text1"/>
          <w:sz w:val="28"/>
          <w:szCs w:val="28"/>
          <w:shd w:val="clear" w:color="auto" w:fill="FFFFFF"/>
        </w:rPr>
        <w:instrText xml:space="preserve"> ADDIN ZOTERO_ITEM CSL_CITATION {"citationID":"fXMIqxl8","properties":{"formattedCitation":"[3]","plainCitation":"[3]","noteIndex":0},"citationItems":[{"id":72,"uris":["http://zotero.org/users/local/SjEegPnM/items/MR7PQNHZ"],"itemData":{"id":72,"type":"webpage","abstract":"Anatomy of a website: Discover the essential components that make up a website. Gain insights into how website elements work together.","language":"en","title":"Understanding The Anatomy of a Website - WowMakers","URL":"https://www.wowmakers.com/blog/anatomy-of-a-website/","accessed":{"date-parts":[["2024",1,15]]},"issued":{"date-parts":[["2016",11,30]]}}}],"schema":"https://github.com/citation-style-language/schema/raw/master/csl-citation.json"} </w:instrText>
      </w:r>
      <w:r w:rsidR="00395644">
        <w:rPr>
          <w:rFonts w:asciiTheme="majorBidi" w:hAnsiTheme="majorBidi" w:cstheme="majorBidi"/>
          <w:color w:val="000000" w:themeColor="text1"/>
          <w:sz w:val="28"/>
          <w:szCs w:val="28"/>
          <w:shd w:val="clear" w:color="auto" w:fill="FFFFFF"/>
        </w:rPr>
        <w:fldChar w:fldCharType="separate"/>
      </w:r>
      <w:r w:rsidR="00395644" w:rsidRPr="00395644">
        <w:rPr>
          <w:rFonts w:ascii="Times New Roman" w:hAnsi="Times New Roman" w:cs="Times New Roman"/>
          <w:sz w:val="28"/>
        </w:rPr>
        <w:t>[3]</w:t>
      </w:r>
      <w:r w:rsidR="00395644">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16" w:name="_Toc156232354"/>
      <w:r w:rsidRPr="006D7A47">
        <w:rPr>
          <w:rFonts w:asciiTheme="majorBidi" w:hAnsiTheme="majorBidi" w:cstheme="majorBidi"/>
          <w:b/>
          <w:bCs/>
          <w:color w:val="000000" w:themeColor="text1"/>
          <w:sz w:val="32"/>
          <w:szCs w:val="32"/>
          <w:shd w:val="clear" w:color="auto" w:fill="FFFFFF"/>
        </w:rPr>
        <w:t>The Intricacies of Website Component Interaction</w:t>
      </w:r>
      <w:bookmarkEnd w:id="16"/>
    </w:p>
    <w:p w:rsidR="00000473" w:rsidRPr="006D7A47" w:rsidRDefault="00000473" w:rsidP="00134949">
      <w:pPr>
        <w:jc w:val="both"/>
        <w:outlineLvl w:val="1"/>
        <w:rPr>
          <w:rFonts w:asciiTheme="majorBidi" w:hAnsiTheme="majorBidi" w:cstheme="majorBidi"/>
          <w:b/>
          <w:bCs/>
          <w:color w:val="000000" w:themeColor="text1"/>
          <w:sz w:val="28"/>
          <w:szCs w:val="28"/>
          <w:shd w:val="clear" w:color="auto" w:fill="FFFFFF"/>
        </w:rPr>
      </w:pPr>
      <w:bookmarkStart w:id="17" w:name="_Toc156232355"/>
      <w:r w:rsidRPr="006D7A47">
        <w:rPr>
          <w:rFonts w:asciiTheme="majorBidi" w:hAnsiTheme="majorBidi" w:cstheme="majorBidi"/>
          <w:b/>
          <w:bCs/>
          <w:color w:val="000000" w:themeColor="text1"/>
          <w:sz w:val="28"/>
          <w:szCs w:val="28"/>
          <w:shd w:val="clear" w:color="auto" w:fill="FFFFFF"/>
        </w:rPr>
        <w:t>Understanding the Symbiotic Relationship</w:t>
      </w:r>
      <w:bookmarkEnd w:id="17"/>
    </w:p>
    <w:p w:rsidR="00000473" w:rsidRPr="006D7A47" w:rsidRDefault="00000473" w:rsidP="00747EAA">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 the complex ecosystem of website functionality, the interactions between communication protocols, server hardware, operating systems, and web server software create a symbiotic relationship that forms the backbone of online experiences. Let's delve into the profound intricacies of how these components intricately work together to deliver a cohesive and efficient digital landscape.</w:t>
      </w:r>
      <w:r w:rsidR="00747EAA">
        <w:rPr>
          <w:rFonts w:asciiTheme="majorBidi" w:hAnsiTheme="majorBidi" w:cstheme="majorBidi"/>
          <w:color w:val="000000" w:themeColor="text1"/>
          <w:sz w:val="28"/>
          <w:szCs w:val="28"/>
          <w:shd w:val="clear" w:color="auto" w:fill="FFFFFF"/>
        </w:rPr>
        <w:fldChar w:fldCharType="begin"/>
      </w:r>
      <w:r w:rsidR="00747EAA">
        <w:rPr>
          <w:rFonts w:asciiTheme="majorBidi" w:hAnsiTheme="majorBidi" w:cstheme="majorBidi"/>
          <w:color w:val="000000" w:themeColor="text1"/>
          <w:sz w:val="28"/>
          <w:szCs w:val="28"/>
          <w:shd w:val="clear" w:color="auto" w:fill="FFFFFF"/>
        </w:rPr>
        <w:instrText xml:space="preserve"> ADDIN ZOTERO_ITEM CSL_CITATION {"citationID":"an75timhmo","properties":{"formattedCitation":"[4]","plainCitation":"[4]","noteIndex":0},"citationItems":[{"id":74,"uris":["http://zotero.org/users/local/SjEegPnM/items/3XBGJ6V2"],"itemData":{"id":74,"type":"post-weblog","abstract":"Interaction design refers to how the particular elements of a website, application, or software behave with a user when engaged.","container-title":"Medium","language":"en","title":"Unraveling the Intricacies: Interaction Design vs. Visual Design","title-short":"Unraveling the Intricacies","URL":"https://medium.com/@shikha.ritu17/unraveling-the-intricacies-interaction-design-vs-visual-design-56b1fabb6756","author":[{"family":"Shikha","given":"Ritu"}],"accessed":{"date-parts":[["2024",1,15]]},"issued":{"date-parts":[["2023",8,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4]</w:t>
      </w:r>
      <w:r w:rsidR="00747EAA">
        <w:rPr>
          <w:rFonts w:asciiTheme="majorBidi" w:hAnsiTheme="majorBidi" w:cstheme="majorBidi"/>
          <w:color w:val="000000" w:themeColor="text1"/>
          <w:sz w:val="28"/>
          <w:szCs w:val="28"/>
          <w:shd w:val="clear" w:color="auto" w:fill="FFFFFF"/>
        </w:rPr>
        <w:fldChar w:fldCharType="end"/>
      </w: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2"/>
        <w:rPr>
          <w:rFonts w:asciiTheme="majorBidi" w:hAnsiTheme="majorBidi" w:cstheme="majorBidi"/>
          <w:b/>
          <w:bCs/>
          <w:color w:val="000000" w:themeColor="text1"/>
          <w:sz w:val="32"/>
          <w:szCs w:val="32"/>
          <w:shd w:val="clear" w:color="auto" w:fill="FFFFFF"/>
        </w:rPr>
      </w:pPr>
      <w:bookmarkStart w:id="18" w:name="_Toc156232356"/>
      <w:r w:rsidRPr="006D7A47">
        <w:rPr>
          <w:rFonts w:asciiTheme="majorBidi" w:hAnsiTheme="majorBidi" w:cstheme="majorBidi"/>
          <w:b/>
          <w:bCs/>
          <w:color w:val="000000" w:themeColor="text1"/>
          <w:sz w:val="32"/>
          <w:szCs w:val="32"/>
          <w:shd w:val="clear" w:color="auto" w:fill="FFFFFF"/>
        </w:rPr>
        <w:t>Seamless Integration Dynamics</w:t>
      </w:r>
      <w:bookmarkEnd w:id="18"/>
    </w:p>
    <w:p w:rsidR="00000473" w:rsidRPr="006D7A47" w:rsidRDefault="00000473" w:rsidP="00747EAA">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chieving seamless integration among components is a perpetual challenge. This section provides a profound exploration of the best practices that underline successful integration without compromising the twin pillars of performance and security. Uncover the nuanced strategies required for each component to not just coexist but thrive in harmony.</w:t>
      </w:r>
      <w:r w:rsidR="00747EAA">
        <w:rPr>
          <w:rFonts w:asciiTheme="majorBidi" w:hAnsiTheme="majorBidi" w:cstheme="majorBidi"/>
          <w:color w:val="000000" w:themeColor="text1"/>
          <w:sz w:val="28"/>
          <w:szCs w:val="28"/>
          <w:shd w:val="clear" w:color="auto" w:fill="FFFFFF"/>
        </w:rPr>
        <w:fldChar w:fldCharType="begin"/>
      </w:r>
      <w:r w:rsidR="00747EAA">
        <w:rPr>
          <w:rFonts w:asciiTheme="majorBidi" w:hAnsiTheme="majorBidi" w:cstheme="majorBidi"/>
          <w:color w:val="000000" w:themeColor="text1"/>
          <w:sz w:val="28"/>
          <w:szCs w:val="28"/>
          <w:shd w:val="clear" w:color="auto" w:fill="FFFFFF"/>
        </w:rPr>
        <w:instrText xml:space="preserve"> ADDIN ZOTERO_ITEM CSL_CITATION {"citationID":"audal9tq9f","properties":{"formattedCitation":"[4]","plainCitation":"[4]","noteIndex":0},"citationItems":[{"id":74,"uris":["http://zotero.org/users/local/SjEegPnM/items/3XBGJ6V2"],"itemData":{"id":74,"type":"post-weblog","abstract":"Interaction design refers to how the particular elements of a website, application, or software behave with a user when engaged.","container-title":"Medium","language":"en","title":"Unraveling the Intricacies: Interaction Design vs. Visual Design","title-short":"Unraveling the Intricacies","URL":"https://medium.com/@shikha.ritu17/unraveling-the-intricacies-interaction-design-vs-visual-design-56b1fabb6756","author":[{"family":"Shikha","given":"Ritu"}],"accessed":{"date-parts":[["2024",1,15]]},"issued":{"date-parts":[["2023",8,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4]</w:t>
      </w:r>
      <w:r w:rsidR="00747EAA">
        <w:rPr>
          <w:rFonts w:asciiTheme="majorBidi" w:hAnsiTheme="majorBidi" w:cstheme="majorBidi"/>
          <w:color w:val="000000" w:themeColor="text1"/>
          <w:sz w:val="28"/>
          <w:szCs w:val="28"/>
          <w:shd w:val="clear" w:color="auto" w:fill="FFFFFF"/>
        </w:rPr>
        <w:fldChar w:fldCharType="end"/>
      </w:r>
    </w:p>
    <w:p w:rsidR="00000473" w:rsidRDefault="00000473"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19" w:name="_Toc156232357"/>
      <w:r w:rsidRPr="006D7A47">
        <w:rPr>
          <w:rFonts w:asciiTheme="majorBidi" w:hAnsiTheme="majorBidi" w:cstheme="majorBidi"/>
          <w:b/>
          <w:bCs/>
          <w:color w:val="000000" w:themeColor="text1"/>
          <w:sz w:val="32"/>
          <w:szCs w:val="32"/>
          <w:shd w:val="clear" w:color="auto" w:fill="FFFFFF"/>
        </w:rPr>
        <w:t>Navigating the Terrain of Website Maintenance Challenges</w:t>
      </w:r>
      <w:bookmarkEnd w:id="19"/>
    </w:p>
    <w:p w:rsidR="00000473" w:rsidRPr="006D7A47" w:rsidRDefault="00000473" w:rsidP="00747EAA">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maintenance of website functionality brings forth a myriad of challenges, from orchestrating hardware upgrades to orchestrating intricate software updates. Delve deep into the common challenges faced in the realm of website maintenance and discover insightful solutions to ensure your digital presence operates at peak efficiency.</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747EAA">
        <w:rPr>
          <w:rFonts w:asciiTheme="majorBidi" w:hAnsiTheme="majorBidi" w:cstheme="majorBidi"/>
          <w:color w:val="000000" w:themeColor="text1"/>
          <w:sz w:val="28"/>
          <w:szCs w:val="28"/>
          <w:shd w:val="clear" w:color="auto" w:fill="FFFFFF"/>
        </w:rPr>
        <w:instrText xml:space="preserve"> ADDIN ZOTERO_ITEM CSL_CITATION {"citationID":"a8j1vuot5b","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20" w:name="_Toc156232358"/>
      <w:r w:rsidRPr="006D7A47">
        <w:rPr>
          <w:rFonts w:asciiTheme="majorBidi" w:hAnsiTheme="majorBidi" w:cstheme="majorBidi"/>
          <w:b/>
          <w:bCs/>
          <w:color w:val="000000" w:themeColor="text1"/>
          <w:sz w:val="32"/>
          <w:szCs w:val="32"/>
          <w:shd w:val="clear" w:color="auto" w:fill="FFFFFF"/>
        </w:rPr>
        <w:t>Proactive Strategies for Operational Fluidity</w:t>
      </w:r>
      <w:bookmarkEnd w:id="20"/>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perational fluidity demands proactive strategies. Regular monitoring and timely updates act as sentinels, guarding a website's continuous and reliable operation. This section delves into practical solutions, offering a proactive approach to preempt issues and guarantee a consistently smooth user experience.</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747EAA">
        <w:rPr>
          <w:rFonts w:asciiTheme="majorBidi" w:hAnsiTheme="majorBidi" w:cstheme="majorBidi"/>
          <w:color w:val="000000" w:themeColor="text1"/>
          <w:sz w:val="28"/>
          <w:szCs w:val="28"/>
          <w:shd w:val="clear" w:color="auto" w:fill="FFFFFF"/>
        </w:rPr>
        <w:instrText xml:space="preserve"> ADDIN ZOTERO_ITEM CSL_CITATION {"citationID":"H9ftXjTe","properties":{"formattedCitation":"[4]","plainCitation":"[4]","noteIndex":0},"citationItems":[{"id":74,"uris":["http://zotero.org/users/local/SjEegPnM/items/3XBGJ6V2"],"itemData":{"id":74,"type":"post-weblog","abstract":"Interaction design refers to how the particular elements of a website, application, or software behave with a user when engaged.","container-title":"Medium","language":"en","title":"Unraveling the Intricacies: Interaction Design vs. Visual Design","title-short":"Unraveling the Intricacies","URL":"https://medium.com/@shikha.ritu17/unraveling-the-intricacies-interaction-design-vs-visual-design-56b1fabb6756","author":[{"family":"Shikha","given":"Ritu"}],"accessed":{"date-parts":[["2024",1,15]]},"issued":{"date-parts":[["2023",8,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4]</w:t>
      </w:r>
      <w:r w:rsidR="00747EAA">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21" w:name="_Toc156232359"/>
      <w:r w:rsidRPr="006D7A47">
        <w:rPr>
          <w:rFonts w:asciiTheme="majorBidi" w:hAnsiTheme="majorBidi" w:cstheme="majorBidi"/>
          <w:b/>
          <w:bCs/>
          <w:color w:val="000000" w:themeColor="text1"/>
          <w:sz w:val="32"/>
          <w:szCs w:val="32"/>
          <w:shd w:val="clear" w:color="auto" w:fill="FFFFFF"/>
        </w:rPr>
        <w:t>Crafting a Holistic Report on Website Architecture</w:t>
      </w:r>
      <w:bookmarkEnd w:id="21"/>
    </w:p>
    <w:p w:rsidR="00000473" w:rsidRPr="006D7A47" w:rsidRDefault="00000473" w:rsidP="00134949">
      <w:pPr>
        <w:jc w:val="both"/>
        <w:outlineLvl w:val="1"/>
        <w:rPr>
          <w:rFonts w:asciiTheme="majorBidi" w:hAnsiTheme="majorBidi" w:cstheme="majorBidi"/>
          <w:b/>
          <w:bCs/>
          <w:color w:val="000000" w:themeColor="text1"/>
          <w:sz w:val="28"/>
          <w:szCs w:val="28"/>
          <w:shd w:val="clear" w:color="auto" w:fill="FFFFFF"/>
        </w:rPr>
      </w:pPr>
      <w:bookmarkStart w:id="22" w:name="_Toc156232360"/>
      <w:r w:rsidRPr="006D7A47">
        <w:rPr>
          <w:rFonts w:asciiTheme="majorBidi" w:hAnsiTheme="majorBidi" w:cstheme="majorBidi"/>
          <w:b/>
          <w:bCs/>
          <w:color w:val="000000" w:themeColor="text1"/>
          <w:sz w:val="28"/>
          <w:szCs w:val="28"/>
          <w:shd w:val="clear" w:color="auto" w:fill="FFFFFF"/>
        </w:rPr>
        <w:t>Unveiling the Core Components</w:t>
      </w:r>
      <w:bookmarkEnd w:id="22"/>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reating a holistic report on websites necessitates a meticulous approach. Uncover the core components that should intricately be woven into the narrative of the report. From dissecting communication protocols to scrutinizing server hardware, each element contributes significantly to the comprehensive understanding of website architecture.</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747EAA">
        <w:rPr>
          <w:rFonts w:asciiTheme="majorBidi" w:hAnsiTheme="majorBidi" w:cstheme="majorBidi"/>
          <w:color w:val="000000" w:themeColor="text1"/>
          <w:sz w:val="28"/>
          <w:szCs w:val="28"/>
          <w:shd w:val="clear" w:color="auto" w:fill="FFFFFF"/>
        </w:rPr>
        <w:instrText xml:space="preserve"> ADDIN ZOTERO_ITEM CSL_CITATION {"citationID":"JX0oDl1t","properties":{"formattedCitation":"[4]","plainCitation":"[4]","noteIndex":0},"citationItems":[{"id":74,"uris":["http://zotero.org/users/local/SjEegPnM/items/3XBGJ6V2"],"itemData":{"id":74,"type":"post-weblog","abstract":"Interaction design refers to how the particular elements of a website, application, or software behave with a user when engaged.","container-title":"Medium","language":"en","title":"Unraveling the Intricacies: Interaction Design vs. Visual Design","title-short":"Unraveling the Intricacies","URL":"https://medium.com/@shikha.ritu17/unraveling-the-intricacies-interaction-design-vs-visual-design-56b1fabb6756","author":[{"family":"Shikha","given":"Ritu"}],"accessed":{"date-parts":[["2024",1,15]]},"issued":{"date-parts":[["2023",8,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4]</w:t>
      </w:r>
      <w:r w:rsidR="00747EAA">
        <w:rPr>
          <w:rFonts w:asciiTheme="majorBidi" w:hAnsiTheme="majorBidi" w:cstheme="majorBidi"/>
          <w:color w:val="000000" w:themeColor="text1"/>
          <w:sz w:val="28"/>
          <w:szCs w:val="28"/>
          <w:shd w:val="clear" w:color="auto" w:fill="FFFFFF"/>
        </w:rPr>
        <w:fldChar w:fldCharType="end"/>
      </w: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2"/>
        <w:rPr>
          <w:rFonts w:asciiTheme="majorBidi" w:hAnsiTheme="majorBidi" w:cstheme="majorBidi"/>
          <w:b/>
          <w:bCs/>
          <w:color w:val="000000" w:themeColor="text1"/>
          <w:sz w:val="32"/>
          <w:szCs w:val="32"/>
          <w:shd w:val="clear" w:color="auto" w:fill="FFFFFF"/>
        </w:rPr>
      </w:pPr>
      <w:bookmarkStart w:id="23" w:name="_Toc156232361"/>
      <w:r w:rsidRPr="006D7A47">
        <w:rPr>
          <w:rFonts w:asciiTheme="majorBidi" w:hAnsiTheme="majorBidi" w:cstheme="majorBidi"/>
          <w:b/>
          <w:bCs/>
          <w:color w:val="000000" w:themeColor="text1"/>
          <w:sz w:val="32"/>
          <w:szCs w:val="32"/>
          <w:shd w:val="clear" w:color="auto" w:fill="FFFFFF"/>
        </w:rPr>
        <w:t>Best Practices for Artful Report Creation</w:t>
      </w:r>
      <w:bookmarkEnd w:id="23"/>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rafting an effective report is an art that demands attention to detail and clarity. This section shares profound insights into best practices for creating a report that not only informs but captivates. Learn the art of presenting information in a visually appealing manner, ensuring your report is not just informative but also a compelling narrative.</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lastRenderedPageBreak/>
        <w:t>As we plunge into the depths of website component interaction, a nuanced understanding of their interdependence emerges. From integration dynamics to maintenance challenges and crafting comprehensive reports, this exploration equips you with the profound knowledge required to navigate the intricate landscape of website functionality.</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747EAA">
        <w:rPr>
          <w:rFonts w:asciiTheme="majorBidi" w:hAnsiTheme="majorBidi" w:cstheme="majorBidi"/>
          <w:color w:val="000000" w:themeColor="text1"/>
          <w:sz w:val="28"/>
          <w:szCs w:val="28"/>
          <w:shd w:val="clear" w:color="auto" w:fill="FFFFFF"/>
        </w:rPr>
        <w:instrText xml:space="preserve"> ADDIN ZOTERO_ITEM CSL_CITATION {"citationID":"VltQDDcO","properties":{"formattedCitation":"[4]","plainCitation":"[4]","noteIndex":0},"citationItems":[{"id":74,"uris":["http://zotero.org/users/local/SjEegPnM/items/3XBGJ6V2"],"itemData":{"id":74,"type":"post-weblog","abstract":"Interaction design refers to how the particular elements of a website, application, or software behave with a user when engaged.","container-title":"Medium","language":"en","title":"Unraveling the Intricacies: Interaction Design vs. Visual Design","title-short":"Unraveling the Intricacies","URL":"https://medium.com/@shikha.ritu17/unraveling-the-intricacies-interaction-design-vs-visual-design-56b1fabb6756","author":[{"family":"Shikha","given":"Ritu"}],"accessed":{"date-parts":[["2024",1,15]]},"issued":{"date-parts":[["2023",8,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4]</w:t>
      </w:r>
      <w:r w:rsidR="00747EAA">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134949">
      <w:pPr>
        <w:jc w:val="both"/>
        <w:outlineLvl w:val="0"/>
        <w:rPr>
          <w:rFonts w:asciiTheme="majorBidi" w:hAnsiTheme="majorBidi" w:cstheme="majorBidi"/>
          <w:b/>
          <w:bCs/>
          <w:color w:val="000000" w:themeColor="text1"/>
          <w:sz w:val="32"/>
          <w:szCs w:val="32"/>
          <w:shd w:val="clear" w:color="auto" w:fill="FFFFFF"/>
        </w:rPr>
      </w:pPr>
      <w:bookmarkStart w:id="24" w:name="_Toc156232362"/>
      <w:r w:rsidRPr="006D7A47">
        <w:rPr>
          <w:rFonts w:asciiTheme="majorBidi" w:hAnsiTheme="majorBidi" w:cstheme="majorBidi"/>
          <w:b/>
          <w:bCs/>
          <w:color w:val="000000" w:themeColor="text1"/>
          <w:sz w:val="32"/>
          <w:szCs w:val="32"/>
          <w:shd w:val="clear" w:color="auto" w:fill="FFFFFF"/>
        </w:rPr>
        <w:t>In-Depth Exploration: The Crucial Dimensions of Website Security and SEO Mastery</w:t>
      </w:r>
      <w:bookmarkEnd w:id="24"/>
    </w:p>
    <w:p w:rsidR="00000473" w:rsidRPr="006D7A47" w:rsidRDefault="00000473" w:rsidP="00134949">
      <w:pPr>
        <w:jc w:val="both"/>
        <w:outlineLvl w:val="1"/>
        <w:rPr>
          <w:rFonts w:asciiTheme="majorBidi" w:hAnsiTheme="majorBidi" w:cstheme="majorBidi"/>
          <w:b/>
          <w:bCs/>
          <w:color w:val="000000" w:themeColor="text1"/>
          <w:sz w:val="28"/>
          <w:szCs w:val="28"/>
          <w:shd w:val="clear" w:color="auto" w:fill="FFFFFF"/>
        </w:rPr>
      </w:pPr>
      <w:bookmarkStart w:id="25" w:name="_Toc156232363"/>
      <w:r w:rsidRPr="006D7A47">
        <w:rPr>
          <w:rFonts w:asciiTheme="majorBidi" w:hAnsiTheme="majorBidi" w:cstheme="majorBidi"/>
          <w:b/>
          <w:bCs/>
          <w:color w:val="000000" w:themeColor="text1"/>
          <w:sz w:val="28"/>
          <w:szCs w:val="28"/>
          <w:shd w:val="clear" w:color="auto" w:fill="FFFFFF"/>
        </w:rPr>
        <w:t>Unveiling the Essence of Website Security</w:t>
      </w:r>
      <w:bookmarkEnd w:id="25"/>
    </w:p>
    <w:p w:rsidR="00000473" w:rsidRPr="006D7A47" w:rsidRDefault="00000473" w:rsidP="00747EAA">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 the contemporary digital landscape, the imperative of ensuring robust website security cannot be overstated. Let's delve into the multifaceted dimensions of this crucial aspect and explore the strategies that form the bedrock of a secure online presence.</w:t>
      </w:r>
      <w:r w:rsidR="00747EAA">
        <w:rPr>
          <w:rFonts w:asciiTheme="majorBidi" w:hAnsiTheme="majorBidi" w:cstheme="majorBidi"/>
          <w:color w:val="000000" w:themeColor="text1"/>
          <w:sz w:val="28"/>
          <w:szCs w:val="28"/>
          <w:shd w:val="clear" w:color="auto" w:fill="FFFFFF"/>
        </w:rPr>
        <w:fldChar w:fldCharType="begin"/>
      </w:r>
      <w:r w:rsidR="00747EAA">
        <w:rPr>
          <w:rFonts w:asciiTheme="majorBidi" w:hAnsiTheme="majorBidi" w:cstheme="majorBidi"/>
          <w:color w:val="000000" w:themeColor="text1"/>
          <w:sz w:val="28"/>
          <w:szCs w:val="28"/>
          <w:shd w:val="clear" w:color="auto" w:fill="FFFFFF"/>
        </w:rPr>
        <w:instrText xml:space="preserve"> ADDIN ZOTERO_ITEM CSL_CITATION {"citationID":"a2pc0ikhmld","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1. Holistic Security Strategies</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SSL Certificates:</w:t>
      </w:r>
      <w:r w:rsidRPr="006D7A47">
        <w:rPr>
          <w:rFonts w:asciiTheme="majorBidi" w:hAnsiTheme="majorBidi" w:cstheme="majorBidi"/>
          <w:color w:val="000000" w:themeColor="text1"/>
          <w:sz w:val="28"/>
          <w:szCs w:val="28"/>
          <w:shd w:val="clear" w:color="auto" w:fill="FFFFFF"/>
        </w:rPr>
        <w:t xml:space="preserve"> Uncover the significance of SSL certificates in encrypting data transmission, fortifying your website against malicious actors.</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 xml:space="preserve">Regular Security Audits: </w:t>
      </w:r>
      <w:r w:rsidRPr="006D7A47">
        <w:rPr>
          <w:rFonts w:asciiTheme="majorBidi" w:hAnsiTheme="majorBidi" w:cstheme="majorBidi"/>
          <w:color w:val="000000" w:themeColor="text1"/>
          <w:sz w:val="28"/>
          <w:szCs w:val="28"/>
          <w:shd w:val="clear" w:color="auto" w:fill="FFFFFF"/>
        </w:rPr>
        <w:t>Explore the realm of routine security audits, providing proactive measures to identify and address vulnerabilities promptly.</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BTBUoE7E","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2. SEO Mastery: Elevating Digital Visibility</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Actionable SEO Best Practices:</w:t>
      </w:r>
      <w:r w:rsidRPr="006D7A47">
        <w:rPr>
          <w:rFonts w:asciiTheme="majorBidi" w:hAnsiTheme="majorBidi" w:cstheme="majorBidi"/>
          <w:color w:val="000000" w:themeColor="text1"/>
          <w:sz w:val="28"/>
          <w:szCs w:val="28"/>
          <w:shd w:val="clear" w:color="auto" w:fill="FFFFFF"/>
        </w:rPr>
        <w:t xml:space="preserve"> Navigate through actionable SEO practices designed to transcend basic visibility and propel your website into the spotlight.</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Integration into Development:</w:t>
      </w:r>
      <w:r w:rsidRPr="006D7A47">
        <w:rPr>
          <w:rFonts w:asciiTheme="majorBidi" w:hAnsiTheme="majorBidi" w:cstheme="majorBidi"/>
          <w:color w:val="000000" w:themeColor="text1"/>
          <w:sz w:val="28"/>
          <w:szCs w:val="28"/>
          <w:shd w:val="clear" w:color="auto" w:fill="FFFFFF"/>
        </w:rPr>
        <w:t xml:space="preserve"> Seamlessly integrate SEO into your website development process, from meticulous keyword research to content optimization.</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xosooIZS","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223A9E" w:rsidRDefault="00223A9E" w:rsidP="00223A9E">
      <w:pPr>
        <w:jc w:val="both"/>
        <w:rPr>
          <w:rFonts w:asciiTheme="majorBidi" w:hAnsiTheme="majorBidi" w:cstheme="majorBidi"/>
          <w:color w:val="000000" w:themeColor="text1"/>
          <w:sz w:val="28"/>
          <w:szCs w:val="28"/>
          <w:shd w:val="clear" w:color="auto" w:fill="FFFFFF"/>
        </w:rPr>
      </w:pP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3. Navigating the Dynamic Web Landscape</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Interplay of Components:</w:t>
      </w:r>
      <w:r w:rsidRPr="006D7A47">
        <w:rPr>
          <w:rFonts w:asciiTheme="majorBidi" w:hAnsiTheme="majorBidi" w:cstheme="majorBidi"/>
          <w:color w:val="000000" w:themeColor="text1"/>
          <w:sz w:val="28"/>
          <w:szCs w:val="28"/>
          <w:shd w:val="clear" w:color="auto" w:fill="FFFFFF"/>
        </w:rPr>
        <w:t xml:space="preserve"> Gain insights into the intricate interplay between communication protocols, server hardware, operating systems, and web server software.</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hallenges and Opportunities:</w:t>
      </w:r>
      <w:r w:rsidRPr="006D7A47">
        <w:rPr>
          <w:rFonts w:asciiTheme="majorBidi" w:hAnsiTheme="majorBidi" w:cstheme="majorBidi"/>
          <w:color w:val="000000" w:themeColor="text1"/>
          <w:sz w:val="28"/>
          <w:szCs w:val="28"/>
          <w:shd w:val="clear" w:color="auto" w:fill="FFFFFF"/>
        </w:rPr>
        <w:t xml:space="preserve"> Understand how evolving technology presents both challenges and opportunities in the perpetual quest for crafting and maintaining robust websites.</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HC9RnYy8","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D41A7A">
      <w:pPr>
        <w:jc w:val="both"/>
        <w:outlineLvl w:val="0"/>
        <w:rPr>
          <w:rFonts w:asciiTheme="majorBidi" w:hAnsiTheme="majorBidi" w:cstheme="majorBidi"/>
          <w:b/>
          <w:bCs/>
          <w:color w:val="000000" w:themeColor="text1"/>
          <w:sz w:val="32"/>
          <w:szCs w:val="32"/>
          <w:shd w:val="clear" w:color="auto" w:fill="FFFFFF"/>
        </w:rPr>
      </w:pPr>
      <w:bookmarkStart w:id="26" w:name="_Toc156232364"/>
      <w:r w:rsidRPr="006D7A47">
        <w:rPr>
          <w:rFonts w:asciiTheme="majorBidi" w:hAnsiTheme="majorBidi" w:cstheme="majorBidi"/>
          <w:b/>
          <w:bCs/>
          <w:color w:val="000000" w:themeColor="text1"/>
          <w:sz w:val="32"/>
          <w:szCs w:val="32"/>
          <w:shd w:val="clear" w:color="auto" w:fill="FFFFFF"/>
        </w:rPr>
        <w:t>Crafting a Comprehensive Digital Report</w:t>
      </w:r>
      <w:bookmarkEnd w:id="26"/>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Understanding the synergy between various website components lays the foundation for a comprehensive digital report. Let's explore the essential components that should be included and the best practices for creating an informative, visually appealing, and easily comprehensible report.</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F3cbU0FS","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000473" w:rsidRPr="006D7A47" w:rsidRDefault="00000473"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1. Essential Components for In-Depth Insight</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ommunication Protocols:</w:t>
      </w:r>
      <w:r w:rsidRPr="006D7A47">
        <w:rPr>
          <w:rFonts w:asciiTheme="majorBidi" w:hAnsiTheme="majorBidi" w:cstheme="majorBidi"/>
          <w:color w:val="000000" w:themeColor="text1"/>
          <w:sz w:val="28"/>
          <w:szCs w:val="28"/>
          <w:shd w:val="clear" w:color="auto" w:fill="FFFFFF"/>
        </w:rPr>
        <w:t xml:space="preserve"> Highlight the role of communication protocols in facilitating seamless data exchange.</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erver Hardware &amp; Operating Systems: Shed light on the critical components of server hardware and the importance of choosing the right operating system.</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VXErArvD","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2. Ensuring Seamless Integration</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Integration Best Practices:</w:t>
      </w:r>
      <w:r w:rsidRPr="006D7A47">
        <w:rPr>
          <w:rFonts w:asciiTheme="majorBidi" w:hAnsiTheme="majorBidi" w:cstheme="majorBidi"/>
          <w:color w:val="000000" w:themeColor="text1"/>
          <w:sz w:val="28"/>
          <w:szCs w:val="28"/>
          <w:shd w:val="clear" w:color="auto" w:fill="FFFFFF"/>
        </w:rPr>
        <w:t xml:space="preserve"> Address the challenge of seamless integration, providing insights into maintaining performance and security without compromise.</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TKnefGl6","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223A9E" w:rsidRDefault="00223A9E" w:rsidP="00223A9E">
      <w:pPr>
        <w:jc w:val="both"/>
        <w:rPr>
          <w:rFonts w:asciiTheme="majorBidi" w:hAnsiTheme="majorBidi" w:cstheme="majorBidi"/>
          <w:color w:val="000000" w:themeColor="text1"/>
          <w:sz w:val="28"/>
          <w:szCs w:val="28"/>
          <w:shd w:val="clear" w:color="auto" w:fill="FFFFFF"/>
        </w:rPr>
      </w:pPr>
    </w:p>
    <w:p w:rsidR="00747EAA" w:rsidRDefault="00747EAA" w:rsidP="00223A9E">
      <w:pPr>
        <w:jc w:val="both"/>
        <w:rPr>
          <w:rFonts w:asciiTheme="majorBidi" w:hAnsiTheme="majorBidi" w:cstheme="majorBidi"/>
          <w:color w:val="000000" w:themeColor="text1"/>
          <w:sz w:val="28"/>
          <w:szCs w:val="28"/>
          <w:shd w:val="clear" w:color="auto" w:fill="FFFFFF"/>
        </w:rPr>
      </w:pPr>
    </w:p>
    <w:p w:rsidR="00747EAA" w:rsidRPr="006D7A47" w:rsidRDefault="00747EAA"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lastRenderedPageBreak/>
        <w:t>3. Overcoming Maintenance Challenges</w:t>
      </w:r>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Proactive Maintenance Solutions:</w:t>
      </w:r>
      <w:r w:rsidRPr="006D7A47">
        <w:rPr>
          <w:rFonts w:asciiTheme="majorBidi" w:hAnsiTheme="majorBidi" w:cstheme="majorBidi"/>
          <w:color w:val="000000" w:themeColor="text1"/>
          <w:sz w:val="28"/>
          <w:szCs w:val="28"/>
          <w:shd w:val="clear" w:color="auto" w:fill="FFFFFF"/>
        </w:rPr>
        <w:t xml:space="preserve"> Explore proactive measures, including regular monitoring and timely updates, to overcome common challenges and ensure continuous website reliability.</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sduIcrxm","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000473" w:rsidRPr="006D7A47" w:rsidRDefault="00000473" w:rsidP="00D41A7A">
      <w:pPr>
        <w:jc w:val="both"/>
        <w:outlineLvl w:val="0"/>
        <w:rPr>
          <w:rFonts w:asciiTheme="majorBidi" w:hAnsiTheme="majorBidi" w:cstheme="majorBidi"/>
          <w:b/>
          <w:bCs/>
          <w:color w:val="000000" w:themeColor="text1"/>
          <w:sz w:val="32"/>
          <w:szCs w:val="32"/>
          <w:shd w:val="clear" w:color="auto" w:fill="FFFFFF"/>
        </w:rPr>
      </w:pPr>
      <w:bookmarkStart w:id="27" w:name="_Toc156232365"/>
      <w:r w:rsidRPr="006D7A47">
        <w:rPr>
          <w:rFonts w:asciiTheme="majorBidi" w:hAnsiTheme="majorBidi" w:cstheme="majorBidi"/>
          <w:b/>
          <w:bCs/>
          <w:color w:val="000000" w:themeColor="text1"/>
          <w:sz w:val="32"/>
          <w:szCs w:val="32"/>
          <w:shd w:val="clear" w:color="auto" w:fill="FFFFFF"/>
        </w:rPr>
        <w:t>A Strategic Approach to Website Development</w:t>
      </w:r>
      <w:bookmarkEnd w:id="27"/>
    </w:p>
    <w:p w:rsidR="00000473" w:rsidRPr="006D7A47" w:rsidRDefault="00000473"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 the dynamic realm of website development, understanding how communication protocols, server hardware, operating systems, and web server software collaborate is paramount. This deep dive into the components' interplay, security imperatives, SEO mastery, and crafting comprehensive reports equips you to navigate the intricacies of website development with confidence and strategic acumen.</w:t>
      </w:r>
      <w:r w:rsidR="00747EAA" w:rsidRPr="00747EAA">
        <w:rPr>
          <w:rFonts w:asciiTheme="majorBidi" w:hAnsiTheme="majorBidi" w:cstheme="majorBidi"/>
          <w:color w:val="000000" w:themeColor="text1"/>
          <w:sz w:val="28"/>
          <w:szCs w:val="28"/>
          <w:shd w:val="clear" w:color="auto" w:fill="FFFFFF"/>
        </w:rPr>
        <w:t xml:space="preserve"> </w:t>
      </w:r>
      <w:r w:rsidR="00747EAA">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4pvJQSUE","properties":{"formattedCitation":"[5]","plainCitation":"[5]","noteIndex":0},"citationItems":[{"id":76,"uris":["http://zotero.org/users/local/SjEegPnM/items/K555YAKA"],"itemData":{"id":76,"type":"webpage","abstract":"Embark on a Journey to Elevate Your Digital Presence on SEO Mastery!! INTRODUCTION Welcome to \"The Ultimate Guide to SEO Mastery: Strategies, Tips, and Success.\" In this comprehensive guide, we're diving deep into the world of search engine optimization, unveiling proven strategies, actionable tips,","language":"en","title":"The Ultimate Guide to SEO Mastery: Strategies, Tips, and Success","title-short":"The Ultimate Guide to SEO Mastery","URL":"https://www.linkedin.com/pulse/ultimate-guide-seo-mastery-strategies-tips-success-amitabh-singh","accessed":{"date-parts":[["2024",1,15]]}}}],"schema":"https://github.com/citation-style-language/schema/raw/master/csl-citation.json"} </w:instrText>
      </w:r>
      <w:r w:rsidR="00747EAA">
        <w:rPr>
          <w:rFonts w:asciiTheme="majorBidi" w:hAnsiTheme="majorBidi" w:cstheme="majorBidi"/>
          <w:color w:val="000000" w:themeColor="text1"/>
          <w:sz w:val="28"/>
          <w:szCs w:val="28"/>
          <w:shd w:val="clear" w:color="auto" w:fill="FFFFFF"/>
        </w:rPr>
        <w:fldChar w:fldCharType="separate"/>
      </w:r>
      <w:r w:rsidR="00747EAA" w:rsidRPr="00747EAA">
        <w:rPr>
          <w:rFonts w:ascii="Times New Roman" w:hAnsi="Times New Roman" w:cs="Times New Roman"/>
          <w:sz w:val="28"/>
          <w:szCs w:val="24"/>
        </w:rPr>
        <w:t>[5]</w:t>
      </w:r>
      <w:r w:rsidR="00747EAA">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28" w:name="_Toc156232366"/>
      <w:r w:rsidRPr="006D7A47">
        <w:rPr>
          <w:rFonts w:asciiTheme="majorBidi" w:hAnsiTheme="majorBidi" w:cstheme="majorBidi"/>
          <w:b/>
          <w:bCs/>
          <w:color w:val="000000" w:themeColor="text1"/>
          <w:sz w:val="32"/>
          <w:szCs w:val="32"/>
          <w:shd w:val="clear" w:color="auto" w:fill="FFFFFF"/>
        </w:rPr>
        <w:t>Unraveling the Profound Impact of Web Technologies and Frameworks on Website Dynamics</w:t>
      </w:r>
      <w:bookmarkEnd w:id="28"/>
    </w:p>
    <w:p w:rsidR="00BA230D" w:rsidRPr="006D7A47" w:rsidRDefault="00BA230D" w:rsidP="001641E0">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evolution of web technologies has reshaped the digital landscape, leaving an indelible mark on website development and management. Delving into the intricacies of their influence on website design, functionality, and management reveals a transformative journey.</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anm9eaoklh","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rPr>
          <w:rFonts w:asciiTheme="majorBidi" w:hAnsiTheme="majorBidi" w:cstheme="majorBidi"/>
          <w:b/>
          <w:bCs/>
          <w:color w:val="000000" w:themeColor="text1"/>
          <w:sz w:val="32"/>
          <w:szCs w:val="32"/>
          <w:shd w:val="clear" w:color="auto" w:fill="FFFFFF"/>
        </w:rPr>
      </w:pPr>
      <w:r w:rsidRPr="006D7A47">
        <w:rPr>
          <w:rFonts w:asciiTheme="majorBidi" w:hAnsiTheme="majorBidi" w:cstheme="majorBidi"/>
          <w:b/>
          <w:bCs/>
          <w:color w:val="000000" w:themeColor="text1"/>
          <w:sz w:val="32"/>
          <w:szCs w:val="32"/>
          <w:shd w:val="clear" w:color="auto" w:fill="FFFFFF"/>
        </w:rPr>
        <w:t>1. Evolution of Web Technologies: Pioneering a Digital Revolution</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historical trajectory of web technologies takes us from the rudimentary days of the internet, marked by static pages, to the present, characterized by dynamic and interactive web platforms. This evolution continues to set new benchmarks, pushing the boundaries of what is achievable online.</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j2IJV0L6","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rPr>
          <w:rFonts w:asciiTheme="majorBidi" w:hAnsiTheme="majorBidi" w:cstheme="majorBidi"/>
          <w:b/>
          <w:bCs/>
          <w:color w:val="000000" w:themeColor="text1"/>
          <w:sz w:val="32"/>
          <w:szCs w:val="32"/>
          <w:shd w:val="clear" w:color="auto" w:fill="FFFFFF"/>
        </w:rPr>
      </w:pPr>
      <w:r w:rsidRPr="006D7A47">
        <w:rPr>
          <w:rFonts w:asciiTheme="majorBidi" w:hAnsiTheme="majorBidi" w:cstheme="majorBidi"/>
          <w:b/>
          <w:bCs/>
          <w:color w:val="000000" w:themeColor="text1"/>
          <w:sz w:val="32"/>
          <w:szCs w:val="32"/>
          <w:shd w:val="clear" w:color="auto" w:fill="FFFFFF"/>
        </w:rPr>
        <w:lastRenderedPageBreak/>
        <w:t>2. Impact on Website Design: Orchestrating Seamless User Experiences</w:t>
      </w: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Responsive Design:</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Modern websites, empowered by advanced web technologies, champion responsive design principles. This ensures a seamless and adaptable user experience across a spectrum of devices, from desktops to tablets and smartphone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f50JBtow","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User Experience Enhancement:</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Web technologies play a pivotal role in enhancing user experiences. The integration of intuitive navigation, captivating interfaces, and visually appealing designs has become standard practice, captivating and retaining visitor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vfaAi3L7","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32"/>
          <w:szCs w:val="32"/>
          <w:shd w:val="clear" w:color="auto" w:fill="FFFFFF"/>
        </w:rPr>
      </w:pPr>
      <w:r w:rsidRPr="006D7A47">
        <w:rPr>
          <w:rFonts w:asciiTheme="majorBidi" w:hAnsiTheme="majorBidi" w:cstheme="majorBidi"/>
          <w:b/>
          <w:bCs/>
          <w:color w:val="000000" w:themeColor="text1"/>
          <w:sz w:val="32"/>
          <w:szCs w:val="32"/>
          <w:shd w:val="clear" w:color="auto" w:fill="FFFFFF"/>
        </w:rPr>
        <w:t>3. Influence on Website Functionality: Redefining User Expectations</w:t>
      </w: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Interactive Elements:</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rameworks like React and Angular redefine websites by facilitating the integration of dynamic features. This departure from static content to interactive elements reshapes user expectations and engagement dynamic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k0gh7gp2","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Performance Optimization:</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optimization of website performance is a key domain where web technologies shine. Faster loading times and seamless interactions contribute not only to user satisfaction but also to improved search engine ranking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WF7zX1J1","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BA230D" w:rsidRDefault="00BA230D" w:rsidP="00223A9E">
      <w:pPr>
        <w:jc w:val="both"/>
        <w:rPr>
          <w:rFonts w:asciiTheme="majorBidi" w:hAnsiTheme="majorBidi" w:cstheme="majorBidi"/>
          <w:color w:val="000000" w:themeColor="text1"/>
          <w:sz w:val="28"/>
          <w:szCs w:val="28"/>
          <w:shd w:val="clear" w:color="auto" w:fill="FFFFFF"/>
        </w:rPr>
      </w:pPr>
    </w:p>
    <w:p w:rsidR="001641E0" w:rsidRDefault="001641E0" w:rsidP="00223A9E">
      <w:pPr>
        <w:jc w:val="both"/>
        <w:rPr>
          <w:rFonts w:asciiTheme="majorBidi" w:hAnsiTheme="majorBidi" w:cstheme="majorBidi"/>
          <w:color w:val="000000" w:themeColor="text1"/>
          <w:sz w:val="28"/>
          <w:szCs w:val="28"/>
          <w:shd w:val="clear" w:color="auto" w:fill="FFFFFF"/>
        </w:rPr>
      </w:pPr>
    </w:p>
    <w:p w:rsidR="001641E0" w:rsidRDefault="001641E0" w:rsidP="00223A9E">
      <w:pPr>
        <w:jc w:val="both"/>
        <w:rPr>
          <w:rFonts w:asciiTheme="majorBidi" w:hAnsiTheme="majorBidi" w:cstheme="majorBidi"/>
          <w:color w:val="000000" w:themeColor="text1"/>
          <w:sz w:val="28"/>
          <w:szCs w:val="28"/>
          <w:shd w:val="clear" w:color="auto" w:fill="FFFFFF"/>
        </w:rPr>
      </w:pPr>
    </w:p>
    <w:p w:rsidR="001641E0" w:rsidRPr="006D7A47" w:rsidRDefault="001641E0"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32"/>
          <w:szCs w:val="32"/>
          <w:shd w:val="clear" w:color="auto" w:fill="FFFFFF"/>
        </w:rPr>
      </w:pPr>
      <w:r w:rsidRPr="006D7A47">
        <w:rPr>
          <w:rFonts w:asciiTheme="majorBidi" w:hAnsiTheme="majorBidi" w:cstheme="majorBidi"/>
          <w:b/>
          <w:bCs/>
          <w:color w:val="000000" w:themeColor="text1"/>
          <w:sz w:val="32"/>
          <w:szCs w:val="32"/>
          <w:shd w:val="clear" w:color="auto" w:fill="FFFFFF"/>
        </w:rPr>
        <w:lastRenderedPageBreak/>
        <w:t>4. Role in Website Management: Streamlining Operations</w:t>
      </w: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ontent Management Systems (CMS):</w:t>
      </w:r>
    </w:p>
    <w:p w:rsidR="00D41A7A" w:rsidRPr="006D7A47" w:rsidRDefault="00BA230D" w:rsidP="00D41A7A">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Web technologies have given rise to user-friendly content management systems, exemplified by platforms like WordPress and Joomla. These systems simplify tasks such as updating content, adding pages, an</w:t>
      </w:r>
      <w:r w:rsidR="00D41A7A">
        <w:rPr>
          <w:rFonts w:asciiTheme="majorBidi" w:hAnsiTheme="majorBidi" w:cstheme="majorBidi"/>
          <w:color w:val="000000" w:themeColor="text1"/>
          <w:sz w:val="28"/>
          <w:szCs w:val="28"/>
          <w:shd w:val="clear" w:color="auto" w:fill="FFFFFF"/>
        </w:rPr>
        <w:t>d managing multimedia element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NQVniyYp","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F70B0D" w:rsidRDefault="00F70B0D" w:rsidP="00223A9E">
      <w:pPr>
        <w:jc w:val="both"/>
        <w:rPr>
          <w:rFonts w:asciiTheme="majorBidi" w:hAnsiTheme="majorBidi" w:cstheme="majorBidi"/>
          <w:b/>
          <w:bCs/>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Updates and Maintenance:</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health of a website relies on regular updates and maintenance. Web technologies streamline these processes, ensuring websites stay secure, perform efficiently, and stay in harmony with evolving standard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GOH3OyX8","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32"/>
          <w:szCs w:val="32"/>
          <w:shd w:val="clear" w:color="auto" w:fill="FFFFFF"/>
        </w:rPr>
      </w:pPr>
      <w:r w:rsidRPr="006D7A47">
        <w:rPr>
          <w:rFonts w:asciiTheme="majorBidi" w:hAnsiTheme="majorBidi" w:cstheme="majorBidi"/>
          <w:b/>
          <w:bCs/>
          <w:color w:val="000000" w:themeColor="text1"/>
          <w:sz w:val="32"/>
          <w:szCs w:val="32"/>
          <w:shd w:val="clear" w:color="auto" w:fill="FFFFFF"/>
        </w:rPr>
        <w:t>5. Analyzing Popular Web Technologies: Engines of Modern Development</w:t>
      </w: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JavaScript Frameworks:</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rameworks like Vue.js and React dominate the modern web development landscape, offering flexibility and robust features. Developers leverage these tools to craft dynamic and responsive user interfaces, pushing the boundaries of user interaction.</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weDhmZsy","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Server-Side Scripting Languages:</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Languages such as PHP and Python efficiently handle server-side processes. These languages enable the execution of complex tasks, facilitate database interactions, and empower the generation of dynamic content.</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sVumPcg2","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undeniable impact of web technologies and frameworks on website design, functionality, and management is not just a technological evolution but a strategic imperative. Businesses that embrace these advancements position themselves at the forefront of the dynamic digital era, ready to navigate the ever-evolving online landscape with confidence and innovation.</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319Macvz","properties":{"formattedCitation":"[6]","plainCitation":"[6]","noteIndex":0},"citationItems":[{"id":78,"uris":["http://zotero.org/users/local/SjEegPnM/items/W96N9AU9"],"itemData":{"id":78,"type":"article-journal","abstract":"Digital transformation (DT) is prevalent in businesses today. However, current studies to guide DT are mostly qualitative, resulting in a strong call for quantitative evidence of exactly what DT is and the capabilities needed to enable it successfully. With the aim of filling the gaps, this paper presents a novel bibliometric framework that unearths clues from scientific articles and patents. The framework incorporates the scientific evolutionary pathways and hierarchical topic tree to quantitatively identify the DT research topics’ evolutionary patterns and hierarchies at play in DT research. Our results include a comprehensive definition of DT from the perspective of bibliometrics and a systematic categorization of the capabilities required to enable DT, distilled from over 10,179 academic papers on DT. To further yield practical insights on technological capabilities, the paper also includes a case study of 9,454 patents focusing on one of the emerging technologies - artificial intelligence (AI). We summarized the outcomes with a four-level AI capabilities model. The paper ends with a discussion on its contributions: presenting a quantitative account of the DT research, introducing a process-based understanding of DT, offering a list of major capabilities enabling DT, and drawing the attention of managers to be aware of capabilities needed when undertaking their DT journey.","container-title":"Advanced Engineering Informatics","DOI":"10.1016/j.aei.2021.101368","ISSN":"1474-0346","journalAbbreviation":"Advanced Engineering Informatics","page":"101368","source":"ScienceDirect","title":"Unraveling the capabilities that enable digital transformation: A data-driven methodology and the case of artificial intelligence","title-short":"Unraveling the capabilities that enable digital transformation","volume":"50","author":[{"family":"Wu","given":"Mengjia"},{"family":"Kozanoglu","given":"Dilek Cetindamar"},{"family":"Min","given":"Chao"},{"family":"Zhang","given":"Yi"}],"issued":{"date-parts":[["2021",10,1]]}}}],"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6]</w:t>
      </w:r>
      <w:r w:rsidR="001641E0">
        <w:rPr>
          <w:rFonts w:asciiTheme="majorBidi" w:hAnsiTheme="majorBidi" w:cstheme="majorBidi"/>
          <w:color w:val="000000" w:themeColor="text1"/>
          <w:sz w:val="28"/>
          <w:szCs w:val="28"/>
          <w:shd w:val="clear" w:color="auto" w:fill="FFFFFF"/>
        </w:rPr>
        <w:fldChar w:fldCharType="end"/>
      </w: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29" w:name="_Toc156232367"/>
      <w:r w:rsidRPr="006D7A47">
        <w:rPr>
          <w:rFonts w:asciiTheme="majorBidi" w:hAnsiTheme="majorBidi" w:cstheme="majorBidi"/>
          <w:b/>
          <w:bCs/>
          <w:color w:val="000000" w:themeColor="text1"/>
          <w:sz w:val="32"/>
          <w:szCs w:val="32"/>
          <w:shd w:val="clear" w:color="auto" w:fill="FFFFFF"/>
        </w:rPr>
        <w:lastRenderedPageBreak/>
        <w:t>In-Depth Exploration of the Impact of Search Engines on Website Performance</w:t>
      </w:r>
      <w:bookmarkEnd w:id="29"/>
    </w:p>
    <w:p w:rsidR="00BA230D" w:rsidRPr="006D7A47" w:rsidRDefault="00BA230D" w:rsidP="00D41A7A">
      <w:pPr>
        <w:jc w:val="both"/>
        <w:outlineLvl w:val="1"/>
        <w:rPr>
          <w:rFonts w:asciiTheme="majorBidi" w:hAnsiTheme="majorBidi" w:cstheme="majorBidi"/>
          <w:b/>
          <w:bCs/>
          <w:color w:val="000000" w:themeColor="text1"/>
          <w:sz w:val="28"/>
          <w:szCs w:val="28"/>
          <w:shd w:val="clear" w:color="auto" w:fill="FFFFFF"/>
        </w:rPr>
      </w:pPr>
      <w:bookmarkStart w:id="30" w:name="_Toc156232368"/>
      <w:r w:rsidRPr="006D7A47">
        <w:rPr>
          <w:rFonts w:asciiTheme="majorBidi" w:hAnsiTheme="majorBidi" w:cstheme="majorBidi"/>
          <w:b/>
          <w:bCs/>
          <w:color w:val="000000" w:themeColor="text1"/>
          <w:sz w:val="28"/>
          <w:szCs w:val="28"/>
          <w:shd w:val="clear" w:color="auto" w:fill="FFFFFF"/>
        </w:rPr>
        <w:t>Unraveling the Complexities of Search Engine Dynamics</w:t>
      </w:r>
      <w:bookmarkEnd w:id="30"/>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Introduction:</w:t>
      </w:r>
    </w:p>
    <w:p w:rsidR="00BA230D" w:rsidRPr="006D7A47" w:rsidRDefault="00BA230D" w:rsidP="001641E0">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 the rapidly evolving digital landscape, the role of search engines in shaping website performance is multifaceted and profound. This comprehensive exploration delves deep into the intricacies of search engine influence, dissecting various factors that impact website performance and presenting evidence-based strategies for effective Search Engine Optimization (SEO).</w:t>
      </w:r>
      <w:r w:rsidR="001641E0">
        <w:rPr>
          <w:rFonts w:asciiTheme="majorBidi" w:hAnsiTheme="majorBidi" w:cstheme="majorBidi"/>
          <w:color w:val="000000" w:themeColor="text1"/>
          <w:sz w:val="28"/>
          <w:szCs w:val="28"/>
          <w:shd w:val="clear" w:color="auto" w:fill="FFFFFF"/>
        </w:rPr>
        <w:fldChar w:fldCharType="begin"/>
      </w:r>
      <w:r w:rsidR="001641E0">
        <w:rPr>
          <w:rFonts w:asciiTheme="majorBidi" w:hAnsiTheme="majorBidi" w:cstheme="majorBidi"/>
          <w:color w:val="000000" w:themeColor="text1"/>
          <w:sz w:val="28"/>
          <w:szCs w:val="28"/>
          <w:shd w:val="clear" w:color="auto" w:fill="FFFFFF"/>
        </w:rPr>
        <w:instrText xml:space="preserve"> ADDIN ZOTERO_ITEM CSL_CITATION {"citationID":"a2p73m05v5j","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2"/>
        <w:rPr>
          <w:rFonts w:asciiTheme="majorBidi" w:hAnsiTheme="majorBidi" w:cstheme="majorBidi"/>
          <w:b/>
          <w:bCs/>
          <w:color w:val="000000" w:themeColor="text1"/>
          <w:sz w:val="32"/>
          <w:szCs w:val="32"/>
          <w:shd w:val="clear" w:color="auto" w:fill="FFFFFF"/>
        </w:rPr>
      </w:pPr>
      <w:bookmarkStart w:id="31" w:name="_Toc156232369"/>
      <w:r w:rsidRPr="006D7A47">
        <w:rPr>
          <w:rFonts w:asciiTheme="majorBidi" w:hAnsiTheme="majorBidi" w:cstheme="majorBidi"/>
          <w:b/>
          <w:bCs/>
          <w:color w:val="000000" w:themeColor="text1"/>
          <w:sz w:val="32"/>
          <w:szCs w:val="32"/>
          <w:shd w:val="clear" w:color="auto" w:fill="FFFFFF"/>
        </w:rPr>
        <w:t>Factors Influencing Website Performance:</w:t>
      </w:r>
      <w:bookmarkEnd w:id="31"/>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1. Content Quality and Relevance:</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earch engines prioritize websites with high-quality, relevant content.</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rafting compelling and informative content is foundational to improved search engine ranking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eo7qce3X","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2. User Experience (UX):</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eamless navigation and a positive user experience contribute significantly to higher search engine rankings.</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ptimizing website design for user satisfaction enhances overall performance.</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XIcdoMEo","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3. Site Speed Optimization:</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ast-loading websites are favored by search engines, directly influencing user satisfaction.</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mplementing strategies for optimizing site speed is pivotal for enhanced performance.</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4K5URwIU","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FE1731" w:rsidRDefault="00FE1731" w:rsidP="00223A9E">
      <w:pPr>
        <w:jc w:val="both"/>
        <w:rPr>
          <w:rFonts w:asciiTheme="majorBidi" w:hAnsiTheme="majorBidi" w:cstheme="majorBidi"/>
          <w:color w:val="000000" w:themeColor="text1"/>
          <w:sz w:val="28"/>
          <w:szCs w:val="28"/>
          <w:shd w:val="clear" w:color="auto" w:fill="FFFFFF"/>
        </w:rPr>
      </w:pP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32" w:name="_Toc156232370"/>
      <w:r w:rsidRPr="006D7A47">
        <w:rPr>
          <w:rFonts w:asciiTheme="majorBidi" w:hAnsiTheme="majorBidi" w:cstheme="majorBidi"/>
          <w:b/>
          <w:bCs/>
          <w:color w:val="000000" w:themeColor="text1"/>
          <w:sz w:val="32"/>
          <w:szCs w:val="32"/>
          <w:shd w:val="clear" w:color="auto" w:fill="FFFFFF"/>
        </w:rPr>
        <w:lastRenderedPageBreak/>
        <w:t>Significance of Index Value:</w:t>
      </w:r>
      <w:bookmarkEnd w:id="32"/>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Understanding the concept of index value is central to comprehending how search engines assess a website's relevance to user queries. A higher index value signifies greater visibility in search engine result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SJ4pBGqZ","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33" w:name="_Toc156232371"/>
      <w:r w:rsidRPr="006D7A47">
        <w:rPr>
          <w:rFonts w:asciiTheme="majorBidi" w:hAnsiTheme="majorBidi" w:cstheme="majorBidi"/>
          <w:b/>
          <w:bCs/>
          <w:color w:val="000000" w:themeColor="text1"/>
          <w:sz w:val="32"/>
          <w:szCs w:val="32"/>
          <w:shd w:val="clear" w:color="auto" w:fill="FFFFFF"/>
        </w:rPr>
        <w:t>Navigating Ranking Algorithms:</w:t>
      </w:r>
      <w:bookmarkEnd w:id="33"/>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ophisticated algorithms govern search engine rankings, considering various criteria. Staying abreast of algorithmic updates is essential for maintaining a competitive edge in search result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NWBAzTaC","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34" w:name="_Toc156232372"/>
      <w:r w:rsidRPr="006D7A47">
        <w:rPr>
          <w:rFonts w:asciiTheme="majorBidi" w:hAnsiTheme="majorBidi" w:cstheme="majorBidi"/>
          <w:b/>
          <w:bCs/>
          <w:color w:val="000000" w:themeColor="text1"/>
          <w:sz w:val="32"/>
          <w:szCs w:val="32"/>
          <w:shd w:val="clear" w:color="auto" w:fill="FFFFFF"/>
        </w:rPr>
        <w:t>Strategic SEO Approaches:</w:t>
      </w:r>
      <w:bookmarkEnd w:id="34"/>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a. On-Page Optimization:</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ailoring individual web pages to align with targeted keywords and user intent.</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Meta tags, header optimization, and content structuring are pivotal components.</w:t>
      </w: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b. Keyword Research:</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depth research to identify and strategically incorporate relevant keywords.</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Understanding user search behavior enhances the effectiveness of keyword usage.</w:t>
      </w: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 Backlink Building:</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stablishing high-quality backlinks from authoritative sources enhances website credibility.</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 robust backlink profile positively impacts search engine ranking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7bLc7oVj","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6D7A47" w:rsidRPr="006D7A47" w:rsidRDefault="006D7A47"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28"/>
          <w:szCs w:val="28"/>
          <w:shd w:val="clear" w:color="auto" w:fill="FFFFFF"/>
        </w:rPr>
      </w:pPr>
      <w:bookmarkStart w:id="35" w:name="_Toc156232373"/>
      <w:r w:rsidRPr="006D7A47">
        <w:rPr>
          <w:rFonts w:asciiTheme="majorBidi" w:hAnsiTheme="majorBidi" w:cstheme="majorBidi"/>
          <w:b/>
          <w:bCs/>
          <w:color w:val="000000" w:themeColor="text1"/>
          <w:sz w:val="28"/>
          <w:szCs w:val="28"/>
          <w:shd w:val="clear" w:color="auto" w:fill="FFFFFF"/>
        </w:rPr>
        <w:t>Evidence-Based SEO Strategies:</w:t>
      </w:r>
      <w:bookmarkEnd w:id="35"/>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ffective SEO strategies are rooted in data and analytics. Regularly analyzing website performance metrics provides actionable insights for ongoing optimization effort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qn3a3nQU","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36" w:name="_Toc156232374"/>
      <w:r w:rsidRPr="006D7A47">
        <w:rPr>
          <w:rFonts w:asciiTheme="majorBidi" w:hAnsiTheme="majorBidi" w:cstheme="majorBidi"/>
          <w:b/>
          <w:bCs/>
          <w:color w:val="000000" w:themeColor="text1"/>
          <w:sz w:val="32"/>
          <w:szCs w:val="32"/>
          <w:shd w:val="clear" w:color="auto" w:fill="FFFFFF"/>
        </w:rPr>
        <w:lastRenderedPageBreak/>
        <w:t>Elevating Content Relevance:</w:t>
      </w:r>
      <w:bookmarkEnd w:id="36"/>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ontent remains the cornerstone of SEO success. Crafting engaging, relevant content tailored to the target audience is imperative for sustained high ranking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KwH7YGDg","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37" w:name="_Toc156232375"/>
      <w:r w:rsidRPr="006D7A47">
        <w:rPr>
          <w:rFonts w:asciiTheme="majorBidi" w:hAnsiTheme="majorBidi" w:cstheme="majorBidi"/>
          <w:b/>
          <w:bCs/>
          <w:color w:val="000000" w:themeColor="text1"/>
          <w:sz w:val="32"/>
          <w:szCs w:val="32"/>
          <w:shd w:val="clear" w:color="auto" w:fill="FFFFFF"/>
        </w:rPr>
        <w:t>User Experience and Site Speed Optimization:</w:t>
      </w:r>
      <w:bookmarkEnd w:id="37"/>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Prioritizing UX design principles and optimizing site speed contribute not only to favorable search engine rankings but also to overall user satisfaction.</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G3J8oyX2","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Default="00BA230D" w:rsidP="00223A9E">
      <w:pPr>
        <w:jc w:val="both"/>
        <w:rPr>
          <w:rFonts w:asciiTheme="majorBidi" w:hAnsiTheme="majorBidi" w:cstheme="majorBidi"/>
          <w:color w:val="000000" w:themeColor="text1"/>
          <w:sz w:val="28"/>
          <w:szCs w:val="28"/>
          <w:shd w:val="clear" w:color="auto" w:fill="FFFFFF"/>
        </w:rPr>
      </w:pPr>
    </w:p>
    <w:p w:rsidR="00D41A7A" w:rsidRDefault="00D41A7A" w:rsidP="00223A9E">
      <w:pPr>
        <w:jc w:val="both"/>
        <w:rPr>
          <w:rFonts w:asciiTheme="majorBidi" w:hAnsiTheme="majorBidi" w:cstheme="majorBidi"/>
          <w:color w:val="000000" w:themeColor="text1"/>
          <w:sz w:val="28"/>
          <w:szCs w:val="28"/>
          <w:shd w:val="clear" w:color="auto" w:fill="FFFFFF"/>
        </w:rPr>
      </w:pPr>
    </w:p>
    <w:p w:rsidR="00D41A7A" w:rsidRPr="006D7A47" w:rsidRDefault="00D41A7A"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38" w:name="_Toc156232376"/>
      <w:r w:rsidRPr="006D7A47">
        <w:rPr>
          <w:rFonts w:asciiTheme="majorBidi" w:hAnsiTheme="majorBidi" w:cstheme="majorBidi"/>
          <w:b/>
          <w:bCs/>
          <w:color w:val="000000" w:themeColor="text1"/>
          <w:sz w:val="32"/>
          <w:szCs w:val="32"/>
          <w:shd w:val="clear" w:color="auto" w:fill="FFFFFF"/>
        </w:rPr>
        <w:t>Mobile-Friendly Design:</w:t>
      </w:r>
      <w:bookmarkEnd w:id="38"/>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Given the prevalence of mobile devices, ensuring a mobile-friendly design is a prerequisite for improved search engine visibility.</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nQu6nvEF","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6D7A47" w:rsidRPr="006D7A47" w:rsidRDefault="006D7A47"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39" w:name="_Toc156232377"/>
      <w:r w:rsidRPr="006D7A47">
        <w:rPr>
          <w:rFonts w:asciiTheme="majorBidi" w:hAnsiTheme="majorBidi" w:cstheme="majorBidi"/>
          <w:b/>
          <w:bCs/>
          <w:color w:val="000000" w:themeColor="text1"/>
          <w:sz w:val="32"/>
          <w:szCs w:val="32"/>
          <w:shd w:val="clear" w:color="auto" w:fill="FFFFFF"/>
        </w:rPr>
        <w:t>Technical SEO Best Practices:</w:t>
      </w:r>
      <w:bookmarkEnd w:id="39"/>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ptimizing technical aspects, including site structure, navigation, and schema markup implementation, is fundamental for achieving and maintaining high search engine ranking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PqJ1Vz5E","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40" w:name="_Toc156232378"/>
      <w:r w:rsidRPr="006D7A47">
        <w:rPr>
          <w:rFonts w:asciiTheme="majorBidi" w:hAnsiTheme="majorBidi" w:cstheme="majorBidi"/>
          <w:b/>
          <w:bCs/>
          <w:color w:val="000000" w:themeColor="text1"/>
          <w:sz w:val="32"/>
          <w:szCs w:val="32"/>
          <w:shd w:val="clear" w:color="auto" w:fill="FFFFFF"/>
        </w:rPr>
        <w:t>Local SEO Strategies:</w:t>
      </w:r>
      <w:bookmarkEnd w:id="40"/>
    </w:p>
    <w:p w:rsidR="00BA230D" w:rsidRPr="006D7A47" w:rsidRDefault="00BA230D" w:rsidP="006D7A47">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or businesses targeting local audiences, implementing local SEO strategies, such as optimizing Google My Business and incorporating location-specific keywords, is essential.</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KqzW6L5v","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28"/>
          <w:szCs w:val="28"/>
          <w:shd w:val="clear" w:color="auto" w:fill="FFFFFF"/>
        </w:rPr>
      </w:pPr>
      <w:bookmarkStart w:id="41" w:name="_Toc156232379"/>
      <w:r w:rsidRPr="006D7A47">
        <w:rPr>
          <w:rFonts w:asciiTheme="majorBidi" w:hAnsiTheme="majorBidi" w:cstheme="majorBidi"/>
          <w:b/>
          <w:bCs/>
          <w:color w:val="000000" w:themeColor="text1"/>
          <w:sz w:val="28"/>
          <w:szCs w:val="28"/>
          <w:shd w:val="clear" w:color="auto" w:fill="FFFFFF"/>
        </w:rPr>
        <w:t>Continuous Monitoring and Adaptation:</w:t>
      </w:r>
      <w:bookmarkEnd w:id="41"/>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EO is a dynamic process requiring continuous monitoring and adaptation. Regular assessments of website performance, interpretation of analytics, and adaptive strategies are crucial for sustained succes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ZyKWRybn","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D41A7A">
      <w:pPr>
        <w:jc w:val="both"/>
        <w:outlineLvl w:val="0"/>
        <w:rPr>
          <w:rFonts w:asciiTheme="majorBidi" w:hAnsiTheme="majorBidi" w:cstheme="majorBidi"/>
          <w:b/>
          <w:bCs/>
          <w:color w:val="000000" w:themeColor="text1"/>
          <w:sz w:val="32"/>
          <w:szCs w:val="32"/>
          <w:shd w:val="clear" w:color="auto" w:fill="FFFFFF"/>
        </w:rPr>
      </w:pPr>
      <w:bookmarkStart w:id="42" w:name="_Toc156232380"/>
      <w:r w:rsidRPr="006D7A47">
        <w:rPr>
          <w:rFonts w:asciiTheme="majorBidi" w:hAnsiTheme="majorBidi" w:cstheme="majorBidi"/>
          <w:b/>
          <w:bCs/>
          <w:color w:val="000000" w:themeColor="text1"/>
          <w:sz w:val="32"/>
          <w:szCs w:val="32"/>
          <w:shd w:val="clear" w:color="auto" w:fill="FFFFFF"/>
        </w:rPr>
        <w:t>Real-Life Case Studies:</w:t>
      </w:r>
      <w:bookmarkEnd w:id="42"/>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xamination of real-life case studies provides tangible insights into successful SEO implementations, offering practical lessons for website owners to apply to their optimization endeavor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fxKFBJa2","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BA230D" w:rsidRPr="006D7A47" w:rsidRDefault="00BA230D" w:rsidP="00223A9E">
      <w:pPr>
        <w:jc w:val="both"/>
        <w:rPr>
          <w:rFonts w:asciiTheme="majorBidi" w:hAnsiTheme="majorBidi" w:cstheme="majorBidi"/>
          <w:color w:val="000000" w:themeColor="text1"/>
          <w:sz w:val="28"/>
          <w:szCs w:val="28"/>
          <w:shd w:val="clear" w:color="auto" w:fill="FFFFFF"/>
        </w:rPr>
      </w:pPr>
    </w:p>
    <w:p w:rsidR="00BA230D" w:rsidRPr="006D7A47" w:rsidRDefault="00BA230D"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onclusion:</w:t>
      </w:r>
    </w:p>
    <w:p w:rsidR="00BA230D" w:rsidRPr="006D7A47" w:rsidRDefault="00BA230D"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profound impact of search engines on website performance necessitates a nuanced understanding of SEO dynamics. By implementing evidence-based strategies, staying informed about algorithmic changes, and prioritizing user-centric approaches, website owners can navigate the complexities of search engine influence, enhance their index value, and secure prominent positions in search results.</w:t>
      </w:r>
      <w:r w:rsidR="001641E0" w:rsidRPr="001641E0">
        <w:rPr>
          <w:rFonts w:asciiTheme="majorBidi" w:hAnsiTheme="majorBidi" w:cstheme="majorBidi"/>
          <w:color w:val="000000" w:themeColor="text1"/>
          <w:sz w:val="28"/>
          <w:szCs w:val="28"/>
          <w:shd w:val="clear" w:color="auto" w:fill="FFFFFF"/>
        </w:rPr>
        <w:t xml:space="preserve"> </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HMLkV4KZ","properties":{"formattedCitation":"[7]","plainCitation":"[7]","noteIndex":0},"citationItems":[{"id":81,"uris":["http://zotero.org/users/local/SjEegPnM/items/TUW4BU5W"],"itemData":{"id":81,"type":"webpage","abstract":"Discover the ins and outs of the SEO world with this in-depth analysis article.","container-title":"AIContentfy","language":"en","title":"Exploring the SEO Niche: An In-Depth Analysis","title-short":"Exploring the SEO Niche","URL":"https://aicontentfy.com/en/blog/exploring-seo-niche-in-depth-analysis","accessed":{"date-parts":[["2024",1,15]]},"issued":{"date-parts":[["2023",10,13]]}}}],"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1641E0" w:rsidRPr="001641E0">
        <w:rPr>
          <w:rFonts w:ascii="Times New Roman" w:hAnsi="Times New Roman" w:cs="Times New Roman"/>
          <w:sz w:val="28"/>
          <w:szCs w:val="24"/>
        </w:rPr>
        <w:t>[7]</w:t>
      </w:r>
      <w:r w:rsidR="001641E0">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43" w:name="_Toc156232381"/>
      <w:r w:rsidRPr="006D7A47">
        <w:rPr>
          <w:rFonts w:asciiTheme="majorBidi" w:hAnsiTheme="majorBidi" w:cstheme="majorBidi"/>
          <w:b/>
          <w:bCs/>
          <w:color w:val="000000" w:themeColor="text1"/>
          <w:sz w:val="32"/>
          <w:szCs w:val="32"/>
          <w:shd w:val="clear" w:color="auto" w:fill="FFFFFF"/>
        </w:rPr>
        <w:t>Unraveling the Dynamics of Front-End and Back-End Website Technologies</w:t>
      </w:r>
      <w:bookmarkEnd w:id="43"/>
    </w:p>
    <w:p w:rsidR="00FE1731" w:rsidRPr="006D7A47" w:rsidRDefault="00FE1731" w:rsidP="00803352">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 the dynamic realm of website development, a profound understanding of the interplay between front-end and back-end technologies is imperative. This exploration delves into the intricacies of these vital components, focusing on the presentation and application layers that collectively shape the user experience.</w:t>
      </w:r>
      <w:r w:rsidR="001641E0">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50n6ihj83","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1641E0">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1641E0">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1"/>
        <w:rPr>
          <w:rFonts w:asciiTheme="majorBidi" w:hAnsiTheme="majorBidi" w:cstheme="majorBidi"/>
          <w:b/>
          <w:bCs/>
          <w:color w:val="000000" w:themeColor="text1"/>
          <w:sz w:val="32"/>
          <w:szCs w:val="32"/>
          <w:shd w:val="clear" w:color="auto" w:fill="FFFFFF"/>
        </w:rPr>
      </w:pPr>
      <w:bookmarkStart w:id="44" w:name="_Toc156232382"/>
      <w:r w:rsidRPr="006D7A47">
        <w:rPr>
          <w:rFonts w:asciiTheme="majorBidi" w:hAnsiTheme="majorBidi" w:cstheme="majorBidi"/>
          <w:b/>
          <w:bCs/>
          <w:color w:val="000000" w:themeColor="text1"/>
          <w:sz w:val="32"/>
          <w:szCs w:val="32"/>
          <w:shd w:val="clear" w:color="auto" w:fill="FFFFFF"/>
        </w:rPr>
        <w:t>Front-End Technologies:</w:t>
      </w:r>
      <w:bookmarkEnd w:id="44"/>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ront-end technologies constitute the user interface, directly influencing user interactions and experience. Key components in the presentation layer includ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HHzI7FJ2","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1. HTML (HyperText Markup Language):</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undamental for structuring web content.</w:t>
      </w:r>
    </w:p>
    <w:p w:rsidR="00FE1731" w:rsidRPr="006D7A47" w:rsidRDefault="00FE1731" w:rsidP="00F70B0D">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fines the elements on a webpag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JULWLtiy","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lastRenderedPageBreak/>
        <w:t>2. CSS (Cascading Style Sheet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ontrols the layout and visual presentation.</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nhances the aesthetics of web page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5ZUCdwuN","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D41A7A" w:rsidRPr="006D7A47" w:rsidRDefault="00D41A7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3. JavaScript:</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nables dynamic and interactive elements on website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ontributes to enhanced user engagement.</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Responsive design, a cornerstone of front-end development, ensures adaptability to various devices and screen sizes, fostering a seamless user experienc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eLl4ToqG","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2"/>
        <w:rPr>
          <w:rFonts w:asciiTheme="majorBidi" w:hAnsiTheme="majorBidi" w:cstheme="majorBidi"/>
          <w:b/>
          <w:bCs/>
          <w:color w:val="000000" w:themeColor="text1"/>
          <w:sz w:val="32"/>
          <w:szCs w:val="32"/>
          <w:shd w:val="clear" w:color="auto" w:fill="FFFFFF"/>
        </w:rPr>
      </w:pPr>
      <w:bookmarkStart w:id="45" w:name="_Toc156232383"/>
      <w:r w:rsidRPr="006D7A47">
        <w:rPr>
          <w:rFonts w:asciiTheme="majorBidi" w:hAnsiTheme="majorBidi" w:cstheme="majorBidi"/>
          <w:b/>
          <w:bCs/>
          <w:color w:val="000000" w:themeColor="text1"/>
          <w:sz w:val="32"/>
          <w:szCs w:val="32"/>
          <w:shd w:val="clear" w:color="auto" w:fill="FFFFFF"/>
        </w:rPr>
        <w:t>Back-End Technologies:</w:t>
      </w:r>
      <w:bookmarkEnd w:id="45"/>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perational behind the scenes, back-end technologies manage server-side processes and data, contributing to website functionality. Key components includ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OuEieWQT","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223A9E" w:rsidRPr="006D7A47" w:rsidRDefault="00223A9E"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1. Server-Side Languages (e.g., PHP, Python, Ruby):</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xecute server-side logic and processing.</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ontribute to the dynamic functionality of website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g4eRd6Mh","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6D7A47" w:rsidRPr="006D7A47" w:rsidRDefault="006D7A47"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2. Databases (e.g., MySQL, MongoDB):</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Manage data storage and retrieval.</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rucial for efficient information handling.</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The back-end is instrumental in implementing robust security measures, ensuring data integrity, and managing server-side logic.</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WaXy7ofG","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Default="00FE1731"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rPr>
          <w:rFonts w:asciiTheme="majorBidi" w:hAnsiTheme="majorBidi" w:cstheme="majorBidi"/>
          <w:b/>
          <w:bCs/>
          <w:color w:val="000000" w:themeColor="text1"/>
          <w:sz w:val="32"/>
          <w:szCs w:val="32"/>
          <w:shd w:val="clear" w:color="auto" w:fill="FFFFFF"/>
        </w:rPr>
      </w:pPr>
      <w:r w:rsidRPr="006D7A47">
        <w:rPr>
          <w:rFonts w:asciiTheme="majorBidi" w:hAnsiTheme="majorBidi" w:cstheme="majorBidi"/>
          <w:b/>
          <w:bCs/>
          <w:color w:val="000000" w:themeColor="text1"/>
          <w:sz w:val="32"/>
          <w:szCs w:val="32"/>
          <w:shd w:val="clear" w:color="auto" w:fill="FFFFFF"/>
        </w:rPr>
        <w:lastRenderedPageBreak/>
        <w:t>Capabilities of Front-End and Back-End Technologies:</w:t>
      </w: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Front-End:</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ocuses on user interface design and interaction.</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fluences the overall user experience significantly.</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ePzEBbkt","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Back-End:</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xcels in data management, storage, and server-side logic.</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nsures efficient and secure handling of information.</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Both layers collaborate seamlessly, leveraging their respective capabilities to achieve enhanced website performance and functionality.</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v3cxf4hu","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46" w:name="_Toc156232384"/>
      <w:r w:rsidRPr="006D7A47">
        <w:rPr>
          <w:rFonts w:asciiTheme="majorBidi" w:hAnsiTheme="majorBidi" w:cstheme="majorBidi"/>
          <w:b/>
          <w:bCs/>
          <w:color w:val="000000" w:themeColor="text1"/>
          <w:sz w:val="32"/>
          <w:szCs w:val="32"/>
          <w:shd w:val="clear" w:color="auto" w:fill="FFFFFF"/>
        </w:rPr>
        <w:t>Importance of Collaboration:</w:t>
      </w:r>
      <w:bookmarkEnd w:id="46"/>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fficient collaboration between front-end and back-end teams is paramount. It guarantees a cohesive development process, resulting in a consistent and engaging user experience. Real-world examples and case studies are explored, highlighting successful implementations and lessons learned.</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HKTWRdzW","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47" w:name="_Toc156232385"/>
      <w:r w:rsidRPr="006D7A47">
        <w:rPr>
          <w:rFonts w:asciiTheme="majorBidi" w:hAnsiTheme="majorBidi" w:cstheme="majorBidi"/>
          <w:b/>
          <w:bCs/>
          <w:color w:val="000000" w:themeColor="text1"/>
          <w:sz w:val="32"/>
          <w:szCs w:val="32"/>
          <w:shd w:val="clear" w:color="auto" w:fill="FFFFFF"/>
        </w:rPr>
        <w:t>Emerging Trends:</w:t>
      </w:r>
      <w:bookmarkEnd w:id="47"/>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xploration of emerging trends in front-end and back-end technologies unveils the evolving landscape. Advances in front-end frameworks and the evolution of server-side technologies impact integration. The report identifies common challenges, offering solutions and best practices for seamless collaboration.</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OSyjsaQ9","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48" w:name="_Toc156232386"/>
      <w:r w:rsidRPr="006D7A47">
        <w:rPr>
          <w:rFonts w:asciiTheme="majorBidi" w:hAnsiTheme="majorBidi" w:cstheme="majorBidi"/>
          <w:b/>
          <w:bCs/>
          <w:color w:val="000000" w:themeColor="text1"/>
          <w:sz w:val="32"/>
          <w:szCs w:val="32"/>
          <w:shd w:val="clear" w:color="auto" w:fill="FFFFFF"/>
        </w:rPr>
        <w:t>Looking Towards the Future:</w:t>
      </w:r>
      <w:bookmarkEnd w:id="48"/>
    </w:p>
    <w:p w:rsidR="00D41A7A" w:rsidRPr="006D7A47" w:rsidRDefault="00FE1731" w:rsidP="00F70B0D">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Predictions for the future of front-end and back-end technologies and potential areas for growth and innovation are discussed. The conclusion underscores the importance of balancing front-end and back-end capabilities for successful and forward-looking website development.</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DtMhzn5f","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49" w:name="_Toc156232387"/>
      <w:r w:rsidRPr="006D7A47">
        <w:rPr>
          <w:rFonts w:asciiTheme="majorBidi" w:hAnsiTheme="majorBidi" w:cstheme="majorBidi"/>
          <w:b/>
          <w:bCs/>
          <w:color w:val="000000" w:themeColor="text1"/>
          <w:sz w:val="32"/>
          <w:szCs w:val="32"/>
          <w:shd w:val="clear" w:color="auto" w:fill="FFFFFF"/>
        </w:rPr>
        <w:lastRenderedPageBreak/>
        <w:t>Distinguishing Online Web Development Tools and Custom-Built Websites</w:t>
      </w:r>
      <w:bookmarkEnd w:id="49"/>
    </w:p>
    <w:p w:rsidR="00FE1731"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Web development is pivotal in establishing an online presence, and developers must navigate choices between online web development tools and custom-built websites. This comparison aims to elucidate their distinctions concerning design flexibility, performance, functionality, User Experience (UX), and User Interface (UI). A nuanced understanding of these differences is crucial for businesses and developers to make informed decisions aligned with their unique requiremen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x5dUxmDw","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D41A7A" w:rsidRPr="006D7A47" w:rsidRDefault="00D41A7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50" w:name="_Toc156232388"/>
      <w:r w:rsidRPr="006D7A47">
        <w:rPr>
          <w:rFonts w:asciiTheme="majorBidi" w:hAnsiTheme="majorBidi" w:cstheme="majorBidi"/>
          <w:b/>
          <w:bCs/>
          <w:color w:val="000000" w:themeColor="text1"/>
          <w:sz w:val="32"/>
          <w:szCs w:val="32"/>
          <w:shd w:val="clear" w:color="auto" w:fill="FFFFFF"/>
        </w:rPr>
        <w:t>Design Flexibility:</w:t>
      </w:r>
      <w:bookmarkEnd w:id="50"/>
    </w:p>
    <w:p w:rsidR="006D7A47" w:rsidRPr="006D7A47" w:rsidRDefault="00FE1731" w:rsidP="006D7A47">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Online Web Development Tool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haracterized by limitations imposed by pre-designed template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ustomization options are often constrained, leading to less creative freedom and generic layou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ZAmBh6D5","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28"/>
          <w:szCs w:val="28"/>
          <w:shd w:val="clear" w:color="auto" w:fill="FFFFFF"/>
        </w:rPr>
      </w:pPr>
      <w:bookmarkStart w:id="51" w:name="_Toc156232389"/>
      <w:r w:rsidRPr="006D7A47">
        <w:rPr>
          <w:rFonts w:asciiTheme="majorBidi" w:hAnsiTheme="majorBidi" w:cstheme="majorBidi"/>
          <w:b/>
          <w:bCs/>
          <w:color w:val="000000" w:themeColor="text1"/>
          <w:sz w:val="28"/>
          <w:szCs w:val="28"/>
          <w:shd w:val="clear" w:color="auto" w:fill="FFFFFF"/>
        </w:rPr>
        <w:t>Custom-Built Websites:</w:t>
      </w:r>
      <w:bookmarkEnd w:id="51"/>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ffer high design flexibility.</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velopers have complete control over aesthetics and layout, ideal for businesses with specific branding requiremen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vx3G1YmF","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52" w:name="_Toc156232390"/>
      <w:r w:rsidRPr="006D7A47">
        <w:rPr>
          <w:rFonts w:asciiTheme="majorBidi" w:hAnsiTheme="majorBidi" w:cstheme="majorBidi"/>
          <w:b/>
          <w:bCs/>
          <w:color w:val="000000" w:themeColor="text1"/>
          <w:sz w:val="32"/>
          <w:szCs w:val="32"/>
          <w:shd w:val="clear" w:color="auto" w:fill="FFFFFF"/>
        </w:rPr>
        <w:t>Performance:</w:t>
      </w:r>
      <w:bookmarkEnd w:id="52"/>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Online Web Development Tool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May face limitations due to shared infrastructure and pre-defined settings.</w:t>
      </w:r>
    </w:p>
    <w:p w:rsidR="0089048A"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an result in slower loading times and restricted control over server configuration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VOuRCpVr","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Default="0089048A" w:rsidP="00223A9E">
      <w:pPr>
        <w:jc w:val="both"/>
        <w:rPr>
          <w:rFonts w:asciiTheme="majorBidi" w:hAnsiTheme="majorBidi" w:cstheme="majorBidi"/>
          <w:color w:val="000000" w:themeColor="text1"/>
          <w:sz w:val="28"/>
          <w:szCs w:val="28"/>
          <w:shd w:val="clear" w:color="auto" w:fill="FFFFFF"/>
        </w:rPr>
      </w:pPr>
    </w:p>
    <w:p w:rsidR="00D41A7A" w:rsidRDefault="00D41A7A" w:rsidP="00223A9E">
      <w:pPr>
        <w:jc w:val="both"/>
        <w:rPr>
          <w:rFonts w:asciiTheme="majorBidi" w:hAnsiTheme="majorBidi" w:cstheme="majorBidi"/>
          <w:color w:val="000000" w:themeColor="text1"/>
          <w:sz w:val="28"/>
          <w:szCs w:val="28"/>
          <w:shd w:val="clear" w:color="auto" w:fill="FFFFFF"/>
        </w:rPr>
      </w:pPr>
    </w:p>
    <w:p w:rsidR="00D41A7A" w:rsidRPr="006D7A47" w:rsidRDefault="00D41A7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ustom-Built Website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ptimized for performance.</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Leverage dedicated servers and fine-tuned code for faster loading time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velopers have flexibility to optimize performance based on specific need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Z3GnkxqA","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6D7A47" w:rsidRPr="006D7A47" w:rsidRDefault="006D7A47"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53" w:name="_Toc156232391"/>
      <w:r w:rsidRPr="006D7A47">
        <w:rPr>
          <w:rFonts w:asciiTheme="majorBidi" w:hAnsiTheme="majorBidi" w:cstheme="majorBidi"/>
          <w:b/>
          <w:bCs/>
          <w:color w:val="000000" w:themeColor="text1"/>
          <w:sz w:val="32"/>
          <w:szCs w:val="32"/>
          <w:shd w:val="clear" w:color="auto" w:fill="FFFFFF"/>
        </w:rPr>
        <w:t>Functionality:</w:t>
      </w:r>
      <w:bookmarkEnd w:id="53"/>
    </w:p>
    <w:p w:rsidR="006D7A47" w:rsidRPr="006D7A47" w:rsidRDefault="00FE1731" w:rsidP="006D7A47">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Online Web Development Tool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ffer limited functionality.</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velopers are often constrained by the features provided by the platform.</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RU5tSKak","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ustom-Built Website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ffer unlimited functionality.</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velopers can create tailored solutions, providing adaptability to meet changing business requiremen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bbytfG4I","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54" w:name="_Toc156232392"/>
      <w:r w:rsidRPr="006D7A47">
        <w:rPr>
          <w:rFonts w:asciiTheme="majorBidi" w:hAnsiTheme="majorBidi" w:cstheme="majorBidi"/>
          <w:b/>
          <w:bCs/>
          <w:color w:val="000000" w:themeColor="text1"/>
          <w:sz w:val="32"/>
          <w:szCs w:val="32"/>
          <w:shd w:val="clear" w:color="auto" w:fill="FFFFFF"/>
        </w:rPr>
        <w:t>User Experience (UX):</w:t>
      </w:r>
      <w:bookmarkEnd w:id="54"/>
    </w:p>
    <w:p w:rsidR="006D7A47" w:rsidRPr="006D7A47" w:rsidRDefault="00FE1731" w:rsidP="00D41A7A">
      <w:pPr>
        <w:jc w:val="both"/>
        <w:outlineLvl w:val="1"/>
        <w:rPr>
          <w:rFonts w:asciiTheme="majorBidi" w:hAnsiTheme="majorBidi" w:cstheme="majorBidi"/>
          <w:b/>
          <w:bCs/>
          <w:color w:val="000000" w:themeColor="text1"/>
          <w:sz w:val="28"/>
          <w:szCs w:val="28"/>
          <w:shd w:val="clear" w:color="auto" w:fill="FFFFFF"/>
        </w:rPr>
      </w:pPr>
      <w:bookmarkStart w:id="55" w:name="_Toc156232393"/>
      <w:r w:rsidRPr="006D7A47">
        <w:rPr>
          <w:rFonts w:asciiTheme="majorBidi" w:hAnsiTheme="majorBidi" w:cstheme="majorBidi"/>
          <w:b/>
          <w:bCs/>
          <w:color w:val="000000" w:themeColor="text1"/>
          <w:sz w:val="28"/>
          <w:szCs w:val="28"/>
          <w:shd w:val="clear" w:color="auto" w:fill="FFFFFF"/>
        </w:rPr>
        <w:t>Online Web Development Tools:</w:t>
      </w:r>
      <w:bookmarkEnd w:id="55"/>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Provide a standardized UX based on pre-built template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Limit control over the overall user journey.</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BbaBFq0G","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2"/>
        <w:rPr>
          <w:rFonts w:asciiTheme="majorBidi" w:hAnsiTheme="majorBidi" w:cstheme="majorBidi"/>
          <w:b/>
          <w:bCs/>
          <w:color w:val="000000" w:themeColor="text1"/>
          <w:sz w:val="28"/>
          <w:szCs w:val="28"/>
          <w:shd w:val="clear" w:color="auto" w:fill="FFFFFF"/>
        </w:rPr>
      </w:pPr>
      <w:bookmarkStart w:id="56" w:name="_Toc156232394"/>
      <w:r w:rsidRPr="006D7A47">
        <w:rPr>
          <w:rFonts w:asciiTheme="majorBidi" w:hAnsiTheme="majorBidi" w:cstheme="majorBidi"/>
          <w:b/>
          <w:bCs/>
          <w:color w:val="000000" w:themeColor="text1"/>
          <w:sz w:val="28"/>
          <w:szCs w:val="28"/>
          <w:shd w:val="clear" w:color="auto" w:fill="FFFFFF"/>
        </w:rPr>
        <w:t>Custom-Built Websites:</w:t>
      </w:r>
      <w:bookmarkEnd w:id="56"/>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llow for a tailored UX design catering to specific target audience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velopers can optimize the user journey for a seamless and personalized experienc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4FzE2HdK","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0"/>
        <w:rPr>
          <w:rFonts w:asciiTheme="majorBidi" w:hAnsiTheme="majorBidi" w:cstheme="majorBidi"/>
          <w:b/>
          <w:bCs/>
          <w:color w:val="000000" w:themeColor="text1"/>
          <w:sz w:val="32"/>
          <w:szCs w:val="32"/>
          <w:shd w:val="clear" w:color="auto" w:fill="FFFFFF"/>
        </w:rPr>
      </w:pPr>
      <w:bookmarkStart w:id="57" w:name="_Toc156232395"/>
      <w:r w:rsidRPr="006D7A47">
        <w:rPr>
          <w:rFonts w:asciiTheme="majorBidi" w:hAnsiTheme="majorBidi" w:cstheme="majorBidi"/>
          <w:b/>
          <w:bCs/>
          <w:color w:val="000000" w:themeColor="text1"/>
          <w:sz w:val="32"/>
          <w:szCs w:val="32"/>
          <w:shd w:val="clear" w:color="auto" w:fill="FFFFFF"/>
        </w:rPr>
        <w:t>User Interface (UI):</w:t>
      </w:r>
      <w:bookmarkEnd w:id="57"/>
    </w:p>
    <w:p w:rsidR="00FE1731" w:rsidRPr="006D7A47" w:rsidRDefault="00FE1731" w:rsidP="00D41A7A">
      <w:pPr>
        <w:jc w:val="both"/>
        <w:outlineLvl w:val="1"/>
        <w:rPr>
          <w:rFonts w:asciiTheme="majorBidi" w:hAnsiTheme="majorBidi" w:cstheme="majorBidi"/>
          <w:b/>
          <w:bCs/>
          <w:color w:val="000000" w:themeColor="text1"/>
          <w:sz w:val="28"/>
          <w:szCs w:val="28"/>
          <w:shd w:val="clear" w:color="auto" w:fill="FFFFFF"/>
        </w:rPr>
      </w:pPr>
      <w:bookmarkStart w:id="58" w:name="_Toc156232396"/>
      <w:r w:rsidRPr="006D7A47">
        <w:rPr>
          <w:rFonts w:asciiTheme="majorBidi" w:hAnsiTheme="majorBidi" w:cstheme="majorBidi"/>
          <w:b/>
          <w:bCs/>
          <w:color w:val="000000" w:themeColor="text1"/>
          <w:sz w:val="28"/>
          <w:szCs w:val="28"/>
          <w:shd w:val="clear" w:color="auto" w:fill="FFFFFF"/>
        </w:rPr>
        <w:t>Online Web Development Tools:</w:t>
      </w:r>
      <w:bookmarkEnd w:id="58"/>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ome with limited UI customization options.</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Result in a uniform appearance across websites built on the same platform.</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JXF0QvA","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D41A7A">
      <w:pPr>
        <w:jc w:val="both"/>
        <w:outlineLvl w:val="2"/>
        <w:rPr>
          <w:rFonts w:asciiTheme="majorBidi" w:hAnsiTheme="majorBidi" w:cstheme="majorBidi"/>
          <w:b/>
          <w:bCs/>
          <w:color w:val="000000" w:themeColor="text1"/>
          <w:sz w:val="28"/>
          <w:szCs w:val="28"/>
          <w:shd w:val="clear" w:color="auto" w:fill="FFFFFF"/>
        </w:rPr>
      </w:pPr>
      <w:bookmarkStart w:id="59" w:name="_Toc156232397"/>
      <w:r w:rsidRPr="006D7A47">
        <w:rPr>
          <w:rFonts w:asciiTheme="majorBidi" w:hAnsiTheme="majorBidi" w:cstheme="majorBidi"/>
          <w:b/>
          <w:bCs/>
          <w:color w:val="000000" w:themeColor="text1"/>
          <w:sz w:val="28"/>
          <w:szCs w:val="28"/>
          <w:shd w:val="clear" w:color="auto" w:fill="FFFFFF"/>
        </w:rPr>
        <w:t>Custom-Built Websites:</w:t>
      </w:r>
      <w:bookmarkEnd w:id="59"/>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Offer complete control over UI design.</w:t>
      </w: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velopers can create unique and engaging interfaces, ensuring a consistent brand identity.</w:t>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FE1731" w:rsidRPr="006D7A47" w:rsidRDefault="00FE1731"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hoosing between online web development tools and custom-built websites should be guided by project-specific needs, goals, and preferences. While online tools provide convenience and simplicity, custom-built solutions offer unparalleled flexibility, performance, and the ability to deliver a tailored user experience. The decision should align with the project's scope, budget, and long-term objectives to ensure the development of a successful and impactful websit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rRFV1ZSq","properties":{"formattedCitation":"[8]","plainCitation":"[8]","noteIndex":0},"citationItems":[{"id":83,"uris":["http://zotero.org/users/local/SjEegPnM/items/6TBXQARQ"],"itemData":{"id":83,"type":"webpage","abstract":"Front End vs Back End Development Web development is an evolving field, so understanding its two core aspects - front-end and back-end development - is vital. In this comprehensive guide, we'll reveal their distinct identities while discussing related technologies and roles of developers - plus any","language":"en","title":"Front End vs Back End Development: Unraveling the Key Differences","title-short":"Front End vs Back End Development","URL":"https://www.linkedin.com/pulse/front-end-vs-back-development-unraveling-key-differences-vishnu-r","accessed":{"date-parts":[["2024",1,15]]}}}],"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8]</w:t>
      </w:r>
      <w:r w:rsidR="00803352">
        <w:rPr>
          <w:rFonts w:asciiTheme="majorBidi" w:hAnsiTheme="majorBidi" w:cstheme="majorBidi"/>
          <w:color w:val="000000" w:themeColor="text1"/>
          <w:sz w:val="28"/>
          <w:szCs w:val="28"/>
          <w:shd w:val="clear" w:color="auto" w:fill="FFFFFF"/>
        </w:rPr>
        <w:fldChar w:fldCharType="end"/>
      </w:r>
    </w:p>
    <w:p w:rsidR="0089048A" w:rsidRPr="006D7A47" w:rsidRDefault="0089048A"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D41A7A">
      <w:pPr>
        <w:jc w:val="both"/>
        <w:outlineLvl w:val="0"/>
        <w:rPr>
          <w:rFonts w:asciiTheme="majorBidi" w:hAnsiTheme="majorBidi" w:cstheme="majorBidi"/>
          <w:b/>
          <w:bCs/>
          <w:color w:val="000000" w:themeColor="text1"/>
          <w:sz w:val="32"/>
          <w:szCs w:val="32"/>
          <w:shd w:val="clear" w:color="auto" w:fill="FFFFFF"/>
        </w:rPr>
      </w:pPr>
      <w:bookmarkStart w:id="60" w:name="_Toc156232398"/>
      <w:r w:rsidRPr="006D7A47">
        <w:rPr>
          <w:rFonts w:asciiTheme="majorBidi" w:hAnsiTheme="majorBidi" w:cstheme="majorBidi"/>
          <w:b/>
          <w:bCs/>
          <w:color w:val="000000" w:themeColor="text1"/>
          <w:sz w:val="32"/>
          <w:szCs w:val="32"/>
          <w:shd w:val="clear" w:color="auto" w:fill="FFFFFF"/>
        </w:rPr>
        <w:t>In-Depth Guide: Developing, Hosting, and Managing a Custom-Built Website</w:t>
      </w:r>
      <w:bookmarkEnd w:id="60"/>
    </w:p>
    <w:p w:rsidR="006D7A47" w:rsidRPr="006D7A47" w:rsidRDefault="006D7A47" w:rsidP="00223A9E">
      <w:pPr>
        <w:jc w:val="both"/>
        <w:rPr>
          <w:rFonts w:asciiTheme="majorBidi" w:hAnsiTheme="majorBidi" w:cstheme="majorBidi"/>
          <w:b/>
          <w:bCs/>
          <w:color w:val="000000" w:themeColor="text1"/>
          <w:sz w:val="32"/>
          <w:szCs w:val="32"/>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1" w:name="_Toc156232399"/>
      <w:r w:rsidRPr="006D7A47">
        <w:rPr>
          <w:rFonts w:asciiTheme="majorBidi" w:hAnsiTheme="majorBidi" w:cstheme="majorBidi"/>
          <w:b/>
          <w:bCs/>
          <w:color w:val="000000" w:themeColor="text1"/>
          <w:sz w:val="28"/>
          <w:szCs w:val="28"/>
          <w:shd w:val="clear" w:color="auto" w:fill="FFFFFF"/>
        </w:rPr>
        <w:t>1. Planning Your Custom-Built Website:</w:t>
      </w:r>
      <w:bookmarkEnd w:id="61"/>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Define Purpose and Goals:</w:t>
      </w:r>
    </w:p>
    <w:p w:rsidR="00472007" w:rsidRPr="006D7A47" w:rsidRDefault="00472007" w:rsidP="00803352">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learly articulate the website's objectives and target audience.</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5f5q34vhs","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Audience Analysis:</w:t>
      </w:r>
    </w:p>
    <w:p w:rsidR="00472007" w:rsidRDefault="00472007" w:rsidP="00913846">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onduct thorough research to understand user preferences, behaviors, and expectation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jkuYttd4","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F70B0D" w:rsidRPr="006D7A47" w:rsidRDefault="00F70B0D" w:rsidP="00913846">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echnology Stack Select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hoose a technology stack based on scalability, ease of use, and alignment with project goal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QrkCwys0","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2" w:name="_Toc156232400"/>
      <w:r w:rsidRPr="006D7A47">
        <w:rPr>
          <w:rFonts w:asciiTheme="majorBidi" w:hAnsiTheme="majorBidi" w:cstheme="majorBidi"/>
          <w:b/>
          <w:bCs/>
          <w:color w:val="000000" w:themeColor="text1"/>
          <w:sz w:val="28"/>
          <w:szCs w:val="28"/>
          <w:shd w:val="clear" w:color="auto" w:fill="FFFFFF"/>
        </w:rPr>
        <w:t>2. Development Process:</w:t>
      </w:r>
      <w:bookmarkEnd w:id="62"/>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Wireframing and Prototyping:</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reate detailed wireframes and prototypes to visualize the website's structure and layout.</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FSL1mBC1","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ollaborat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Foster seamless collaboration between designers and developers for a cohesive outcom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uT2MERte","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ode Optimizat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Prioritize clean, optimized coding practices to ensure a responsive and efficient websit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BLXDXIWV","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3" w:name="_Toc156232401"/>
      <w:r w:rsidRPr="006D7A47">
        <w:rPr>
          <w:rFonts w:asciiTheme="majorBidi" w:hAnsiTheme="majorBidi" w:cstheme="majorBidi"/>
          <w:b/>
          <w:bCs/>
          <w:color w:val="000000" w:themeColor="text1"/>
          <w:sz w:val="28"/>
          <w:szCs w:val="28"/>
          <w:shd w:val="clear" w:color="auto" w:fill="FFFFFF"/>
        </w:rPr>
        <w:t>3. Hosting Solutions:</w:t>
      </w:r>
      <w:bookmarkEnd w:id="63"/>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Hosting Provider Evaluat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ssess hosting providers based on server speed, uptime, and customer support.</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Xusz7Axv","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Resource Assessment:</w:t>
      </w:r>
    </w:p>
    <w:p w:rsidR="00913846" w:rsidRDefault="00472007" w:rsidP="00F70B0D">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valuate bandwidth, storage, and security features to m</w:t>
      </w:r>
      <w:r w:rsidR="00913846">
        <w:rPr>
          <w:rFonts w:asciiTheme="majorBidi" w:hAnsiTheme="majorBidi" w:cstheme="majorBidi"/>
          <w:color w:val="000000" w:themeColor="text1"/>
          <w:sz w:val="28"/>
          <w:szCs w:val="28"/>
          <w:shd w:val="clear" w:color="auto" w:fill="FFFFFF"/>
        </w:rPr>
        <w:t>eet the website's requiremen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d3eUiBs","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F70B0D" w:rsidRDefault="00F70B0D" w:rsidP="00F70B0D">
      <w:pPr>
        <w:jc w:val="both"/>
        <w:rPr>
          <w:rFonts w:asciiTheme="majorBidi" w:hAnsiTheme="majorBidi" w:cstheme="majorBidi"/>
          <w:color w:val="000000" w:themeColor="text1"/>
          <w:sz w:val="28"/>
          <w:szCs w:val="28"/>
          <w:shd w:val="clear" w:color="auto" w:fill="FFFFFF"/>
        </w:rPr>
      </w:pPr>
    </w:p>
    <w:p w:rsidR="00F70B0D" w:rsidRDefault="00F70B0D" w:rsidP="00F70B0D">
      <w:pPr>
        <w:jc w:val="both"/>
        <w:rPr>
          <w:rFonts w:asciiTheme="majorBidi" w:hAnsiTheme="majorBidi" w:cstheme="majorBidi"/>
          <w:color w:val="000000" w:themeColor="text1"/>
          <w:sz w:val="28"/>
          <w:szCs w:val="28"/>
          <w:shd w:val="clear" w:color="auto" w:fill="FFFFFF"/>
        </w:rPr>
      </w:pPr>
    </w:p>
    <w:p w:rsidR="00F70B0D" w:rsidRPr="006D7A47" w:rsidRDefault="00F70B0D" w:rsidP="00F70B0D">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Security Measure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mplement robust security protocols to safeguard the website against potential threa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q5ceRiwb","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4" w:name="_Toc156232402"/>
      <w:r w:rsidRPr="006D7A47">
        <w:rPr>
          <w:rFonts w:asciiTheme="majorBidi" w:hAnsiTheme="majorBidi" w:cstheme="majorBidi"/>
          <w:b/>
          <w:bCs/>
          <w:color w:val="000000" w:themeColor="text1"/>
          <w:sz w:val="28"/>
          <w:szCs w:val="28"/>
          <w:shd w:val="clear" w:color="auto" w:fill="FFFFFF"/>
        </w:rPr>
        <w:t>4. Website Management:</w:t>
      </w:r>
      <w:bookmarkEnd w:id="64"/>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Regular Content Update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Keep content fresh and engaging to enhance user experience and search engine ranking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MDXDhAff","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Analytics Monitoring:</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Utilize analytics tools to track website performance, user behavior, and areas for improvement.</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7EayUa88","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User Feedback Integrat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ctively seek and integrate user feedback to enhance the website continuously.</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mV4hv0w5","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5" w:name="_Toc156232403"/>
      <w:r w:rsidRPr="006D7A47">
        <w:rPr>
          <w:rFonts w:asciiTheme="majorBidi" w:hAnsiTheme="majorBidi" w:cstheme="majorBidi"/>
          <w:b/>
          <w:bCs/>
          <w:color w:val="000000" w:themeColor="text1"/>
          <w:sz w:val="28"/>
          <w:szCs w:val="28"/>
          <w:shd w:val="clear" w:color="auto" w:fill="FFFFFF"/>
        </w:rPr>
        <w:t>5. SEO Integration:</w:t>
      </w:r>
      <w:bookmarkEnd w:id="65"/>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Optimization Practices:</w:t>
      </w:r>
    </w:p>
    <w:p w:rsidR="00472007" w:rsidRPr="006D7A47" w:rsidRDefault="00472007" w:rsidP="00913846">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 xml:space="preserve">Incorporate SEO best practices in content, Meta tags, and URLs </w:t>
      </w:r>
      <w:r w:rsidR="00913846">
        <w:rPr>
          <w:rFonts w:asciiTheme="majorBidi" w:hAnsiTheme="majorBidi" w:cstheme="majorBidi"/>
          <w:color w:val="000000" w:themeColor="text1"/>
          <w:sz w:val="28"/>
          <w:szCs w:val="28"/>
          <w:shd w:val="clear" w:color="auto" w:fill="FFFFFF"/>
        </w:rPr>
        <w:t>for improved search visibility.</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Yy5cv6e5","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6D7A47" w:rsidRPr="006D7A47" w:rsidRDefault="006D7A4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Quality Content Creation:</w:t>
      </w:r>
    </w:p>
    <w:p w:rsidR="00913846" w:rsidRDefault="00472007" w:rsidP="00F70B0D">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evelop high-quality, relevant content that aligns with use</w:t>
      </w:r>
      <w:r w:rsidR="00F70B0D">
        <w:rPr>
          <w:rFonts w:asciiTheme="majorBidi" w:hAnsiTheme="majorBidi" w:cstheme="majorBidi"/>
          <w:color w:val="000000" w:themeColor="text1"/>
          <w:sz w:val="28"/>
          <w:szCs w:val="28"/>
          <w:shd w:val="clear" w:color="auto" w:fill="FFFFFF"/>
        </w:rPr>
        <w:t>r intent and search algorithm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qxkQVvLz","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F70B0D" w:rsidRDefault="00F70B0D" w:rsidP="00F70B0D">
      <w:pPr>
        <w:jc w:val="both"/>
        <w:rPr>
          <w:rFonts w:asciiTheme="majorBidi" w:hAnsiTheme="majorBidi" w:cstheme="majorBidi"/>
          <w:color w:val="000000" w:themeColor="text1"/>
          <w:sz w:val="28"/>
          <w:szCs w:val="28"/>
          <w:shd w:val="clear" w:color="auto" w:fill="FFFFFF"/>
        </w:rPr>
      </w:pPr>
    </w:p>
    <w:p w:rsidR="00F70B0D" w:rsidRDefault="00F70B0D" w:rsidP="00F70B0D">
      <w:pPr>
        <w:jc w:val="both"/>
        <w:rPr>
          <w:rFonts w:asciiTheme="majorBidi" w:hAnsiTheme="majorBidi" w:cstheme="majorBidi"/>
          <w:color w:val="000000" w:themeColor="text1"/>
          <w:sz w:val="28"/>
          <w:szCs w:val="28"/>
          <w:shd w:val="clear" w:color="auto" w:fill="FFFFFF"/>
        </w:rPr>
      </w:pPr>
    </w:p>
    <w:p w:rsidR="00F70B0D" w:rsidRDefault="00F70B0D" w:rsidP="00F70B0D">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Backlink Building:</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stablish authority by building quality backlinks from reputable sources within the industry.</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ehGSz9f1","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6" w:name="_Toc156232404"/>
      <w:r w:rsidRPr="006D7A47">
        <w:rPr>
          <w:rFonts w:asciiTheme="majorBidi" w:hAnsiTheme="majorBidi" w:cstheme="majorBidi"/>
          <w:b/>
          <w:bCs/>
          <w:color w:val="000000" w:themeColor="text1"/>
          <w:sz w:val="28"/>
          <w:szCs w:val="28"/>
          <w:shd w:val="clear" w:color="auto" w:fill="FFFFFF"/>
        </w:rPr>
        <w:t>6. Challenges in Website Development and Management:</w:t>
      </w:r>
      <w:bookmarkEnd w:id="66"/>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echnical Issue Resolut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mplement a proactive approach to address technical glitches promptly, minimizing downtim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pTWYGjIQ","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echnological Evolut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tay abreast of emerging technologies to ensure the website remains current and competitiv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yF88vrKC","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Balancing Design and Functionality:</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Navigate the challenge of balancing aesthetics with functional features for an optimal user experienc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OdX6x7Qn","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7" w:name="_Toc156232405"/>
      <w:r w:rsidRPr="006D7A47">
        <w:rPr>
          <w:rFonts w:asciiTheme="majorBidi" w:hAnsiTheme="majorBidi" w:cstheme="majorBidi"/>
          <w:b/>
          <w:bCs/>
          <w:color w:val="000000" w:themeColor="text1"/>
          <w:sz w:val="28"/>
          <w:szCs w:val="28"/>
          <w:shd w:val="clear" w:color="auto" w:fill="FFFFFF"/>
        </w:rPr>
        <w:t>7. Benefits of a Custom-Built Website:</w:t>
      </w:r>
      <w:bookmarkEnd w:id="67"/>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ailored Experience:</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Provide a unique and personalized experience, aligning with specific business need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RYGQJOoy","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Brand Reflection:</w:t>
      </w:r>
    </w:p>
    <w:p w:rsidR="0047200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Reflect the brand's personality, values, and identity through a customized online presenc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LpnmA3TJ","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lastRenderedPageBreak/>
        <w:t>Adaptability:</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eamlessly adapt and scale the website to evolving business requirements and technological advancemen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3z9XJFtZ","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8" w:name="_Toc156232406"/>
      <w:r w:rsidRPr="006D7A47">
        <w:rPr>
          <w:rFonts w:asciiTheme="majorBidi" w:hAnsiTheme="majorBidi" w:cstheme="majorBidi"/>
          <w:b/>
          <w:bCs/>
          <w:color w:val="000000" w:themeColor="text1"/>
          <w:sz w:val="28"/>
          <w:szCs w:val="28"/>
          <w:shd w:val="clear" w:color="auto" w:fill="FFFFFF"/>
        </w:rPr>
        <w:t>8. Ongoing Management:</w:t>
      </w:r>
      <w:bookmarkEnd w:id="68"/>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Continuous Improvement:</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mphasize the importance of ongoing updates and improvements for sustained succes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NjLwPkNk","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69" w:name="_Toc156232407"/>
      <w:r w:rsidRPr="006D7A47">
        <w:rPr>
          <w:rFonts w:asciiTheme="majorBidi" w:hAnsiTheme="majorBidi" w:cstheme="majorBidi"/>
          <w:b/>
          <w:bCs/>
          <w:color w:val="000000" w:themeColor="text1"/>
          <w:sz w:val="28"/>
          <w:szCs w:val="28"/>
          <w:shd w:val="clear" w:color="auto" w:fill="FFFFFF"/>
        </w:rPr>
        <w:t>Adaptation to User Feedback:</w:t>
      </w:r>
      <w:bookmarkEnd w:id="69"/>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Utilize user feedback as a guide for continuous enhancement and refinement.</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j3B2uifz","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Sustained Succes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stablish robust management practices to ensure the sustained success of the custom-built website in a dynamic digital landscape.</w:t>
      </w:r>
    </w:p>
    <w:p w:rsidR="00BA230D"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In conclusion, the journey of developing, hosting, and managing a custom-built website involves strategic planning, collaboration, and a commitment to ongoing improvement. By incorporating user-centric design, leveraging SEO strategies, addressing challenges promptly, and embracing continuous management, businesses can create and maintain a website that not only meets current expectations but evolves to meet future demand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WPpgz6TQ","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70" w:name="_Toc156232408"/>
      <w:r w:rsidRPr="006D7A47">
        <w:rPr>
          <w:rFonts w:asciiTheme="majorBidi" w:hAnsiTheme="majorBidi" w:cstheme="majorBidi"/>
          <w:b/>
          <w:bCs/>
          <w:color w:val="000000" w:themeColor="text1"/>
          <w:sz w:val="28"/>
          <w:szCs w:val="28"/>
          <w:shd w:val="clear" w:color="auto" w:fill="FFFFFF"/>
        </w:rPr>
        <w:t>1. Methodology:</w:t>
      </w:r>
      <w:bookmarkEnd w:id="70"/>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Market Research:</w:t>
      </w:r>
      <w:r w:rsidRPr="006D7A47">
        <w:rPr>
          <w:rFonts w:asciiTheme="majorBidi" w:hAnsiTheme="majorBidi" w:cstheme="majorBidi"/>
          <w:color w:val="000000" w:themeColor="text1"/>
          <w:sz w:val="28"/>
          <w:szCs w:val="28"/>
          <w:shd w:val="clear" w:color="auto" w:fill="FFFFFF"/>
        </w:rPr>
        <w:t xml:space="preserve"> Identification and research of custom-built website tools in the market.</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Feature Analysis:</w:t>
      </w:r>
      <w:r w:rsidRPr="006D7A47">
        <w:rPr>
          <w:rFonts w:asciiTheme="majorBidi" w:hAnsiTheme="majorBidi" w:cstheme="majorBidi"/>
          <w:color w:val="000000" w:themeColor="text1"/>
          <w:sz w:val="28"/>
          <w:szCs w:val="28"/>
          <w:shd w:val="clear" w:color="auto" w:fill="FFFFFF"/>
        </w:rPr>
        <w:t xml:space="preserve"> Evaluation of features and functionalities for specific requirement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echnology Assessment:</w:t>
      </w:r>
      <w:r w:rsidRPr="006D7A47">
        <w:rPr>
          <w:rFonts w:asciiTheme="majorBidi" w:hAnsiTheme="majorBidi" w:cstheme="majorBidi"/>
          <w:color w:val="000000" w:themeColor="text1"/>
          <w:sz w:val="28"/>
          <w:szCs w:val="28"/>
          <w:shd w:val="clear" w:color="auto" w:fill="FFFFFF"/>
        </w:rPr>
        <w:t xml:space="preserve"> Scrutiny of underlying technologies for compatibility and scalability.</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lastRenderedPageBreak/>
        <w:t>User Feedback:</w:t>
      </w:r>
      <w:r w:rsidRPr="006D7A47">
        <w:rPr>
          <w:rFonts w:asciiTheme="majorBidi" w:hAnsiTheme="majorBidi" w:cstheme="majorBidi"/>
          <w:color w:val="000000" w:themeColor="text1"/>
          <w:sz w:val="28"/>
          <w:szCs w:val="28"/>
          <w:shd w:val="clear" w:color="auto" w:fill="FFFFFF"/>
        </w:rPr>
        <w:t xml:space="preserve"> Analysis of user reviews to understand real-world experience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P3kgZL7Z","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796238" w:rsidRPr="006D7A47" w:rsidRDefault="00796238"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71" w:name="_Toc156232409"/>
      <w:r w:rsidRPr="006D7A47">
        <w:rPr>
          <w:rFonts w:asciiTheme="majorBidi" w:hAnsiTheme="majorBidi" w:cstheme="majorBidi"/>
          <w:b/>
          <w:bCs/>
          <w:color w:val="000000" w:themeColor="text1"/>
          <w:sz w:val="28"/>
          <w:szCs w:val="28"/>
          <w:shd w:val="clear" w:color="auto" w:fill="FFFFFF"/>
        </w:rPr>
        <w:t>2. Evaluation Criteria:</w:t>
      </w:r>
      <w:bookmarkEnd w:id="71"/>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Functionality:</w:t>
      </w:r>
      <w:r w:rsidRPr="006D7A47">
        <w:rPr>
          <w:rFonts w:asciiTheme="majorBidi" w:hAnsiTheme="majorBidi" w:cstheme="majorBidi"/>
          <w:color w:val="000000" w:themeColor="text1"/>
          <w:sz w:val="28"/>
          <w:szCs w:val="28"/>
          <w:shd w:val="clear" w:color="auto" w:fill="FFFFFF"/>
        </w:rPr>
        <w:t xml:space="preserve"> Ability to meet specific website requirements, including design and e-commerce.</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Scalability:</w:t>
      </w:r>
      <w:r w:rsidRPr="006D7A47">
        <w:rPr>
          <w:rFonts w:asciiTheme="majorBidi" w:hAnsiTheme="majorBidi" w:cstheme="majorBidi"/>
          <w:color w:val="000000" w:themeColor="text1"/>
          <w:sz w:val="28"/>
          <w:szCs w:val="28"/>
          <w:shd w:val="clear" w:color="auto" w:fill="FFFFFF"/>
        </w:rPr>
        <w:t xml:space="preserve"> Potential for expansion and adaptation to future need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Usability:</w:t>
      </w:r>
      <w:r w:rsidRPr="006D7A47">
        <w:rPr>
          <w:rFonts w:asciiTheme="majorBidi" w:hAnsiTheme="majorBidi" w:cstheme="majorBidi"/>
          <w:color w:val="000000" w:themeColor="text1"/>
          <w:sz w:val="28"/>
          <w:szCs w:val="28"/>
          <w:shd w:val="clear" w:color="auto" w:fill="FFFFFF"/>
        </w:rPr>
        <w:t xml:space="preserve"> Ease of use for both developers and end-user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Performance:</w:t>
      </w:r>
      <w:r w:rsidRPr="006D7A47">
        <w:rPr>
          <w:rFonts w:asciiTheme="majorBidi" w:hAnsiTheme="majorBidi" w:cstheme="majorBidi"/>
          <w:color w:val="000000" w:themeColor="text1"/>
          <w:sz w:val="28"/>
          <w:szCs w:val="28"/>
          <w:shd w:val="clear" w:color="auto" w:fill="FFFFFF"/>
        </w:rPr>
        <w:t xml:space="preserve"> Speed, reliability, and overall responsivenes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 xml:space="preserve">Security: </w:t>
      </w:r>
      <w:r w:rsidRPr="006D7A47">
        <w:rPr>
          <w:rFonts w:asciiTheme="majorBidi" w:hAnsiTheme="majorBidi" w:cstheme="majorBidi"/>
          <w:color w:val="000000" w:themeColor="text1"/>
          <w:sz w:val="28"/>
          <w:szCs w:val="28"/>
          <w:shd w:val="clear" w:color="auto" w:fill="FFFFFF"/>
        </w:rPr>
        <w:t>Robustness of security features against potential threa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5pGvlVsO","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72" w:name="_Toc156232410"/>
      <w:r w:rsidRPr="006D7A47">
        <w:rPr>
          <w:rFonts w:asciiTheme="majorBidi" w:hAnsiTheme="majorBidi" w:cstheme="majorBidi"/>
          <w:b/>
          <w:bCs/>
          <w:color w:val="000000" w:themeColor="text1"/>
          <w:sz w:val="28"/>
          <w:szCs w:val="28"/>
          <w:shd w:val="clear" w:color="auto" w:fill="FFFFFF"/>
        </w:rPr>
        <w:t>3. Evaluation Results:</w:t>
      </w:r>
      <w:bookmarkEnd w:id="72"/>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ool A (Functionality):</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Distinguished for advanced design and e-commerce feature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Scalability concerns identified.</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nXu9RTx9","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ool B (Scalability):</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Well-rounded with strong scalability, usability, and security.</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Positive user feedback for reliability and performanc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m0Z7VTtb","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Tool C (Usability):</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Emphasizes cutting-edge technologies.</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Criticized for a steep learning curv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dsXbBeB","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913846" w:rsidRDefault="00913846"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Default="00F70B0D" w:rsidP="00223A9E">
      <w:pPr>
        <w:jc w:val="both"/>
        <w:rPr>
          <w:rFonts w:asciiTheme="majorBidi" w:hAnsiTheme="majorBidi" w:cstheme="majorBidi"/>
          <w:color w:val="000000" w:themeColor="text1"/>
          <w:sz w:val="28"/>
          <w:szCs w:val="28"/>
          <w:shd w:val="clear" w:color="auto" w:fill="FFFFFF"/>
        </w:rPr>
      </w:pPr>
    </w:p>
    <w:p w:rsidR="00F70B0D" w:rsidRPr="006D7A47" w:rsidRDefault="00F70B0D" w:rsidP="00223A9E">
      <w:pPr>
        <w:jc w:val="both"/>
        <w:rPr>
          <w:rFonts w:asciiTheme="majorBidi" w:hAnsiTheme="majorBidi" w:cstheme="majorBidi"/>
          <w:color w:val="000000" w:themeColor="text1"/>
          <w:sz w:val="28"/>
          <w:szCs w:val="28"/>
          <w:shd w:val="clear" w:color="auto" w:fill="FFFFFF"/>
        </w:rPr>
      </w:pPr>
    </w:p>
    <w:p w:rsidR="00472007" w:rsidRPr="006D7A47" w:rsidRDefault="00472007" w:rsidP="00913846">
      <w:pPr>
        <w:jc w:val="both"/>
        <w:outlineLvl w:val="0"/>
        <w:rPr>
          <w:rFonts w:asciiTheme="majorBidi" w:hAnsiTheme="majorBidi" w:cstheme="majorBidi"/>
          <w:b/>
          <w:bCs/>
          <w:color w:val="000000" w:themeColor="text1"/>
          <w:sz w:val="28"/>
          <w:szCs w:val="28"/>
          <w:shd w:val="clear" w:color="auto" w:fill="FFFFFF"/>
        </w:rPr>
      </w:pPr>
      <w:bookmarkStart w:id="73" w:name="_Toc156232411"/>
      <w:r w:rsidRPr="006D7A47">
        <w:rPr>
          <w:rFonts w:asciiTheme="majorBidi" w:hAnsiTheme="majorBidi" w:cstheme="majorBidi"/>
          <w:b/>
          <w:bCs/>
          <w:color w:val="000000" w:themeColor="text1"/>
          <w:sz w:val="28"/>
          <w:szCs w:val="28"/>
          <w:shd w:val="clear" w:color="auto" w:fill="FFFFFF"/>
        </w:rPr>
        <w:lastRenderedPageBreak/>
        <w:t>4. Formal Justification:</w:t>
      </w:r>
      <w:bookmarkEnd w:id="73"/>
    </w:p>
    <w:p w:rsidR="00472007" w:rsidRPr="006D7A47" w:rsidRDefault="00472007" w:rsidP="00223A9E">
      <w:pPr>
        <w:jc w:val="both"/>
        <w:rPr>
          <w:rFonts w:asciiTheme="majorBidi" w:hAnsiTheme="majorBidi" w:cstheme="majorBidi"/>
          <w:b/>
          <w:bCs/>
          <w:color w:val="000000" w:themeColor="text1"/>
          <w:sz w:val="28"/>
          <w:szCs w:val="28"/>
          <w:shd w:val="clear" w:color="auto" w:fill="FFFFFF"/>
        </w:rPr>
      </w:pPr>
      <w:r w:rsidRPr="006D7A47">
        <w:rPr>
          <w:rFonts w:asciiTheme="majorBidi" w:hAnsiTheme="majorBidi" w:cstheme="majorBidi"/>
          <w:b/>
          <w:bCs/>
          <w:color w:val="000000" w:themeColor="text1"/>
          <w:sz w:val="28"/>
          <w:szCs w:val="28"/>
          <w:shd w:val="clear" w:color="auto" w:fill="FFFFFF"/>
        </w:rPr>
        <w:t>Recommendation: Tool B</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Balanced features, scalability, and usability.</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Positive user feedback for reliability and performance.</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Ample room for growth and future expans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6D7A47">
        <w:rPr>
          <w:rFonts w:asciiTheme="majorBidi" w:hAnsiTheme="majorBidi" w:cstheme="majorBidi"/>
          <w:color w:val="000000" w:themeColor="text1"/>
          <w:sz w:val="28"/>
          <w:szCs w:val="28"/>
          <w:shd w:val="clear" w:color="auto" w:fill="FFFFFF"/>
        </w:rPr>
        <w:t>Robust security features for enhanced protection.</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JaWnzAXM","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472007" w:rsidRPr="006D7A47" w:rsidRDefault="00472007" w:rsidP="00223A9E">
      <w:pPr>
        <w:jc w:val="both"/>
        <w:rPr>
          <w:rFonts w:asciiTheme="majorBidi" w:hAnsiTheme="majorBidi" w:cstheme="majorBidi"/>
          <w:color w:val="000000" w:themeColor="text1"/>
          <w:sz w:val="28"/>
          <w:szCs w:val="28"/>
          <w:shd w:val="clear" w:color="auto" w:fill="FFFFFF"/>
        </w:rPr>
      </w:pPr>
    </w:p>
    <w:p w:rsidR="00472007" w:rsidRPr="00037201" w:rsidRDefault="00472007" w:rsidP="00223A9E">
      <w:pPr>
        <w:jc w:val="both"/>
        <w:rPr>
          <w:rFonts w:asciiTheme="majorBidi" w:hAnsiTheme="majorBidi" w:cstheme="majorBidi"/>
          <w:b/>
          <w:bCs/>
          <w:color w:val="000000" w:themeColor="text1"/>
          <w:sz w:val="28"/>
          <w:szCs w:val="28"/>
          <w:shd w:val="clear" w:color="auto" w:fill="FFFFFF"/>
        </w:rPr>
      </w:pPr>
      <w:r w:rsidRPr="00037201">
        <w:rPr>
          <w:rFonts w:asciiTheme="majorBidi" w:hAnsiTheme="majorBidi" w:cstheme="majorBidi"/>
          <w:b/>
          <w:bCs/>
          <w:color w:val="000000" w:themeColor="text1"/>
          <w:sz w:val="28"/>
          <w:szCs w:val="28"/>
          <w:shd w:val="clear" w:color="auto" w:fill="FFFFFF"/>
        </w:rPr>
        <w:t>Conclusion:</w:t>
      </w:r>
    </w:p>
    <w:p w:rsidR="00472007" w:rsidRPr="006D7A47" w:rsidRDefault="00472007" w:rsidP="00223A9E">
      <w:pPr>
        <w:jc w:val="both"/>
        <w:rPr>
          <w:rFonts w:asciiTheme="majorBidi" w:hAnsiTheme="majorBidi" w:cstheme="majorBidi"/>
          <w:color w:val="000000" w:themeColor="text1"/>
          <w:sz w:val="28"/>
          <w:szCs w:val="28"/>
          <w:shd w:val="clear" w:color="auto" w:fill="FFFFFF"/>
        </w:rPr>
      </w:pPr>
      <w:r w:rsidRPr="00037201">
        <w:rPr>
          <w:rFonts w:asciiTheme="majorBidi" w:hAnsiTheme="majorBidi" w:cstheme="majorBidi"/>
          <w:color w:val="000000" w:themeColor="text1"/>
          <w:sz w:val="28"/>
          <w:szCs w:val="28"/>
          <w:shd w:val="clear" w:color="auto" w:fill="FFFFFF"/>
        </w:rPr>
        <w:t xml:space="preserve">Following a meticulous evaluation, Tool B (Scalability) emerges as the recommended </w:t>
      </w:r>
      <w:r w:rsidRPr="006D7A47">
        <w:rPr>
          <w:rFonts w:asciiTheme="majorBidi" w:hAnsiTheme="majorBidi" w:cstheme="majorBidi"/>
          <w:color w:val="000000" w:themeColor="text1"/>
          <w:sz w:val="28"/>
          <w:szCs w:val="28"/>
          <w:shd w:val="clear" w:color="auto" w:fill="FFFFFF"/>
        </w:rPr>
        <w:t>choice due to its balanced features, positive user feedback, scalability for future growth, and robust security measures. This formal justification offers decision-makers a clear understanding of why Tool B aligns best with the specific requirements of effective website development. The evaluation process provides insights into the strengths and weaknesses of various custom-built website tools, facilitating an informed decision-making process for optimal website development.</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ciKS2Ou7","properties":{"formattedCitation":"[9]","plainCitation":"[9]","noteIndex":0},"citationItems":[{"id":85,"uris":["http://zotero.org/users/local/SjEegPnM/items/AHH68B8T"],"itemData":{"id":85,"type":"post-weblog","container-title":"Berkeley Boot Camps","language":"en","title":"How to Create a Website From Scratch (Step-By-Step Beginner’s Guide)","URL":"https://bootcamp.berkeley.edu/blog/how-to-create-website-from-scratch-guide/","author":[{"family":"anoriega","given":""}],"accessed":{"date-parts":[["2024",1,15]]},"issued":{"date-parts":[["2021",10,1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9]</w:t>
      </w:r>
      <w:r w:rsidR="00803352">
        <w:rPr>
          <w:rFonts w:asciiTheme="majorBidi" w:hAnsiTheme="majorBidi" w:cstheme="majorBidi"/>
          <w:color w:val="000000" w:themeColor="text1"/>
          <w:sz w:val="28"/>
          <w:szCs w:val="28"/>
          <w:shd w:val="clear" w:color="auto" w:fill="FFFFFF"/>
        </w:rPr>
        <w:fldChar w:fldCharType="end"/>
      </w:r>
    </w:p>
    <w:p w:rsidR="00BA230D" w:rsidRPr="006D7A47" w:rsidRDefault="00BA230D" w:rsidP="00BA230D">
      <w:pPr>
        <w:rPr>
          <w:rFonts w:asciiTheme="majorBidi" w:hAnsiTheme="majorBidi" w:cstheme="majorBidi"/>
          <w:color w:val="333333"/>
          <w:sz w:val="28"/>
          <w:szCs w:val="28"/>
          <w:shd w:val="clear" w:color="auto" w:fill="FFFFFF"/>
        </w:rPr>
      </w:pPr>
    </w:p>
    <w:p w:rsidR="00BA230D" w:rsidRPr="006D7A47" w:rsidRDefault="00BA230D" w:rsidP="00000473">
      <w:pPr>
        <w:jc w:val="both"/>
        <w:rPr>
          <w:rFonts w:asciiTheme="majorBidi" w:hAnsiTheme="majorBidi" w:cstheme="majorBidi"/>
          <w:color w:val="333333"/>
          <w:sz w:val="28"/>
          <w:szCs w:val="28"/>
          <w:shd w:val="clear" w:color="auto" w:fill="FFFFFF"/>
        </w:rPr>
      </w:pPr>
    </w:p>
    <w:p w:rsidR="006D7A47" w:rsidRPr="006D7A47" w:rsidRDefault="006D7A47" w:rsidP="00000473">
      <w:pPr>
        <w:jc w:val="both"/>
        <w:rPr>
          <w:rFonts w:asciiTheme="majorBidi" w:hAnsiTheme="majorBidi" w:cstheme="majorBidi"/>
          <w:color w:val="333333"/>
          <w:sz w:val="28"/>
          <w:szCs w:val="28"/>
          <w:shd w:val="clear" w:color="auto" w:fill="FFFFFF"/>
        </w:rPr>
      </w:pPr>
    </w:p>
    <w:p w:rsidR="006D7A47" w:rsidRPr="006D7A47" w:rsidRDefault="006D7A47" w:rsidP="00000473">
      <w:pPr>
        <w:jc w:val="both"/>
        <w:rPr>
          <w:rFonts w:asciiTheme="majorBidi" w:hAnsiTheme="majorBidi" w:cstheme="majorBidi"/>
          <w:color w:val="333333"/>
          <w:sz w:val="28"/>
          <w:szCs w:val="28"/>
          <w:shd w:val="clear" w:color="auto" w:fill="FFFFFF"/>
        </w:rPr>
      </w:pPr>
    </w:p>
    <w:p w:rsidR="006D7A47" w:rsidRPr="006D7A47" w:rsidRDefault="006D7A47" w:rsidP="00000473">
      <w:pPr>
        <w:jc w:val="both"/>
        <w:rPr>
          <w:rFonts w:asciiTheme="majorBidi" w:hAnsiTheme="majorBidi" w:cstheme="majorBidi"/>
          <w:color w:val="333333"/>
          <w:sz w:val="28"/>
          <w:szCs w:val="28"/>
          <w:shd w:val="clear" w:color="auto" w:fill="FFFFFF"/>
        </w:rPr>
      </w:pPr>
    </w:p>
    <w:p w:rsidR="006D7A47" w:rsidRPr="006D7A47" w:rsidRDefault="006D7A47" w:rsidP="00000473">
      <w:pPr>
        <w:jc w:val="both"/>
        <w:rPr>
          <w:rFonts w:asciiTheme="majorBidi" w:hAnsiTheme="majorBidi" w:cstheme="majorBidi"/>
          <w:color w:val="333333"/>
          <w:sz w:val="28"/>
          <w:szCs w:val="28"/>
          <w:shd w:val="clear" w:color="auto" w:fill="FFFFFF"/>
        </w:rPr>
      </w:pPr>
    </w:p>
    <w:p w:rsidR="006D7A47" w:rsidRDefault="006D7A47" w:rsidP="00000473">
      <w:pPr>
        <w:jc w:val="both"/>
        <w:rPr>
          <w:rFonts w:asciiTheme="majorBidi" w:hAnsiTheme="majorBidi" w:cstheme="majorBidi"/>
          <w:color w:val="333333"/>
          <w:sz w:val="28"/>
          <w:szCs w:val="28"/>
          <w:shd w:val="clear" w:color="auto" w:fill="FFFFFF"/>
        </w:rPr>
      </w:pPr>
    </w:p>
    <w:p w:rsidR="00913846" w:rsidRDefault="00913846" w:rsidP="00000473">
      <w:pPr>
        <w:jc w:val="both"/>
        <w:rPr>
          <w:rFonts w:asciiTheme="majorBidi" w:hAnsiTheme="majorBidi" w:cstheme="majorBidi"/>
          <w:color w:val="333333"/>
          <w:sz w:val="28"/>
          <w:szCs w:val="28"/>
          <w:shd w:val="clear" w:color="auto" w:fill="FFFFFF"/>
        </w:rPr>
      </w:pPr>
    </w:p>
    <w:p w:rsidR="00913846" w:rsidRDefault="00913846" w:rsidP="00000473">
      <w:pPr>
        <w:jc w:val="both"/>
        <w:rPr>
          <w:rFonts w:asciiTheme="majorBidi" w:hAnsiTheme="majorBidi" w:cstheme="majorBidi"/>
          <w:color w:val="333333"/>
          <w:sz w:val="28"/>
          <w:szCs w:val="28"/>
          <w:shd w:val="clear" w:color="auto" w:fill="FFFFFF"/>
        </w:rPr>
      </w:pPr>
    </w:p>
    <w:p w:rsidR="00913846" w:rsidRDefault="00913846" w:rsidP="00000473">
      <w:pPr>
        <w:jc w:val="both"/>
        <w:rPr>
          <w:rFonts w:asciiTheme="majorBidi" w:hAnsiTheme="majorBidi" w:cstheme="majorBidi"/>
          <w:color w:val="333333"/>
          <w:sz w:val="28"/>
          <w:szCs w:val="28"/>
          <w:shd w:val="clear" w:color="auto" w:fill="FFFFFF"/>
        </w:rPr>
      </w:pPr>
    </w:p>
    <w:p w:rsidR="00913846" w:rsidRPr="006D7A47" w:rsidRDefault="00913846" w:rsidP="00000473">
      <w:pPr>
        <w:jc w:val="both"/>
        <w:rPr>
          <w:rFonts w:asciiTheme="majorBidi" w:hAnsiTheme="majorBidi" w:cstheme="majorBidi"/>
          <w:color w:val="333333"/>
          <w:sz w:val="28"/>
          <w:szCs w:val="28"/>
          <w:shd w:val="clear" w:color="auto" w:fill="FFFFFF"/>
        </w:rPr>
      </w:pPr>
    </w:p>
    <w:p w:rsidR="006D7A47" w:rsidRPr="006D7A47" w:rsidRDefault="006D7A47" w:rsidP="00000473">
      <w:pPr>
        <w:jc w:val="both"/>
        <w:rPr>
          <w:rFonts w:asciiTheme="majorBidi" w:hAnsiTheme="majorBidi" w:cstheme="majorBidi"/>
          <w:color w:val="333333"/>
          <w:sz w:val="28"/>
          <w:szCs w:val="28"/>
          <w:shd w:val="clear" w:color="auto" w:fill="FFFFFF"/>
        </w:rPr>
      </w:pPr>
    </w:p>
    <w:bookmarkStart w:id="74" w:name="_Toc156232412"/>
    <w:p w:rsidR="006D7A47" w:rsidRPr="00037201" w:rsidRDefault="00506B72" w:rsidP="00515B4D">
      <w:pPr>
        <w:jc w:val="both"/>
        <w:outlineLvl w:val="0"/>
        <w:rPr>
          <w:rFonts w:asciiTheme="majorBidi" w:hAnsiTheme="majorBidi" w:cstheme="majorBidi"/>
          <w:b/>
          <w:bCs/>
          <w:color w:val="000000" w:themeColor="text1"/>
          <w:sz w:val="28"/>
          <w:szCs w:val="28"/>
          <w:shd w:val="clear" w:color="auto" w:fill="FFFFFF"/>
        </w:rPr>
      </w:pPr>
      <w:r w:rsidRPr="00037201">
        <w:rPr>
          <w:rFonts w:asciiTheme="majorBidi" w:hAnsiTheme="majorBidi" w:cstheme="majorBidi"/>
          <w:b/>
          <w:bCs/>
          <w:noProof/>
          <w:color w:val="000000" w:themeColor="text1"/>
          <w:sz w:val="28"/>
          <w:szCs w:val="28"/>
        </w:rPr>
        <w:lastRenderedPageBreak/>
        <mc:AlternateContent>
          <mc:Choice Requires="wps">
            <w:drawing>
              <wp:anchor distT="0" distB="0" distL="114300" distR="114300" simplePos="0" relativeHeight="251674624" behindDoc="1" locked="0" layoutInCell="1" allowOverlap="1" wp14:anchorId="38DA5184" wp14:editId="2A760DF8">
                <wp:simplePos x="0" y="0"/>
                <wp:positionH relativeFrom="column">
                  <wp:posOffset>-185195</wp:posOffset>
                </wp:positionH>
                <wp:positionV relativeFrom="paragraph">
                  <wp:posOffset>-208344</wp:posOffset>
                </wp:positionV>
                <wp:extent cx="6366076" cy="8252749"/>
                <wp:effectExtent l="19050" t="19050" r="15875" b="15240"/>
                <wp:wrapNone/>
                <wp:docPr id="24" name="Text Box 24"/>
                <wp:cNvGraphicFramePr/>
                <a:graphic xmlns:a="http://schemas.openxmlformats.org/drawingml/2006/main">
                  <a:graphicData uri="http://schemas.microsoft.com/office/word/2010/wordprocessingShape">
                    <wps:wsp>
                      <wps:cNvSpPr txBox="1"/>
                      <wps:spPr>
                        <a:xfrm>
                          <a:off x="0" y="0"/>
                          <a:ext cx="6366076" cy="8252749"/>
                        </a:xfrm>
                        <a:prstGeom prst="rect">
                          <a:avLst/>
                        </a:prstGeom>
                        <a:noFill/>
                        <a:ln w="38100">
                          <a:solidFill>
                            <a:schemeClr val="accent5">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03352" w:rsidRDefault="008033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DA5184" id="Text Box 24" o:spid="_x0000_s1039" type="#_x0000_t202" style="position:absolute;left:0;text-align:left;margin-left:-14.6pt;margin-top:-16.4pt;width:501.25pt;height:649.8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IbeogIAAL0FAAAOAAAAZHJzL2Uyb0RvYy54bWysVEtv2zAMvg/YfxB0X+2kebRBnSJr0WFA&#10;1xZrhp4VWUqMSaImKbGzXz9KtpOg2w4ddrEl8iNFfnxcXTdakZ1wvgJT0MFZTokwHMrKrAv6bXn3&#10;4YISH5gpmQIjCroXnl7P37+7qu1MDGEDqhSOoBPjZ7Ut6CYEO8syzzdCM38GVhhUSnCaBby6dVY6&#10;VqN3rbJhnk+yGlxpHXDhPUpvWyWdJ/9SCh4epfQiEFVQjC2kr0vfVfxm8ys2WztmNxXvwmD/EIVm&#10;lcFHD65uWWBk66rfXOmKO/AgwxkHnYGUFRcpB8xmkL/K5nnDrEi5IDneHmjy/88tf9g9OVKVBR2O&#10;KDFMY42WognkIzQERchPbf0MYc8WgaFBOda5l3sUxrQb6XT8Y0IE9cj0/sBu9MZRODmfTPLphBKO&#10;uovheDgdXUY/2dHcOh8+CdAkHgrqsHyJVba796GF9pD4moG7SqlUQmVIXdDzi0GeJwsPqiqjNuJS&#10;N4kb5ciOYR8wzoUJ44RTW/0FylY+Hedo3T5zMEnxnXjDaJWJTkXqri6uyFHLRTqFvRIRo8xXIZHd&#10;RMlfI0lsJr+IjiiJcb/FsMMfo3qLcZtH/zKYcDDWlQHXshnH8Uhg+b0PWbZ4JOkk73gMzapJbZVK&#10;HCUrKPfYQQ7aGfSW31VY5XvmwxNzOHTYNLhIwiN+pAKsJnQnSjbgfv5JHvE4C6ilpMYhLqj/sWVO&#10;UKI+G5ySy8FoFKc+XUbj6RAv7lSzOtWYrb4B7I8BrizL0zHig+qP0oF+wX2ziK+iihmObxc09Meb&#10;0K4W3FdcLBYJhHNuWbg3z5ZH17FIsYeXzQtztmv0gDPyAP24s9mrfm+x0dLAYhtAVmkYjqx2/OOO&#10;SO3a7bO4hE7vCXXcuvNfAAAA//8DAFBLAwQUAAYACAAAACEAAWrxZ94AAAAMAQAADwAAAGRycy9k&#10;b3ducmV2LnhtbEyPwU6DQBCG7ya+w2ZMvJh2KSRYkKVpTOpdJPW6sCOg7Cxhlxbf3vGkt5nMl3++&#10;vzisdhQXnP3gSMFuG4FAap0ZqFNQv502exA+aDJ6dIQKvtHDoby9KXRu3JVe8VKFTnAI+Vwr6EOY&#10;cil926PVfusmJL59uNnqwOvcSTPrK4fbUcZRlEqrB+IPvZ7wucf2q1qsApot6s9dVlUvdXNc3s/1&#10;w3iqlbq/W49PIAKu4Q+GX31Wh5KdGreQ8WJUsImzmFEekpg7MJE9JgmIhtE4Tfcgy0L+L1H+AAAA&#10;//8DAFBLAQItABQABgAIAAAAIQC2gziS/gAAAOEBAAATAAAAAAAAAAAAAAAAAAAAAABbQ29udGVu&#10;dF9UeXBlc10ueG1sUEsBAi0AFAAGAAgAAAAhADj9If/WAAAAlAEAAAsAAAAAAAAAAAAAAAAALwEA&#10;AF9yZWxzLy5yZWxzUEsBAi0AFAAGAAgAAAAhAKRYht6iAgAAvQUAAA4AAAAAAAAAAAAAAAAALgIA&#10;AGRycy9lMm9Eb2MueG1sUEsBAi0AFAAGAAgAAAAhAAFq8WfeAAAADAEAAA8AAAAAAAAAAAAAAAAA&#10;/AQAAGRycy9kb3ducmV2LnhtbFBLBQYAAAAABAAEAPMAAAAHBgAAAAA=&#10;" filled="f" strokecolor="#2f5496 [2408]" strokeweight="3pt">
                <v:textbox>
                  <w:txbxContent>
                    <w:p w:rsidR="00803352" w:rsidRDefault="00803352"/>
                  </w:txbxContent>
                </v:textbox>
              </v:shape>
            </w:pict>
          </mc:Fallback>
        </mc:AlternateContent>
      </w:r>
      <w:r w:rsidR="006D7A47" w:rsidRPr="00037201">
        <w:rPr>
          <w:rFonts w:asciiTheme="majorBidi" w:hAnsiTheme="majorBidi" w:cstheme="majorBidi"/>
          <w:b/>
          <w:bCs/>
          <w:color w:val="000000" w:themeColor="text1"/>
          <w:sz w:val="28"/>
          <w:szCs w:val="28"/>
          <w:shd w:val="clear" w:color="auto" w:fill="FFFFFF"/>
        </w:rPr>
        <w:t>Restaurant Website Design Document</w:t>
      </w:r>
      <w:bookmarkEnd w:id="74"/>
    </w:p>
    <w:p w:rsidR="006D7A47" w:rsidRPr="00037201" w:rsidRDefault="006D7A47" w:rsidP="00506B72">
      <w:pPr>
        <w:jc w:val="both"/>
        <w:rPr>
          <w:rFonts w:asciiTheme="majorBidi" w:hAnsiTheme="majorBidi" w:cstheme="majorBidi"/>
          <w:b/>
          <w:bCs/>
          <w:color w:val="000000" w:themeColor="text1"/>
          <w:sz w:val="28"/>
          <w:szCs w:val="28"/>
          <w:shd w:val="clear" w:color="auto" w:fill="FFFFFF"/>
        </w:rPr>
      </w:pPr>
      <w:r w:rsidRPr="00037201">
        <w:rPr>
          <w:rFonts w:asciiTheme="majorBidi" w:hAnsiTheme="majorBidi" w:cstheme="majorBidi"/>
          <w:b/>
          <w:bCs/>
          <w:color w:val="000000" w:themeColor="text1"/>
          <w:sz w:val="28"/>
          <w:szCs w:val="28"/>
          <w:shd w:val="clear" w:color="auto" w:fill="FFFFFF"/>
        </w:rPr>
        <w:t>Project Overview:</w:t>
      </w:r>
    </w:p>
    <w:p w:rsidR="006D7A47" w:rsidRPr="00037201" w:rsidRDefault="006D7A47" w:rsidP="00506B72">
      <w:pPr>
        <w:jc w:val="both"/>
        <w:rPr>
          <w:rFonts w:asciiTheme="majorBidi" w:hAnsiTheme="majorBidi" w:cstheme="majorBidi"/>
          <w:color w:val="000000" w:themeColor="text1"/>
          <w:sz w:val="28"/>
          <w:szCs w:val="28"/>
          <w:shd w:val="clear" w:color="auto" w:fill="FFFFFF"/>
        </w:rPr>
      </w:pPr>
      <w:r w:rsidRPr="00037201">
        <w:rPr>
          <w:rFonts w:asciiTheme="majorBidi" w:hAnsiTheme="majorBidi" w:cstheme="majorBidi"/>
          <w:color w:val="000000" w:themeColor="text1"/>
          <w:sz w:val="28"/>
          <w:szCs w:val="28"/>
          <w:shd w:val="clear" w:color="auto" w:fill="FFFFFF"/>
        </w:rPr>
        <w:t>The objective of this project is to conceptualize, design, and develop an exquisite and fully functional website for ALBaik The website will serve as a digital extension of the restaurant, showcasing its unique culinary identity, facilitating seamless user interactions, and enhancing overall brand presence in the online space.</w:t>
      </w:r>
    </w:p>
    <w:p w:rsidR="006D7A47" w:rsidRPr="00037201" w:rsidRDefault="006D7A47" w:rsidP="00506B72">
      <w:pPr>
        <w:jc w:val="both"/>
        <w:rPr>
          <w:rFonts w:asciiTheme="majorBidi" w:hAnsiTheme="majorBidi" w:cstheme="majorBidi"/>
          <w:color w:val="000000" w:themeColor="text1"/>
          <w:sz w:val="28"/>
          <w:szCs w:val="28"/>
          <w:shd w:val="clear" w:color="auto" w:fill="FFFFFF"/>
        </w:rPr>
      </w:pPr>
    </w:p>
    <w:p w:rsidR="006D7A47" w:rsidRPr="00037201" w:rsidRDefault="006D7A47" w:rsidP="00506B72">
      <w:pPr>
        <w:jc w:val="both"/>
        <w:rPr>
          <w:rFonts w:asciiTheme="majorBidi" w:hAnsiTheme="majorBidi" w:cstheme="majorBidi"/>
          <w:b/>
          <w:bCs/>
          <w:color w:val="000000" w:themeColor="text1"/>
          <w:sz w:val="27"/>
          <w:szCs w:val="27"/>
          <w:shd w:val="clear" w:color="auto" w:fill="FFFFFF"/>
        </w:rPr>
      </w:pPr>
      <w:r w:rsidRPr="00037201">
        <w:rPr>
          <w:rFonts w:asciiTheme="majorBidi" w:hAnsiTheme="majorBidi" w:cstheme="majorBidi"/>
          <w:b/>
          <w:bCs/>
          <w:color w:val="000000" w:themeColor="text1"/>
          <w:sz w:val="27"/>
          <w:szCs w:val="27"/>
          <w:shd w:val="clear" w:color="auto" w:fill="FFFFFF"/>
        </w:rPr>
        <w:t>Project Objectives:</w:t>
      </w:r>
    </w:p>
    <w:p w:rsidR="006D7A47" w:rsidRPr="00037201" w:rsidRDefault="006D7A47" w:rsidP="00506B72">
      <w:pPr>
        <w:jc w:val="both"/>
        <w:rPr>
          <w:rFonts w:asciiTheme="majorBidi" w:hAnsiTheme="majorBidi" w:cstheme="majorBidi"/>
          <w:color w:val="000000" w:themeColor="text1"/>
          <w:sz w:val="27"/>
          <w:szCs w:val="27"/>
          <w:shd w:val="clear" w:color="auto" w:fill="FFFFFF"/>
        </w:rPr>
      </w:pPr>
      <w:r w:rsidRPr="00037201">
        <w:rPr>
          <w:rFonts w:asciiTheme="majorBidi" w:hAnsiTheme="majorBidi" w:cstheme="majorBidi"/>
          <w:b/>
          <w:bCs/>
          <w:color w:val="000000" w:themeColor="text1"/>
          <w:sz w:val="27"/>
          <w:szCs w:val="27"/>
          <w:shd w:val="clear" w:color="auto" w:fill="FFFFFF"/>
        </w:rPr>
        <w:t>1. Exceptional Visual Design</w:t>
      </w:r>
      <w:r w:rsidRPr="00037201">
        <w:rPr>
          <w:rFonts w:asciiTheme="majorBidi" w:hAnsiTheme="majorBidi" w:cstheme="majorBidi"/>
          <w:color w:val="000000" w:themeColor="text1"/>
          <w:sz w:val="27"/>
          <w:szCs w:val="27"/>
          <w:shd w:val="clear" w:color="auto" w:fill="FFFFFF"/>
        </w:rPr>
        <w:t>: Create a visually stunning website that aligns with the restaurant's brand aesthetics and communicates its ambiance and identity effectively.</w:t>
      </w:r>
    </w:p>
    <w:p w:rsidR="006D7A47" w:rsidRPr="00037201" w:rsidRDefault="006D7A47" w:rsidP="00506B72">
      <w:pPr>
        <w:jc w:val="both"/>
        <w:rPr>
          <w:rFonts w:asciiTheme="majorBidi" w:hAnsiTheme="majorBidi" w:cstheme="majorBidi"/>
          <w:color w:val="000000" w:themeColor="text1"/>
          <w:sz w:val="27"/>
          <w:szCs w:val="27"/>
          <w:shd w:val="clear" w:color="auto" w:fill="FFFFFF"/>
        </w:rPr>
      </w:pPr>
    </w:p>
    <w:p w:rsidR="006D7A47" w:rsidRPr="00037201" w:rsidRDefault="006D7A47" w:rsidP="00506B72">
      <w:pPr>
        <w:jc w:val="both"/>
        <w:rPr>
          <w:rFonts w:asciiTheme="majorBidi" w:hAnsiTheme="majorBidi" w:cstheme="majorBidi"/>
          <w:color w:val="000000" w:themeColor="text1"/>
          <w:sz w:val="27"/>
          <w:szCs w:val="27"/>
          <w:shd w:val="clear" w:color="auto" w:fill="FFFFFF"/>
        </w:rPr>
      </w:pPr>
      <w:r w:rsidRPr="00037201">
        <w:rPr>
          <w:rFonts w:asciiTheme="majorBidi" w:hAnsiTheme="majorBidi" w:cstheme="majorBidi"/>
          <w:b/>
          <w:bCs/>
          <w:color w:val="000000" w:themeColor="text1"/>
          <w:sz w:val="27"/>
          <w:szCs w:val="27"/>
          <w:shd w:val="clear" w:color="auto" w:fill="FFFFFF"/>
        </w:rPr>
        <w:t xml:space="preserve">2. Intuitive User Experience: </w:t>
      </w:r>
      <w:r w:rsidRPr="00037201">
        <w:rPr>
          <w:rFonts w:asciiTheme="majorBidi" w:hAnsiTheme="majorBidi" w:cstheme="majorBidi"/>
          <w:color w:val="000000" w:themeColor="text1"/>
          <w:sz w:val="27"/>
          <w:szCs w:val="27"/>
          <w:shd w:val="clear" w:color="auto" w:fill="FFFFFF"/>
        </w:rPr>
        <w:t>Develop an interface that ensures effortless navigation, providing users with a delightful and memorable journey through the website.</w:t>
      </w:r>
    </w:p>
    <w:p w:rsidR="006D7A47" w:rsidRPr="00037201" w:rsidRDefault="006D7A47" w:rsidP="00506B72">
      <w:pPr>
        <w:jc w:val="both"/>
        <w:rPr>
          <w:rFonts w:asciiTheme="majorBidi" w:hAnsiTheme="majorBidi" w:cstheme="majorBidi"/>
          <w:color w:val="000000" w:themeColor="text1"/>
          <w:sz w:val="27"/>
          <w:szCs w:val="27"/>
          <w:shd w:val="clear" w:color="auto" w:fill="FFFFFF"/>
        </w:rPr>
      </w:pPr>
    </w:p>
    <w:p w:rsidR="006D7A47" w:rsidRPr="00037201" w:rsidRDefault="006D7A47" w:rsidP="00506B72">
      <w:pPr>
        <w:jc w:val="both"/>
        <w:rPr>
          <w:rFonts w:asciiTheme="majorBidi" w:hAnsiTheme="majorBidi" w:cstheme="majorBidi"/>
          <w:color w:val="000000" w:themeColor="text1"/>
          <w:sz w:val="27"/>
          <w:szCs w:val="27"/>
          <w:shd w:val="clear" w:color="auto" w:fill="FFFFFF"/>
        </w:rPr>
      </w:pPr>
      <w:r w:rsidRPr="00037201">
        <w:rPr>
          <w:rFonts w:asciiTheme="majorBidi" w:hAnsiTheme="majorBidi" w:cstheme="majorBidi"/>
          <w:b/>
          <w:bCs/>
          <w:color w:val="000000" w:themeColor="text1"/>
          <w:sz w:val="27"/>
          <w:szCs w:val="27"/>
          <w:shd w:val="clear" w:color="auto" w:fill="FFFFFF"/>
        </w:rPr>
        <w:t>3. Responsive Web Design:</w:t>
      </w:r>
      <w:r w:rsidRPr="00037201">
        <w:rPr>
          <w:rFonts w:asciiTheme="majorBidi" w:hAnsiTheme="majorBidi" w:cstheme="majorBidi"/>
          <w:color w:val="000000" w:themeColor="text1"/>
          <w:sz w:val="27"/>
          <w:szCs w:val="27"/>
          <w:shd w:val="clear" w:color="auto" w:fill="FFFFFF"/>
        </w:rPr>
        <w:t xml:space="preserve"> Implement a responsive design strategy to guarantee optimal performance across all devices, including desktops, tablets, and smartphones.</w:t>
      </w:r>
    </w:p>
    <w:p w:rsidR="006D7A47" w:rsidRPr="00037201" w:rsidRDefault="006D7A47" w:rsidP="00506B72">
      <w:pPr>
        <w:jc w:val="both"/>
        <w:rPr>
          <w:rFonts w:asciiTheme="majorBidi" w:hAnsiTheme="majorBidi" w:cstheme="majorBidi"/>
          <w:color w:val="000000" w:themeColor="text1"/>
          <w:sz w:val="27"/>
          <w:szCs w:val="27"/>
          <w:shd w:val="clear" w:color="auto" w:fill="FFFFFF"/>
        </w:rPr>
      </w:pPr>
    </w:p>
    <w:p w:rsidR="006D7A47" w:rsidRPr="00037201" w:rsidRDefault="006D7A47" w:rsidP="00506B72">
      <w:pPr>
        <w:jc w:val="both"/>
        <w:rPr>
          <w:rFonts w:asciiTheme="majorBidi" w:hAnsiTheme="majorBidi" w:cstheme="majorBidi"/>
          <w:color w:val="000000" w:themeColor="text1"/>
          <w:sz w:val="27"/>
          <w:szCs w:val="27"/>
          <w:shd w:val="clear" w:color="auto" w:fill="FFFFFF"/>
        </w:rPr>
      </w:pPr>
      <w:r w:rsidRPr="00037201">
        <w:rPr>
          <w:rFonts w:asciiTheme="majorBidi" w:hAnsiTheme="majorBidi" w:cstheme="majorBidi"/>
          <w:b/>
          <w:bCs/>
          <w:color w:val="000000" w:themeColor="text1"/>
          <w:sz w:val="27"/>
          <w:szCs w:val="27"/>
          <w:shd w:val="clear" w:color="auto" w:fill="FFFFFF"/>
        </w:rPr>
        <w:t>4. Dynamic Menu Presentation:</w:t>
      </w:r>
      <w:r w:rsidRPr="00037201">
        <w:rPr>
          <w:rFonts w:asciiTheme="majorBidi" w:hAnsiTheme="majorBidi" w:cstheme="majorBidi"/>
          <w:color w:val="000000" w:themeColor="text1"/>
          <w:sz w:val="27"/>
          <w:szCs w:val="27"/>
          <w:shd w:val="clear" w:color="auto" w:fill="FFFFFF"/>
        </w:rPr>
        <w:t xml:space="preserve"> Showcase the diverse menu offerings in an elegant and informative manner, offering users a glimpse into the culinary experience.</w:t>
      </w:r>
    </w:p>
    <w:p w:rsidR="006D7A47" w:rsidRPr="00037201" w:rsidRDefault="006D7A47" w:rsidP="00506B72">
      <w:pPr>
        <w:jc w:val="both"/>
        <w:rPr>
          <w:rFonts w:asciiTheme="majorBidi" w:hAnsiTheme="majorBidi" w:cstheme="majorBidi"/>
          <w:color w:val="000000" w:themeColor="text1"/>
          <w:sz w:val="27"/>
          <w:szCs w:val="27"/>
          <w:shd w:val="clear" w:color="auto" w:fill="FFFFFF"/>
        </w:rPr>
      </w:pPr>
    </w:p>
    <w:p w:rsidR="006D7A47" w:rsidRPr="00037201" w:rsidRDefault="006D7A47" w:rsidP="00506B72">
      <w:pPr>
        <w:jc w:val="both"/>
        <w:rPr>
          <w:rFonts w:asciiTheme="majorBidi" w:hAnsiTheme="majorBidi" w:cstheme="majorBidi"/>
          <w:color w:val="000000" w:themeColor="text1"/>
          <w:sz w:val="27"/>
          <w:szCs w:val="27"/>
          <w:shd w:val="clear" w:color="auto" w:fill="FFFFFF"/>
        </w:rPr>
      </w:pPr>
      <w:r w:rsidRPr="00037201">
        <w:rPr>
          <w:rFonts w:asciiTheme="majorBidi" w:hAnsiTheme="majorBidi" w:cstheme="majorBidi"/>
          <w:b/>
          <w:bCs/>
          <w:color w:val="000000" w:themeColor="text1"/>
          <w:sz w:val="27"/>
          <w:szCs w:val="27"/>
          <w:shd w:val="clear" w:color="auto" w:fill="FFFFFF"/>
        </w:rPr>
        <w:t>5. Efficient Online Reservation System:</w:t>
      </w:r>
      <w:r w:rsidRPr="00037201">
        <w:rPr>
          <w:rFonts w:asciiTheme="majorBidi" w:hAnsiTheme="majorBidi" w:cstheme="majorBidi"/>
          <w:color w:val="000000" w:themeColor="text1"/>
          <w:sz w:val="27"/>
          <w:szCs w:val="27"/>
          <w:shd w:val="clear" w:color="auto" w:fill="FFFFFF"/>
        </w:rPr>
        <w:t xml:space="preserve"> Integrate a robust and user-friendly reservation system that simplifies the booking process for users and enhances operational efficiency.</w:t>
      </w:r>
    </w:p>
    <w:p w:rsidR="00506B72" w:rsidRPr="00037201" w:rsidRDefault="00506B72" w:rsidP="00506B72">
      <w:pPr>
        <w:jc w:val="both"/>
        <w:rPr>
          <w:rFonts w:asciiTheme="majorBidi" w:hAnsiTheme="majorBidi" w:cstheme="majorBidi"/>
          <w:color w:val="000000" w:themeColor="text1"/>
          <w:sz w:val="27"/>
          <w:szCs w:val="27"/>
          <w:shd w:val="clear" w:color="auto" w:fill="FFFFFF"/>
        </w:rPr>
      </w:pPr>
    </w:p>
    <w:p w:rsidR="006D7A47" w:rsidRPr="00037201" w:rsidRDefault="006D7A47" w:rsidP="00506B72">
      <w:pPr>
        <w:jc w:val="both"/>
        <w:rPr>
          <w:rFonts w:asciiTheme="majorBidi" w:hAnsiTheme="majorBidi" w:cstheme="majorBidi"/>
          <w:color w:val="000000" w:themeColor="text1"/>
          <w:sz w:val="27"/>
          <w:szCs w:val="27"/>
          <w:shd w:val="clear" w:color="auto" w:fill="FFFFFF"/>
        </w:rPr>
      </w:pPr>
      <w:r w:rsidRPr="00037201">
        <w:rPr>
          <w:rFonts w:asciiTheme="majorBidi" w:hAnsiTheme="majorBidi" w:cstheme="majorBidi"/>
          <w:b/>
          <w:bCs/>
          <w:color w:val="000000" w:themeColor="text1"/>
          <w:sz w:val="27"/>
          <w:szCs w:val="27"/>
          <w:shd w:val="clear" w:color="auto" w:fill="FFFFFF"/>
        </w:rPr>
        <w:t>6. Strategic Location and Contact Information:</w:t>
      </w:r>
      <w:r w:rsidRPr="00037201">
        <w:rPr>
          <w:rFonts w:asciiTheme="majorBidi" w:hAnsiTheme="majorBidi" w:cstheme="majorBidi"/>
          <w:color w:val="000000" w:themeColor="text1"/>
          <w:sz w:val="27"/>
          <w:szCs w:val="27"/>
          <w:shd w:val="clear" w:color="auto" w:fill="FFFFFF"/>
        </w:rPr>
        <w:t xml:space="preserve"> Provide users with clear and concise information about the restaurant's physical location, contact details, and any additional relevant information.</w:t>
      </w:r>
    </w:p>
    <w:p w:rsidR="006D7A47" w:rsidRDefault="006D7A47" w:rsidP="006D7A47">
      <w:pPr>
        <w:rPr>
          <w:rFonts w:asciiTheme="majorBidi" w:hAnsiTheme="majorBidi" w:cstheme="majorBidi"/>
          <w:color w:val="333333"/>
          <w:sz w:val="28"/>
          <w:szCs w:val="28"/>
          <w:shd w:val="clear" w:color="auto" w:fill="FFFFFF"/>
        </w:rPr>
      </w:pPr>
    </w:p>
    <w:p w:rsidR="00506B72" w:rsidRPr="006D7A47" w:rsidRDefault="00506B72" w:rsidP="00506B72">
      <w:pPr>
        <w:tabs>
          <w:tab w:val="left" w:pos="3901"/>
        </w:tabs>
        <w:rPr>
          <w:rFonts w:asciiTheme="majorBidi" w:hAnsiTheme="majorBidi" w:cstheme="majorBidi"/>
          <w:color w:val="333333"/>
          <w:sz w:val="28"/>
          <w:szCs w:val="28"/>
          <w:shd w:val="clear" w:color="auto" w:fill="FFFFFF"/>
        </w:rPr>
      </w:pPr>
      <w:r>
        <w:rPr>
          <w:rFonts w:asciiTheme="majorBidi" w:hAnsiTheme="majorBidi" w:cstheme="majorBidi"/>
          <w:color w:val="333333"/>
          <w:sz w:val="28"/>
          <w:szCs w:val="28"/>
          <w:shd w:val="clear" w:color="auto" w:fill="FFFFFF"/>
        </w:rPr>
        <w:tab/>
      </w:r>
    </w:p>
    <w:p w:rsidR="00037201" w:rsidRDefault="00037201" w:rsidP="006D7A47">
      <w:pPr>
        <w:rPr>
          <w:rFonts w:asciiTheme="majorBidi" w:hAnsiTheme="majorBidi" w:cstheme="majorBidi"/>
          <w:b/>
          <w:bCs/>
          <w:color w:val="333333"/>
          <w:sz w:val="19"/>
          <w:szCs w:val="19"/>
          <w:shd w:val="clear" w:color="auto" w:fill="FFFFFF"/>
        </w:rPr>
      </w:pPr>
    </w:p>
    <w:p w:rsidR="006D7A47" w:rsidRPr="00037201" w:rsidRDefault="00037201" w:rsidP="00037201">
      <w:pPr>
        <w:jc w:val="both"/>
        <w:rPr>
          <w:rFonts w:asciiTheme="majorBidi" w:hAnsiTheme="majorBidi" w:cstheme="majorBidi"/>
          <w:b/>
          <w:bCs/>
          <w:color w:val="000000" w:themeColor="text1"/>
          <w:sz w:val="19"/>
          <w:szCs w:val="19"/>
          <w:shd w:val="clear" w:color="auto" w:fill="FFFFFF"/>
        </w:rPr>
      </w:pPr>
      <w:r>
        <w:rPr>
          <w:rFonts w:asciiTheme="majorBidi" w:hAnsiTheme="majorBidi" w:cstheme="majorBidi"/>
          <w:b/>
          <w:bCs/>
          <w:noProof/>
          <w:color w:val="000000" w:themeColor="text1"/>
          <w:sz w:val="19"/>
          <w:szCs w:val="19"/>
        </w:rPr>
        <w:lastRenderedPageBreak/>
        <mc:AlternateContent>
          <mc:Choice Requires="wps">
            <w:drawing>
              <wp:anchor distT="0" distB="0" distL="114300" distR="114300" simplePos="0" relativeHeight="251675648" behindDoc="0" locked="0" layoutInCell="1" allowOverlap="1" wp14:anchorId="0E02B4D8" wp14:editId="18E07C77">
                <wp:simplePos x="0" y="0"/>
                <wp:positionH relativeFrom="column">
                  <wp:posOffset>-173620</wp:posOffset>
                </wp:positionH>
                <wp:positionV relativeFrom="paragraph">
                  <wp:posOffset>-173620</wp:posOffset>
                </wp:positionV>
                <wp:extent cx="6365818" cy="8717972"/>
                <wp:effectExtent l="19050" t="19050" r="16510" b="26035"/>
                <wp:wrapNone/>
                <wp:docPr id="25" name="Text Box 25"/>
                <wp:cNvGraphicFramePr/>
                <a:graphic xmlns:a="http://schemas.openxmlformats.org/drawingml/2006/main">
                  <a:graphicData uri="http://schemas.microsoft.com/office/word/2010/wordprocessingShape">
                    <wps:wsp>
                      <wps:cNvSpPr txBox="1"/>
                      <wps:spPr>
                        <a:xfrm>
                          <a:off x="0" y="0"/>
                          <a:ext cx="6365818" cy="8717972"/>
                        </a:xfrm>
                        <a:prstGeom prst="rect">
                          <a:avLst/>
                        </a:prstGeom>
                        <a:noFill/>
                        <a:ln w="38100">
                          <a:solidFill>
                            <a:schemeClr val="accent5">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03352" w:rsidRDefault="008033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02B4D8" id="Text Box 25" o:spid="_x0000_s1040" type="#_x0000_t202" style="position:absolute;left:0;text-align:left;margin-left:-13.65pt;margin-top:-13.65pt;width:501.25pt;height:686.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PMZowIAAL4FAAAOAAAAZHJzL2Uyb0RvYy54bWysVE1v2zAMvQ/YfxB0X22nTZMGdYqsRYcB&#10;XVssHXpWZKkxJomapMTOfv0o2U6Cbjt02MWWyEeKfPy4vGq1IlvhfA2mpMVJTokwHKravJT029Pt&#10;hyklPjBTMQVGlHQnPL2av3932diZGMEaVCUcQSfGzxpb0nUIdpZlnq+FZv4ErDColOA0C3h1L1nl&#10;WIPetcpGeX6eNeAq64AL71F60ynpPPmXUvDwIKUXgaiSYmwhfV36ruI3m1+y2Ytjdl3zPgz2D1Fo&#10;Vht8dO/qhgVGNq7+zZWuuQMPMpxw0BlIWXORcsBsivxVNss1syLlguR4u6fJ/z+3/H776EhdlXQ0&#10;psQwjTV6Em0gH6ElKEJ+GutnCFtaBIYW5VjnQe5RGNNupdPxjwkR1CPTuz270RtH4fnp+XhaYD9w&#10;1E0nxeRiMop+soO5dT58EqBJPJTUYfkSq2x750MHHSDxNQO3tVKphMqQpqSn0yLPk4UHVVdRG3Gp&#10;m8S1cmTLsA8Y58KEccKpjf4CVSefjHO07p7Zm6T4jrxhtMpEpyJ1Vx9X5KjjIp3CTomIUearkMhu&#10;ouSvkSQ2k19ER5TEuN9i2OMPUb3FuMtjeBlM2Bvr2oDr2IzjeCCw+j6ELDs8knSUdzyGdtWmtioS&#10;o1G0gmqHLeSgG0Jv+W2NZb5jPjwyh1OHXYObJDzgRyrAckJ/omQN7uef5BGPw4BaShqc4pL6Hxvm&#10;BCXqs8ExuSjOzuLYp8vZeDLCizvWrI41ZqOvARukwJ1leTpGfFDDUTrQz7hwFvFVVDHD8e2ShuF4&#10;HbrdgguLi8UigXDQLQt3Zml5dB2rFJv4qX1mzvadHnBI7mGYdzZ71fAdNloaWGwCyDpNw4HVvgC4&#10;JFK/9gstbqHje0Id1u78FwAAAP//AwBQSwMEFAAGAAgAAAAhAAKNvm3dAAAADAEAAA8AAABkcnMv&#10;ZG93bnJldi54bWxMj8tOwzAQRfdI/IM1SGxQ6zSlrxCnqpDKnhDB1omnScAeR7bThr/HLFDZzWiO&#10;7pyb7yej2Rmd7y0JWMwTYEiNVT21Aqq342wLzAdJSmpLKOAbPeyL25tcZspe6BXPZWhZDCGfSQFd&#10;CEPGuW86NNLP7YAUbyfrjAxxdS1XTl5iuNE8TZI1N7Kn+KGTAz532HyVoxFAzqD8XOzK8qWqD+PH&#10;e/Wgj5UQ93fT4QlYwClcYfjVj+pQRKfajqQ80wJm6WYZ0b8hErvNKgVWR3T5uFoDL3L+v0TxAwAA&#10;//8DAFBLAQItABQABgAIAAAAIQC2gziS/gAAAOEBAAATAAAAAAAAAAAAAAAAAAAAAABbQ29udGVu&#10;dF9UeXBlc10ueG1sUEsBAi0AFAAGAAgAAAAhADj9If/WAAAAlAEAAAsAAAAAAAAAAAAAAAAALwEA&#10;AF9yZWxzLy5yZWxzUEsBAi0AFAAGAAgAAAAhAMBQ8xmjAgAAvgUAAA4AAAAAAAAAAAAAAAAALgIA&#10;AGRycy9lMm9Eb2MueG1sUEsBAi0AFAAGAAgAAAAhAAKNvm3dAAAADAEAAA8AAAAAAAAAAAAAAAAA&#10;/QQAAGRycy9kb3ducmV2LnhtbFBLBQYAAAAABAAEAPMAAAAHBgAAAAA=&#10;" filled="f" strokecolor="#2f5496 [2408]" strokeweight="3pt">
                <v:textbox>
                  <w:txbxContent>
                    <w:p w:rsidR="00803352" w:rsidRDefault="00803352"/>
                  </w:txbxContent>
                </v:textbox>
              </v:shape>
            </w:pict>
          </mc:Fallback>
        </mc:AlternateContent>
      </w:r>
      <w:r w:rsidR="006D7A47" w:rsidRPr="00037201">
        <w:rPr>
          <w:rFonts w:asciiTheme="majorBidi" w:hAnsiTheme="majorBidi" w:cstheme="majorBidi"/>
          <w:b/>
          <w:bCs/>
          <w:color w:val="000000" w:themeColor="text1"/>
          <w:sz w:val="19"/>
          <w:szCs w:val="19"/>
          <w:shd w:val="clear" w:color="auto" w:fill="FFFFFF"/>
        </w:rPr>
        <w:t>Website Sections:</w:t>
      </w:r>
    </w:p>
    <w:p w:rsidR="006D7A47" w:rsidRPr="00037201" w:rsidRDefault="006D7A47" w:rsidP="00037201">
      <w:pPr>
        <w:jc w:val="both"/>
        <w:rPr>
          <w:rFonts w:asciiTheme="majorBidi" w:hAnsiTheme="majorBidi" w:cstheme="majorBidi"/>
          <w:b/>
          <w:bCs/>
          <w:color w:val="000000" w:themeColor="text1"/>
          <w:sz w:val="19"/>
          <w:szCs w:val="19"/>
          <w:shd w:val="clear" w:color="auto" w:fill="FFFFFF"/>
        </w:rPr>
      </w:pPr>
      <w:r w:rsidRPr="00037201">
        <w:rPr>
          <w:rFonts w:asciiTheme="majorBidi" w:hAnsiTheme="majorBidi" w:cstheme="majorBidi"/>
          <w:b/>
          <w:bCs/>
          <w:color w:val="000000" w:themeColor="text1"/>
          <w:sz w:val="19"/>
          <w:szCs w:val="19"/>
          <w:shd w:val="clear" w:color="auto" w:fill="FFFFFF"/>
        </w:rPr>
        <w:t>Home Page:</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Captivating hero section featuring high-quality visuals.</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Concise introduction to the restaurant's ethos.</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Prominent call-to-action buttons for reservations and menu exploration.</w:t>
      </w:r>
    </w:p>
    <w:p w:rsidR="00506B72" w:rsidRPr="00037201" w:rsidRDefault="00506B72" w:rsidP="00037201">
      <w:pPr>
        <w:jc w:val="both"/>
        <w:rPr>
          <w:rFonts w:asciiTheme="majorBidi" w:hAnsiTheme="majorBidi" w:cstheme="majorBidi"/>
          <w:color w:val="000000" w:themeColor="text1"/>
          <w:sz w:val="19"/>
          <w:szCs w:val="19"/>
          <w:shd w:val="clear" w:color="auto" w:fill="FFFFFF"/>
        </w:rPr>
      </w:pPr>
    </w:p>
    <w:p w:rsidR="006D7A47" w:rsidRPr="00037201" w:rsidRDefault="006D7A47" w:rsidP="00037201">
      <w:pPr>
        <w:jc w:val="both"/>
        <w:rPr>
          <w:rFonts w:asciiTheme="majorBidi" w:hAnsiTheme="majorBidi" w:cstheme="majorBidi"/>
          <w:b/>
          <w:bCs/>
          <w:color w:val="000000" w:themeColor="text1"/>
          <w:sz w:val="19"/>
          <w:szCs w:val="19"/>
          <w:shd w:val="clear" w:color="auto" w:fill="FFFFFF"/>
        </w:rPr>
      </w:pPr>
      <w:r w:rsidRPr="00037201">
        <w:rPr>
          <w:rFonts w:asciiTheme="majorBidi" w:hAnsiTheme="majorBidi" w:cstheme="majorBidi"/>
          <w:b/>
          <w:bCs/>
          <w:color w:val="000000" w:themeColor="text1"/>
          <w:sz w:val="19"/>
          <w:szCs w:val="19"/>
          <w:shd w:val="clear" w:color="auto" w:fill="FFFFFF"/>
        </w:rPr>
        <w:t>Menu:</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Organized presentation of menu items with appealing imagery.</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Comprehensive details for each dish, including ingredients and chef's recommendations.</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Dietary information and symbols for quick identification.</w:t>
      </w:r>
    </w:p>
    <w:p w:rsidR="00506B72" w:rsidRPr="00037201" w:rsidRDefault="00506B72" w:rsidP="00037201">
      <w:pPr>
        <w:jc w:val="both"/>
        <w:rPr>
          <w:rFonts w:asciiTheme="majorBidi" w:hAnsiTheme="majorBidi" w:cstheme="majorBidi"/>
          <w:color w:val="000000" w:themeColor="text1"/>
          <w:sz w:val="19"/>
          <w:szCs w:val="19"/>
          <w:shd w:val="clear" w:color="auto" w:fill="FFFFFF"/>
        </w:rPr>
      </w:pPr>
    </w:p>
    <w:p w:rsidR="006D7A47" w:rsidRPr="00037201" w:rsidRDefault="006D7A47" w:rsidP="00037201">
      <w:pPr>
        <w:jc w:val="both"/>
        <w:rPr>
          <w:rFonts w:asciiTheme="majorBidi" w:hAnsiTheme="majorBidi" w:cstheme="majorBidi"/>
          <w:b/>
          <w:bCs/>
          <w:color w:val="000000" w:themeColor="text1"/>
          <w:sz w:val="19"/>
          <w:szCs w:val="19"/>
          <w:shd w:val="clear" w:color="auto" w:fill="FFFFFF"/>
        </w:rPr>
      </w:pPr>
      <w:r w:rsidRPr="00037201">
        <w:rPr>
          <w:rFonts w:asciiTheme="majorBidi" w:hAnsiTheme="majorBidi" w:cstheme="majorBidi"/>
          <w:b/>
          <w:bCs/>
          <w:color w:val="000000" w:themeColor="text1"/>
          <w:sz w:val="19"/>
          <w:szCs w:val="19"/>
          <w:shd w:val="clear" w:color="auto" w:fill="FFFFFF"/>
        </w:rPr>
        <w:t>Reservation:</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Streamlined online reservation form with date, time, party size, and contact details.</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Real-time availability checker.</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Instant confirmation and reservation details sent via email.</w:t>
      </w:r>
    </w:p>
    <w:p w:rsidR="00506B72" w:rsidRPr="00037201" w:rsidRDefault="00506B72" w:rsidP="00037201">
      <w:pPr>
        <w:jc w:val="both"/>
        <w:rPr>
          <w:rFonts w:asciiTheme="majorBidi" w:hAnsiTheme="majorBidi" w:cstheme="majorBidi"/>
          <w:color w:val="000000" w:themeColor="text1"/>
          <w:sz w:val="19"/>
          <w:szCs w:val="19"/>
          <w:shd w:val="clear" w:color="auto" w:fill="FFFFFF"/>
        </w:rPr>
      </w:pPr>
    </w:p>
    <w:p w:rsidR="006D7A47" w:rsidRPr="00037201" w:rsidRDefault="006D7A47" w:rsidP="00037201">
      <w:pPr>
        <w:jc w:val="both"/>
        <w:rPr>
          <w:rFonts w:asciiTheme="majorBidi" w:hAnsiTheme="majorBidi" w:cstheme="majorBidi"/>
          <w:b/>
          <w:bCs/>
          <w:color w:val="000000" w:themeColor="text1"/>
          <w:sz w:val="19"/>
          <w:szCs w:val="19"/>
          <w:shd w:val="clear" w:color="auto" w:fill="FFFFFF"/>
        </w:rPr>
      </w:pPr>
      <w:r w:rsidRPr="00037201">
        <w:rPr>
          <w:rFonts w:asciiTheme="majorBidi" w:hAnsiTheme="majorBidi" w:cstheme="majorBidi"/>
          <w:b/>
          <w:bCs/>
          <w:color w:val="000000" w:themeColor="text1"/>
          <w:sz w:val="19"/>
          <w:szCs w:val="19"/>
          <w:shd w:val="clear" w:color="auto" w:fill="FFFFFF"/>
        </w:rPr>
        <w:t>About Us:</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Engaging narrative outlining the restaurant's history, vision, and values.</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In-depth profile of the head chef and culinary team.</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Integration of accolades and notable achievements.</w:t>
      </w:r>
    </w:p>
    <w:p w:rsidR="00506B72" w:rsidRPr="00037201" w:rsidRDefault="00506B72" w:rsidP="00037201">
      <w:pPr>
        <w:jc w:val="both"/>
        <w:rPr>
          <w:rFonts w:asciiTheme="majorBidi" w:hAnsiTheme="majorBidi" w:cstheme="majorBidi"/>
          <w:color w:val="000000" w:themeColor="text1"/>
          <w:sz w:val="19"/>
          <w:szCs w:val="19"/>
          <w:shd w:val="clear" w:color="auto" w:fill="FFFFFF"/>
        </w:rPr>
      </w:pPr>
    </w:p>
    <w:p w:rsidR="006D7A47" w:rsidRPr="00037201" w:rsidRDefault="006D7A47" w:rsidP="00037201">
      <w:pPr>
        <w:jc w:val="both"/>
        <w:rPr>
          <w:rFonts w:asciiTheme="majorBidi" w:hAnsiTheme="majorBidi" w:cstheme="majorBidi"/>
          <w:b/>
          <w:bCs/>
          <w:color w:val="000000" w:themeColor="text1"/>
          <w:sz w:val="19"/>
          <w:szCs w:val="19"/>
          <w:shd w:val="clear" w:color="auto" w:fill="FFFFFF"/>
        </w:rPr>
      </w:pPr>
      <w:r w:rsidRPr="00037201">
        <w:rPr>
          <w:rFonts w:asciiTheme="majorBidi" w:hAnsiTheme="majorBidi" w:cstheme="majorBidi"/>
          <w:b/>
          <w:bCs/>
          <w:color w:val="000000" w:themeColor="text1"/>
          <w:sz w:val="19"/>
          <w:szCs w:val="19"/>
          <w:shd w:val="clear" w:color="auto" w:fill="FFFFFF"/>
        </w:rPr>
        <w:t>Location:</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Interactive map with the restaurant's precise location.</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Detailed address, contact number, and operating hours.</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Integration with popular navigation apps.</w:t>
      </w:r>
    </w:p>
    <w:p w:rsidR="00506B72" w:rsidRPr="00037201" w:rsidRDefault="00506B72" w:rsidP="00037201">
      <w:pPr>
        <w:jc w:val="both"/>
        <w:rPr>
          <w:rFonts w:asciiTheme="majorBidi" w:hAnsiTheme="majorBidi" w:cstheme="majorBidi"/>
          <w:color w:val="000000" w:themeColor="text1"/>
          <w:sz w:val="19"/>
          <w:szCs w:val="19"/>
          <w:shd w:val="clear" w:color="auto" w:fill="FFFFFF"/>
        </w:rPr>
      </w:pPr>
    </w:p>
    <w:p w:rsidR="006D7A47" w:rsidRPr="00037201" w:rsidRDefault="006D7A47" w:rsidP="00037201">
      <w:pPr>
        <w:jc w:val="both"/>
        <w:rPr>
          <w:rFonts w:asciiTheme="majorBidi" w:hAnsiTheme="majorBidi" w:cstheme="majorBidi"/>
          <w:b/>
          <w:bCs/>
          <w:color w:val="000000" w:themeColor="text1"/>
          <w:sz w:val="19"/>
          <w:szCs w:val="19"/>
          <w:shd w:val="clear" w:color="auto" w:fill="FFFFFF"/>
        </w:rPr>
      </w:pPr>
      <w:r w:rsidRPr="00037201">
        <w:rPr>
          <w:rFonts w:asciiTheme="majorBidi" w:hAnsiTheme="majorBidi" w:cstheme="majorBidi"/>
          <w:b/>
          <w:bCs/>
          <w:color w:val="000000" w:themeColor="text1"/>
          <w:sz w:val="19"/>
          <w:szCs w:val="19"/>
          <w:shd w:val="clear" w:color="auto" w:fill="FFFFFF"/>
        </w:rPr>
        <w:t>Gallery:</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Curated image gallery highlighting the restaurant's interior, signature dishes, and events.</w:t>
      </w:r>
    </w:p>
    <w:p w:rsidR="00506B72"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Image captions providing context and storytelling.</w:t>
      </w:r>
    </w:p>
    <w:p w:rsidR="006D7A47" w:rsidRPr="00037201" w:rsidRDefault="006D7A47" w:rsidP="00037201">
      <w:pPr>
        <w:jc w:val="both"/>
        <w:rPr>
          <w:rFonts w:asciiTheme="majorBidi" w:hAnsiTheme="majorBidi" w:cstheme="majorBidi"/>
          <w:b/>
          <w:bCs/>
          <w:color w:val="000000" w:themeColor="text1"/>
          <w:sz w:val="19"/>
          <w:szCs w:val="19"/>
          <w:shd w:val="clear" w:color="auto" w:fill="FFFFFF"/>
        </w:rPr>
      </w:pPr>
      <w:r w:rsidRPr="00037201">
        <w:rPr>
          <w:rFonts w:asciiTheme="majorBidi" w:hAnsiTheme="majorBidi" w:cstheme="majorBidi"/>
          <w:b/>
          <w:bCs/>
          <w:color w:val="000000" w:themeColor="text1"/>
          <w:sz w:val="19"/>
          <w:szCs w:val="19"/>
          <w:shd w:val="clear" w:color="auto" w:fill="FFFFFF"/>
        </w:rPr>
        <w:t>Contact Us:</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Contact form for general inquiries and feedback.</w:t>
      </w:r>
    </w:p>
    <w:p w:rsidR="006D7A47"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Social media links for seamless connectivity.</w:t>
      </w:r>
    </w:p>
    <w:p w:rsidR="00506B72" w:rsidRPr="00037201" w:rsidRDefault="006D7A47" w:rsidP="00037201">
      <w:pPr>
        <w:jc w:val="both"/>
        <w:rPr>
          <w:rFonts w:asciiTheme="majorBidi" w:hAnsiTheme="majorBidi" w:cstheme="majorBidi"/>
          <w:color w:val="000000" w:themeColor="text1"/>
          <w:sz w:val="19"/>
          <w:szCs w:val="19"/>
          <w:shd w:val="clear" w:color="auto" w:fill="FFFFFF"/>
        </w:rPr>
      </w:pPr>
      <w:r w:rsidRPr="00037201">
        <w:rPr>
          <w:rFonts w:asciiTheme="majorBidi" w:hAnsiTheme="majorBidi" w:cstheme="majorBidi"/>
          <w:color w:val="000000" w:themeColor="text1"/>
          <w:sz w:val="19"/>
          <w:szCs w:val="19"/>
          <w:shd w:val="clear" w:color="auto" w:fill="FFFFFF"/>
        </w:rPr>
        <w:t>Responsive customer support details.</w:t>
      </w:r>
    </w:p>
    <w:p w:rsidR="006D7A47" w:rsidRPr="00037201" w:rsidRDefault="00037201" w:rsidP="00037201">
      <w:pPr>
        <w:jc w:val="both"/>
        <w:rPr>
          <w:rFonts w:asciiTheme="majorBidi" w:hAnsiTheme="majorBidi" w:cstheme="majorBidi"/>
          <w:b/>
          <w:bCs/>
          <w:color w:val="000000" w:themeColor="text1"/>
          <w:sz w:val="28"/>
          <w:szCs w:val="28"/>
          <w:shd w:val="clear" w:color="auto" w:fill="FFFFFF"/>
        </w:rPr>
      </w:pPr>
      <w:r>
        <w:rPr>
          <w:rFonts w:asciiTheme="majorBidi" w:hAnsiTheme="majorBidi" w:cstheme="majorBidi"/>
          <w:b/>
          <w:bCs/>
          <w:noProof/>
          <w:color w:val="000000" w:themeColor="text1"/>
          <w:sz w:val="28"/>
          <w:szCs w:val="28"/>
        </w:rPr>
        <w:lastRenderedPageBreak/>
        <mc:AlternateContent>
          <mc:Choice Requires="wps">
            <w:drawing>
              <wp:anchor distT="0" distB="0" distL="114300" distR="114300" simplePos="0" relativeHeight="251676672" behindDoc="0" locked="0" layoutInCell="1" allowOverlap="1" wp14:anchorId="7713AB55" wp14:editId="48A0CE5E">
                <wp:simplePos x="0" y="0"/>
                <wp:positionH relativeFrom="column">
                  <wp:posOffset>-182880</wp:posOffset>
                </wp:positionH>
                <wp:positionV relativeFrom="paragraph">
                  <wp:posOffset>-121920</wp:posOffset>
                </wp:positionV>
                <wp:extent cx="6446520" cy="8412480"/>
                <wp:effectExtent l="19050" t="19050" r="11430" b="26670"/>
                <wp:wrapNone/>
                <wp:docPr id="26" name="Text Box 26"/>
                <wp:cNvGraphicFramePr/>
                <a:graphic xmlns:a="http://schemas.openxmlformats.org/drawingml/2006/main">
                  <a:graphicData uri="http://schemas.microsoft.com/office/word/2010/wordprocessingShape">
                    <wps:wsp>
                      <wps:cNvSpPr txBox="1"/>
                      <wps:spPr>
                        <a:xfrm>
                          <a:off x="0" y="0"/>
                          <a:ext cx="6446520" cy="8412480"/>
                        </a:xfrm>
                        <a:prstGeom prst="rect">
                          <a:avLst/>
                        </a:prstGeom>
                        <a:noFill/>
                        <a:ln w="38100">
                          <a:solidFill>
                            <a:schemeClr val="accent5">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03352" w:rsidRDefault="008033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13AB55" id="Text Box 26" o:spid="_x0000_s1041" type="#_x0000_t202" style="position:absolute;left:0;text-align:left;margin-left:-14.4pt;margin-top:-9.6pt;width:507.6pt;height:662.4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9owIAAL4FAAAOAAAAZHJzL2Uyb0RvYy54bWysVEtv2zAMvg/YfxB0X21nTpoFdYqsRYcB&#10;XVssHXpWZKkxJomapMTOfv0o2Xmg2w4ddpFl8iNFfnxcXHZaka1wvgFT0eIsp0QYDnVjniv67fHm&#10;3ZQSH5ipmQIjKroTnl7O3765aO1MjGANqhaOoBPjZ62t6DoEO8syz9dCM38GVhhUSnCaBfx1z1nt&#10;WIvetcpGeT7JWnC1dcCF9yi97pV0nvxLKXi4l9KLQFRFMbaQTpfOVTyz+QWbPTtm1w0fwmD/EIVm&#10;jcFHD66uWWBk45rfXOmGO/AgwxkHnYGUDRcpB8ymyF9ks1wzK1IuSI63B5r8/3PL77YPjjR1RUcT&#10;SgzTWKNH0QXyETqCIuSntX6GsKVFYOhQjnXeyz0KY9qddDp+MSGCemR6d2A3euMonJTlZDxCFUfd&#10;tCxG5TTxnx3NrfPhkwBN4qWiDsuXWGXbWx8wFITuIfE1AzeNUqmEypC2ou+nRZ4nCw+qqaM24lI3&#10;iSvlyJZhHzDOhQnjhFMb/QXqXn4+ztG6f+Zgkh498YYhKBOditRdQ1yRo56LdAs7JSJGma9CIruJ&#10;kr9GkthMfhEdURLjfo3hgD9G9RrjPo/9y2DCwVg3BlzPZhzHI4H1933IsscjSSd5x2voVl1qq+LQ&#10;Kyuod9hCDvoh9JbfNFjmW+bDA3M4ddgauEnCPR5SAZYThhsla3A//ySPeBwG1FLS4hRX1P/YMCco&#10;UZ8NjsmHoizj2Kefcnwe28+dalanGrPRV4ANUuDOsjxdIz6o/VU60E+4cBbxVVQxw/Htiob99Sr0&#10;uwUXFheLRQLhoFsWbs3S8ug6Vik28WP3xJwdOj3gkNzBft7Z7EXD99hoaWCxCSCbNA2R6J7VoQC4&#10;JFK/DgstbqHT/4Q6rt35LwAAAP//AwBQSwMEFAAGAAgAAAAhAGEp7ffeAAAADAEAAA8AAABkcnMv&#10;ZG93bnJldi54bWxMj8FOg0AQhu8mvsNmTLyYdgGVAGVpGpN6lxK9LjAClZ0l7NLi2zue9DaT+fLP&#10;9+f71YzigrMbLCkItwEIpMa2A3UKqtNxk4BwXlOrR0uo4Bsd7Ivbm1xnrb3SG15K3wkOIZdpBb33&#10;Uyala3o02m3thMS3Tzsb7XmdO9nO+srhZpRREMTS6IH4Q68nfOmx+SoXo4Bmg/ocpmX5WtWH5eO9&#10;ehiPlVL3d+thB8Lj6v9g+NVndSjYqbYLtU6MCjZRwuqehzCNQDCRJvETiJrRx+A5Blnk8n+J4gcA&#10;AP//AwBQSwECLQAUAAYACAAAACEAtoM4kv4AAADhAQAAEwAAAAAAAAAAAAAAAAAAAAAAW0NvbnRl&#10;bnRfVHlwZXNdLnhtbFBLAQItABQABgAIAAAAIQA4/SH/1gAAAJQBAAALAAAAAAAAAAAAAAAAAC8B&#10;AABfcmVscy8ucmVsc1BLAQItABQABgAIAAAAIQDc/h+9owIAAL4FAAAOAAAAAAAAAAAAAAAAAC4C&#10;AABkcnMvZTJvRG9jLnhtbFBLAQItABQABgAIAAAAIQBhKe333gAAAAwBAAAPAAAAAAAAAAAAAAAA&#10;AP0EAABkcnMvZG93bnJldi54bWxQSwUGAAAAAAQABADzAAAACAYAAAAA&#10;" filled="f" strokecolor="#2f5496 [2408]" strokeweight="3pt">
                <v:textbox>
                  <w:txbxContent>
                    <w:p w:rsidR="00803352" w:rsidRDefault="00803352"/>
                  </w:txbxContent>
                </v:textbox>
              </v:shape>
            </w:pict>
          </mc:Fallback>
        </mc:AlternateContent>
      </w:r>
      <w:r w:rsidR="006D7A47" w:rsidRPr="00037201">
        <w:rPr>
          <w:rFonts w:asciiTheme="majorBidi" w:hAnsiTheme="majorBidi" w:cstheme="majorBidi"/>
          <w:b/>
          <w:bCs/>
          <w:color w:val="000000" w:themeColor="text1"/>
          <w:sz w:val="28"/>
          <w:szCs w:val="28"/>
          <w:shd w:val="clear" w:color="auto" w:fill="FFFFFF"/>
        </w:rPr>
        <w:t>Design Elements:</w:t>
      </w:r>
    </w:p>
    <w:p w:rsidR="006D7A47" w:rsidRPr="00037201" w:rsidRDefault="006D7A47" w:rsidP="00037201">
      <w:pPr>
        <w:jc w:val="both"/>
        <w:rPr>
          <w:rFonts w:asciiTheme="majorBidi" w:hAnsiTheme="majorBidi" w:cstheme="majorBidi"/>
          <w:b/>
          <w:bCs/>
          <w:color w:val="000000" w:themeColor="text1"/>
          <w:sz w:val="28"/>
          <w:szCs w:val="28"/>
          <w:shd w:val="clear" w:color="auto" w:fill="FFFFFF"/>
        </w:rPr>
      </w:pPr>
      <w:r w:rsidRPr="00037201">
        <w:rPr>
          <w:rFonts w:asciiTheme="majorBidi" w:hAnsiTheme="majorBidi" w:cstheme="majorBidi"/>
          <w:b/>
          <w:bCs/>
          <w:color w:val="000000" w:themeColor="text1"/>
          <w:sz w:val="28"/>
          <w:szCs w:val="28"/>
          <w:shd w:val="clear" w:color="auto" w:fill="FFFFFF"/>
        </w:rPr>
        <w:t>Color Scheme:</w:t>
      </w:r>
    </w:p>
    <w:p w:rsidR="006D7A47" w:rsidRPr="00037201" w:rsidRDefault="006D7A47" w:rsidP="00037201">
      <w:pPr>
        <w:jc w:val="both"/>
        <w:rPr>
          <w:rFonts w:asciiTheme="majorBidi" w:hAnsiTheme="majorBidi" w:cstheme="majorBidi"/>
          <w:color w:val="000000" w:themeColor="text1"/>
          <w:sz w:val="28"/>
          <w:szCs w:val="28"/>
          <w:shd w:val="clear" w:color="auto" w:fill="FFFFFF"/>
        </w:rPr>
      </w:pPr>
      <w:r w:rsidRPr="00037201">
        <w:rPr>
          <w:rFonts w:asciiTheme="majorBidi" w:hAnsiTheme="majorBidi" w:cstheme="majorBidi"/>
          <w:color w:val="000000" w:themeColor="text1"/>
          <w:sz w:val="28"/>
          <w:szCs w:val="28"/>
          <w:shd w:val="clear" w:color="auto" w:fill="FFFFFF"/>
        </w:rPr>
        <w:t>A sophisticated and harmonious palette reflective of the restaurant's ambiance.</w:t>
      </w:r>
    </w:p>
    <w:p w:rsidR="00037201" w:rsidRPr="00037201" w:rsidRDefault="00037201" w:rsidP="00037201">
      <w:pPr>
        <w:tabs>
          <w:tab w:val="left" w:pos="2040"/>
        </w:tabs>
        <w:jc w:val="both"/>
        <w:rPr>
          <w:rFonts w:asciiTheme="majorBidi" w:hAnsiTheme="majorBidi" w:cstheme="majorBidi"/>
          <w:color w:val="000000" w:themeColor="text1"/>
          <w:sz w:val="28"/>
          <w:szCs w:val="28"/>
          <w:shd w:val="clear" w:color="auto" w:fill="FFFFFF"/>
        </w:rPr>
      </w:pPr>
      <w:r w:rsidRPr="00037201">
        <w:rPr>
          <w:rFonts w:asciiTheme="majorBidi" w:hAnsiTheme="majorBidi" w:cstheme="majorBidi"/>
          <w:color w:val="000000" w:themeColor="text1"/>
          <w:sz w:val="28"/>
          <w:szCs w:val="28"/>
          <w:shd w:val="clear" w:color="auto" w:fill="FFFFFF"/>
        </w:rPr>
        <w:tab/>
      </w:r>
    </w:p>
    <w:p w:rsidR="006D7A47" w:rsidRPr="00037201" w:rsidRDefault="006D7A47" w:rsidP="00037201">
      <w:pPr>
        <w:jc w:val="both"/>
        <w:rPr>
          <w:rFonts w:asciiTheme="majorBidi" w:hAnsiTheme="majorBidi" w:cstheme="majorBidi"/>
          <w:b/>
          <w:bCs/>
          <w:color w:val="000000" w:themeColor="text1"/>
          <w:sz w:val="28"/>
          <w:szCs w:val="28"/>
          <w:shd w:val="clear" w:color="auto" w:fill="FFFFFF"/>
        </w:rPr>
      </w:pPr>
      <w:r w:rsidRPr="00037201">
        <w:rPr>
          <w:rFonts w:asciiTheme="majorBidi" w:hAnsiTheme="majorBidi" w:cstheme="majorBidi"/>
          <w:b/>
          <w:bCs/>
          <w:color w:val="000000" w:themeColor="text1"/>
          <w:sz w:val="28"/>
          <w:szCs w:val="28"/>
          <w:shd w:val="clear" w:color="auto" w:fill="FFFFFF"/>
        </w:rPr>
        <w:t>Imagery:</w:t>
      </w:r>
    </w:p>
    <w:p w:rsidR="006D7A47" w:rsidRPr="00037201" w:rsidRDefault="006D7A47" w:rsidP="00037201">
      <w:pPr>
        <w:jc w:val="both"/>
        <w:rPr>
          <w:rFonts w:asciiTheme="majorBidi" w:hAnsiTheme="majorBidi" w:cstheme="majorBidi"/>
          <w:color w:val="000000" w:themeColor="text1"/>
          <w:sz w:val="28"/>
          <w:szCs w:val="28"/>
          <w:shd w:val="clear" w:color="auto" w:fill="FFFFFF"/>
        </w:rPr>
      </w:pPr>
      <w:r w:rsidRPr="00037201">
        <w:rPr>
          <w:rFonts w:asciiTheme="majorBidi" w:hAnsiTheme="majorBidi" w:cstheme="majorBidi"/>
          <w:color w:val="000000" w:themeColor="text1"/>
          <w:sz w:val="28"/>
          <w:szCs w:val="28"/>
          <w:shd w:val="clear" w:color="auto" w:fill="FFFFFF"/>
        </w:rPr>
        <w:t>High-resolution images capturing the essence of the restaurant.</w:t>
      </w:r>
    </w:p>
    <w:p w:rsidR="00037201" w:rsidRPr="00037201" w:rsidRDefault="00037201" w:rsidP="00037201">
      <w:pPr>
        <w:jc w:val="both"/>
        <w:rPr>
          <w:rFonts w:asciiTheme="majorBidi" w:hAnsiTheme="majorBidi" w:cstheme="majorBidi"/>
          <w:color w:val="000000" w:themeColor="text1"/>
          <w:sz w:val="28"/>
          <w:szCs w:val="28"/>
          <w:shd w:val="clear" w:color="auto" w:fill="FFFFFF"/>
        </w:rPr>
      </w:pPr>
    </w:p>
    <w:p w:rsidR="00037201" w:rsidRPr="00037201" w:rsidRDefault="00037201" w:rsidP="00037201">
      <w:pPr>
        <w:jc w:val="both"/>
        <w:rPr>
          <w:rFonts w:asciiTheme="majorBidi" w:hAnsiTheme="majorBidi" w:cstheme="majorBidi"/>
          <w:b/>
          <w:bCs/>
          <w:color w:val="000000" w:themeColor="text1"/>
          <w:sz w:val="28"/>
          <w:szCs w:val="28"/>
          <w:shd w:val="clear" w:color="auto" w:fill="FFFFFF"/>
        </w:rPr>
      </w:pPr>
      <w:r w:rsidRPr="00037201">
        <w:rPr>
          <w:rFonts w:asciiTheme="majorBidi" w:hAnsiTheme="majorBidi" w:cstheme="majorBidi"/>
          <w:b/>
          <w:bCs/>
          <w:color w:val="000000" w:themeColor="text1"/>
          <w:sz w:val="28"/>
          <w:szCs w:val="28"/>
          <w:shd w:val="clear" w:color="auto" w:fill="FFFFFF"/>
        </w:rPr>
        <w:t>Typography:</w:t>
      </w:r>
    </w:p>
    <w:p w:rsidR="00037201" w:rsidRPr="00037201" w:rsidRDefault="00037201" w:rsidP="00037201">
      <w:pPr>
        <w:jc w:val="both"/>
        <w:rPr>
          <w:rFonts w:asciiTheme="majorBidi" w:hAnsiTheme="majorBidi" w:cstheme="majorBidi"/>
          <w:color w:val="000000" w:themeColor="text1"/>
          <w:sz w:val="28"/>
          <w:szCs w:val="28"/>
          <w:shd w:val="clear" w:color="auto" w:fill="FFFFFF"/>
        </w:rPr>
      </w:pPr>
      <w:r w:rsidRPr="00037201">
        <w:rPr>
          <w:rFonts w:asciiTheme="majorBidi" w:hAnsiTheme="majorBidi" w:cstheme="majorBidi"/>
          <w:color w:val="000000" w:themeColor="text1"/>
          <w:sz w:val="28"/>
          <w:szCs w:val="28"/>
          <w:shd w:val="clear" w:color="auto" w:fill="FFFFFF"/>
        </w:rPr>
        <w:t>Legible and elegant fonts for an enjoyable reading experience.</w:t>
      </w:r>
    </w:p>
    <w:p w:rsidR="00037201" w:rsidRPr="00037201" w:rsidRDefault="00037201" w:rsidP="00037201">
      <w:pPr>
        <w:jc w:val="both"/>
        <w:rPr>
          <w:rFonts w:asciiTheme="majorBidi" w:hAnsiTheme="majorBidi" w:cstheme="majorBidi"/>
          <w:color w:val="000000" w:themeColor="text1"/>
          <w:sz w:val="28"/>
          <w:szCs w:val="28"/>
          <w:shd w:val="clear" w:color="auto" w:fill="FFFFFF"/>
        </w:rPr>
      </w:pPr>
    </w:p>
    <w:p w:rsidR="00037201" w:rsidRPr="00037201" w:rsidRDefault="00037201" w:rsidP="00037201">
      <w:pPr>
        <w:jc w:val="both"/>
        <w:rPr>
          <w:rFonts w:asciiTheme="majorBidi" w:hAnsiTheme="majorBidi" w:cstheme="majorBidi"/>
          <w:b/>
          <w:bCs/>
          <w:color w:val="000000" w:themeColor="text1"/>
          <w:sz w:val="28"/>
          <w:szCs w:val="28"/>
          <w:shd w:val="clear" w:color="auto" w:fill="FFFFFF"/>
        </w:rPr>
      </w:pPr>
      <w:r w:rsidRPr="00037201">
        <w:rPr>
          <w:rFonts w:asciiTheme="majorBidi" w:hAnsiTheme="majorBidi" w:cstheme="majorBidi"/>
          <w:b/>
          <w:bCs/>
          <w:color w:val="000000" w:themeColor="text1"/>
          <w:sz w:val="28"/>
          <w:szCs w:val="28"/>
          <w:shd w:val="clear" w:color="auto" w:fill="FFFFFF"/>
        </w:rPr>
        <w:t>Branding:</w:t>
      </w:r>
    </w:p>
    <w:p w:rsidR="00037201" w:rsidRPr="00037201" w:rsidRDefault="00037201" w:rsidP="00037201">
      <w:pPr>
        <w:jc w:val="both"/>
        <w:rPr>
          <w:rFonts w:asciiTheme="majorBidi" w:hAnsiTheme="majorBidi" w:cstheme="majorBidi"/>
          <w:color w:val="000000" w:themeColor="text1"/>
          <w:sz w:val="28"/>
          <w:szCs w:val="28"/>
          <w:shd w:val="clear" w:color="auto" w:fill="FFFFFF"/>
        </w:rPr>
      </w:pPr>
      <w:r w:rsidRPr="00037201">
        <w:rPr>
          <w:rFonts w:asciiTheme="majorBidi" w:hAnsiTheme="majorBidi" w:cstheme="majorBidi"/>
          <w:color w:val="000000" w:themeColor="text1"/>
          <w:sz w:val="28"/>
          <w:szCs w:val="28"/>
          <w:shd w:val="clear" w:color="auto" w:fill="FFFFFF"/>
        </w:rPr>
        <w:t>Consistent integration of the restaurant's logo and branding elements.</w:t>
      </w:r>
    </w:p>
    <w:p w:rsidR="00037201" w:rsidRPr="00037201" w:rsidRDefault="00037201" w:rsidP="00037201">
      <w:pPr>
        <w:jc w:val="both"/>
        <w:rPr>
          <w:rFonts w:asciiTheme="majorBidi" w:hAnsiTheme="majorBidi" w:cstheme="majorBidi"/>
          <w:color w:val="333333"/>
          <w:sz w:val="28"/>
          <w:szCs w:val="28"/>
          <w:shd w:val="clear" w:color="auto" w:fill="FFFFFF"/>
        </w:rPr>
      </w:pPr>
    </w:p>
    <w:p w:rsidR="00037201" w:rsidRPr="00037201" w:rsidRDefault="00037201" w:rsidP="00037201">
      <w:pPr>
        <w:jc w:val="both"/>
        <w:rPr>
          <w:rFonts w:asciiTheme="majorBidi" w:hAnsiTheme="majorBidi" w:cstheme="majorBidi"/>
          <w:b/>
          <w:bCs/>
          <w:color w:val="333333"/>
          <w:sz w:val="28"/>
          <w:szCs w:val="28"/>
          <w:shd w:val="clear" w:color="auto" w:fill="FFFFFF"/>
        </w:rPr>
      </w:pPr>
      <w:r w:rsidRPr="00037201">
        <w:rPr>
          <w:rFonts w:asciiTheme="majorBidi" w:hAnsiTheme="majorBidi" w:cstheme="majorBidi"/>
          <w:b/>
          <w:bCs/>
          <w:color w:val="333333"/>
          <w:sz w:val="28"/>
          <w:szCs w:val="28"/>
          <w:shd w:val="clear" w:color="auto" w:fill="FFFFFF"/>
        </w:rPr>
        <w:t>Technical Specifications:</w:t>
      </w:r>
    </w:p>
    <w:p w:rsidR="00037201" w:rsidRPr="00037201" w:rsidRDefault="00037201" w:rsidP="00037201">
      <w:pPr>
        <w:jc w:val="both"/>
        <w:rPr>
          <w:rFonts w:asciiTheme="majorBidi" w:hAnsiTheme="majorBidi" w:cstheme="majorBidi"/>
          <w:b/>
          <w:bCs/>
          <w:color w:val="333333"/>
          <w:sz w:val="28"/>
          <w:szCs w:val="28"/>
          <w:shd w:val="clear" w:color="auto" w:fill="FFFFFF"/>
        </w:rPr>
      </w:pPr>
      <w:r w:rsidRPr="00037201">
        <w:rPr>
          <w:rFonts w:asciiTheme="majorBidi" w:hAnsiTheme="majorBidi" w:cstheme="majorBidi"/>
          <w:b/>
          <w:bCs/>
          <w:color w:val="333333"/>
          <w:sz w:val="28"/>
          <w:szCs w:val="28"/>
          <w:shd w:val="clear" w:color="auto" w:fill="FFFFFF"/>
        </w:rPr>
        <w:t>Platform:</w:t>
      </w:r>
    </w:p>
    <w:p w:rsidR="00037201" w:rsidRPr="00037201" w:rsidRDefault="00037201" w:rsidP="00037201">
      <w:pPr>
        <w:jc w:val="both"/>
        <w:rPr>
          <w:rFonts w:asciiTheme="majorBidi" w:hAnsiTheme="majorBidi" w:cstheme="majorBidi"/>
          <w:color w:val="333333"/>
          <w:sz w:val="28"/>
          <w:szCs w:val="28"/>
          <w:shd w:val="clear" w:color="auto" w:fill="FFFFFF"/>
        </w:rPr>
      </w:pPr>
      <w:r w:rsidRPr="00037201">
        <w:rPr>
          <w:rFonts w:asciiTheme="majorBidi" w:hAnsiTheme="majorBidi" w:cstheme="majorBidi"/>
          <w:color w:val="333333"/>
          <w:sz w:val="28"/>
          <w:szCs w:val="28"/>
          <w:shd w:val="clear" w:color="auto" w:fill="FFFFFF"/>
        </w:rPr>
        <w:t>WordPress for robust content management.</w:t>
      </w:r>
    </w:p>
    <w:p w:rsidR="00037201" w:rsidRPr="00037201" w:rsidRDefault="00037201" w:rsidP="00037201">
      <w:pPr>
        <w:jc w:val="both"/>
        <w:rPr>
          <w:rFonts w:asciiTheme="majorBidi" w:hAnsiTheme="majorBidi" w:cstheme="majorBidi"/>
          <w:color w:val="333333"/>
          <w:sz w:val="28"/>
          <w:szCs w:val="28"/>
          <w:shd w:val="clear" w:color="auto" w:fill="FFFFFF"/>
        </w:rPr>
      </w:pPr>
    </w:p>
    <w:p w:rsidR="00037201" w:rsidRPr="00037201" w:rsidRDefault="00037201" w:rsidP="00037201">
      <w:pPr>
        <w:jc w:val="both"/>
        <w:rPr>
          <w:rFonts w:asciiTheme="majorBidi" w:hAnsiTheme="majorBidi" w:cstheme="majorBidi"/>
          <w:b/>
          <w:bCs/>
          <w:color w:val="333333"/>
          <w:sz w:val="28"/>
          <w:szCs w:val="28"/>
          <w:shd w:val="clear" w:color="auto" w:fill="FFFFFF"/>
        </w:rPr>
      </w:pPr>
      <w:r w:rsidRPr="00037201">
        <w:rPr>
          <w:rFonts w:asciiTheme="majorBidi" w:hAnsiTheme="majorBidi" w:cstheme="majorBidi"/>
          <w:b/>
          <w:bCs/>
          <w:color w:val="333333"/>
          <w:sz w:val="28"/>
          <w:szCs w:val="28"/>
          <w:shd w:val="clear" w:color="auto" w:fill="FFFFFF"/>
        </w:rPr>
        <w:t>Responsive Design:</w:t>
      </w:r>
    </w:p>
    <w:p w:rsidR="00037201" w:rsidRPr="00037201" w:rsidRDefault="00037201" w:rsidP="00037201">
      <w:pPr>
        <w:jc w:val="both"/>
        <w:rPr>
          <w:rFonts w:asciiTheme="majorBidi" w:hAnsiTheme="majorBidi" w:cstheme="majorBidi"/>
          <w:color w:val="333333"/>
          <w:sz w:val="28"/>
          <w:szCs w:val="28"/>
          <w:shd w:val="clear" w:color="auto" w:fill="FFFFFF"/>
        </w:rPr>
      </w:pPr>
      <w:r w:rsidRPr="00037201">
        <w:rPr>
          <w:rFonts w:asciiTheme="majorBidi" w:hAnsiTheme="majorBidi" w:cstheme="majorBidi"/>
          <w:color w:val="333333"/>
          <w:sz w:val="28"/>
          <w:szCs w:val="28"/>
          <w:shd w:val="clear" w:color="auto" w:fill="FFFFFF"/>
        </w:rPr>
        <w:t>Utilization of the Bootstrap framework for seamless responsiveness.</w:t>
      </w:r>
    </w:p>
    <w:p w:rsidR="00037201" w:rsidRPr="00037201" w:rsidRDefault="00037201" w:rsidP="00037201">
      <w:pPr>
        <w:jc w:val="both"/>
        <w:rPr>
          <w:rFonts w:asciiTheme="majorBidi" w:hAnsiTheme="majorBidi" w:cstheme="majorBidi"/>
          <w:color w:val="333333"/>
          <w:sz w:val="28"/>
          <w:szCs w:val="28"/>
          <w:shd w:val="clear" w:color="auto" w:fill="FFFFFF"/>
        </w:rPr>
      </w:pPr>
    </w:p>
    <w:p w:rsidR="00037201" w:rsidRPr="00037201" w:rsidRDefault="00037201" w:rsidP="00037201">
      <w:pPr>
        <w:jc w:val="both"/>
        <w:rPr>
          <w:rFonts w:asciiTheme="majorBidi" w:hAnsiTheme="majorBidi" w:cstheme="majorBidi"/>
          <w:b/>
          <w:bCs/>
          <w:color w:val="333333"/>
          <w:sz w:val="28"/>
          <w:szCs w:val="28"/>
          <w:shd w:val="clear" w:color="auto" w:fill="FFFFFF"/>
        </w:rPr>
      </w:pPr>
      <w:r w:rsidRPr="00037201">
        <w:rPr>
          <w:rFonts w:asciiTheme="majorBidi" w:hAnsiTheme="majorBidi" w:cstheme="majorBidi"/>
          <w:b/>
          <w:bCs/>
          <w:color w:val="333333"/>
          <w:sz w:val="28"/>
          <w:szCs w:val="28"/>
          <w:shd w:val="clear" w:color="auto" w:fill="FFFFFF"/>
        </w:rPr>
        <w:t>Reservation System:</w:t>
      </w:r>
    </w:p>
    <w:p w:rsidR="00037201" w:rsidRPr="00037201" w:rsidRDefault="00037201" w:rsidP="00037201">
      <w:pPr>
        <w:jc w:val="both"/>
        <w:rPr>
          <w:rFonts w:asciiTheme="majorBidi" w:hAnsiTheme="majorBidi" w:cstheme="majorBidi"/>
          <w:color w:val="333333"/>
          <w:sz w:val="28"/>
          <w:szCs w:val="28"/>
          <w:shd w:val="clear" w:color="auto" w:fill="FFFFFF"/>
        </w:rPr>
      </w:pPr>
      <w:r w:rsidRPr="00037201">
        <w:rPr>
          <w:rFonts w:asciiTheme="majorBidi" w:hAnsiTheme="majorBidi" w:cstheme="majorBidi"/>
          <w:color w:val="333333"/>
          <w:sz w:val="28"/>
          <w:szCs w:val="28"/>
          <w:shd w:val="clear" w:color="auto" w:fill="FFFFFF"/>
        </w:rPr>
        <w:t>Integration with [Reservation Service] for a streamlined booking process.</w:t>
      </w:r>
    </w:p>
    <w:p w:rsidR="00037201" w:rsidRPr="00037201" w:rsidRDefault="00037201" w:rsidP="00037201">
      <w:pPr>
        <w:jc w:val="both"/>
        <w:rPr>
          <w:rFonts w:asciiTheme="majorBidi" w:hAnsiTheme="majorBidi" w:cstheme="majorBidi"/>
          <w:color w:val="333333"/>
          <w:sz w:val="28"/>
          <w:szCs w:val="28"/>
          <w:shd w:val="clear" w:color="auto" w:fill="FFFFFF"/>
        </w:rPr>
      </w:pPr>
    </w:p>
    <w:p w:rsidR="00037201" w:rsidRPr="00037201" w:rsidRDefault="00037201" w:rsidP="00037201">
      <w:pPr>
        <w:jc w:val="both"/>
        <w:rPr>
          <w:rFonts w:asciiTheme="majorBidi" w:hAnsiTheme="majorBidi" w:cstheme="majorBidi"/>
          <w:b/>
          <w:bCs/>
          <w:color w:val="333333"/>
          <w:sz w:val="28"/>
          <w:szCs w:val="28"/>
          <w:shd w:val="clear" w:color="auto" w:fill="FFFFFF"/>
        </w:rPr>
      </w:pPr>
      <w:r w:rsidRPr="00037201">
        <w:rPr>
          <w:rFonts w:asciiTheme="majorBidi" w:hAnsiTheme="majorBidi" w:cstheme="majorBidi"/>
          <w:b/>
          <w:bCs/>
          <w:color w:val="333333"/>
          <w:sz w:val="28"/>
          <w:szCs w:val="28"/>
          <w:shd w:val="clear" w:color="auto" w:fill="FFFFFF"/>
        </w:rPr>
        <w:t>Content Management:</w:t>
      </w:r>
    </w:p>
    <w:p w:rsidR="00037201" w:rsidRPr="00037201" w:rsidRDefault="00037201" w:rsidP="00037201">
      <w:pPr>
        <w:jc w:val="both"/>
        <w:rPr>
          <w:rFonts w:asciiTheme="majorBidi" w:hAnsiTheme="majorBidi" w:cstheme="majorBidi"/>
          <w:color w:val="333333"/>
          <w:sz w:val="28"/>
          <w:szCs w:val="28"/>
          <w:shd w:val="clear" w:color="auto" w:fill="FFFFFF"/>
        </w:rPr>
      </w:pPr>
      <w:r w:rsidRPr="00037201">
        <w:rPr>
          <w:rFonts w:asciiTheme="majorBidi" w:hAnsiTheme="majorBidi" w:cstheme="majorBidi"/>
          <w:color w:val="333333"/>
          <w:sz w:val="28"/>
          <w:szCs w:val="28"/>
          <w:shd w:val="clear" w:color="auto" w:fill="FFFFFF"/>
        </w:rPr>
        <w:t>Implementation of a user-friendly CMS for easy updates and modifications.</w:t>
      </w:r>
    </w:p>
    <w:p w:rsidR="00037201" w:rsidRPr="00F058AE" w:rsidRDefault="00F058AE" w:rsidP="00037201">
      <w:pPr>
        <w:jc w:val="both"/>
        <w:rPr>
          <w:rFonts w:asciiTheme="majorBidi" w:hAnsiTheme="majorBidi" w:cstheme="majorBidi"/>
          <w:b/>
          <w:bCs/>
          <w:color w:val="000000" w:themeColor="text1"/>
          <w:sz w:val="28"/>
          <w:szCs w:val="28"/>
          <w:shd w:val="clear" w:color="auto" w:fill="FFFFFF"/>
        </w:rPr>
      </w:pPr>
      <w:r>
        <w:rPr>
          <w:rFonts w:asciiTheme="majorBidi" w:hAnsiTheme="majorBidi" w:cstheme="majorBidi"/>
          <w:b/>
          <w:bCs/>
          <w:noProof/>
          <w:color w:val="000000" w:themeColor="text1"/>
          <w:sz w:val="28"/>
          <w:szCs w:val="28"/>
        </w:rPr>
        <w:lastRenderedPageBreak/>
        <mc:AlternateContent>
          <mc:Choice Requires="wps">
            <w:drawing>
              <wp:anchor distT="0" distB="0" distL="114300" distR="114300" simplePos="0" relativeHeight="251677696" behindDoc="0" locked="0" layoutInCell="1" allowOverlap="1" wp14:anchorId="5C19DAF7" wp14:editId="66F2285E">
                <wp:simplePos x="0" y="0"/>
                <wp:positionH relativeFrom="column">
                  <wp:posOffset>-152400</wp:posOffset>
                </wp:positionH>
                <wp:positionV relativeFrom="paragraph">
                  <wp:posOffset>-243840</wp:posOffset>
                </wp:positionV>
                <wp:extent cx="6461760" cy="8397240"/>
                <wp:effectExtent l="19050" t="19050" r="15240" b="22860"/>
                <wp:wrapNone/>
                <wp:docPr id="27" name="Text Box 27"/>
                <wp:cNvGraphicFramePr/>
                <a:graphic xmlns:a="http://schemas.openxmlformats.org/drawingml/2006/main">
                  <a:graphicData uri="http://schemas.microsoft.com/office/word/2010/wordprocessingShape">
                    <wps:wsp>
                      <wps:cNvSpPr txBox="1"/>
                      <wps:spPr>
                        <a:xfrm>
                          <a:off x="0" y="0"/>
                          <a:ext cx="6461760" cy="8397240"/>
                        </a:xfrm>
                        <a:prstGeom prst="rect">
                          <a:avLst/>
                        </a:prstGeom>
                        <a:noFill/>
                        <a:ln w="38100">
                          <a:solidFill>
                            <a:schemeClr val="accent5">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03352" w:rsidRDefault="008033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19DAF7" id="Text Box 27" o:spid="_x0000_s1042" type="#_x0000_t202" style="position:absolute;left:0;text-align:left;margin-left:-12pt;margin-top:-19.2pt;width:508.8pt;height:661.2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Ts+pQIAAL4FAAAOAAAAZHJzL2Uyb0RvYy54bWysVE1v2zAMvQ/YfxB0X22naZIGdYqsRYcB&#10;XVusHXpWZKkxJomapMTOfv0o2U6Cbjt02MWWyEeKfPy4uGy1IlvhfA2mpMVJTokwHKravJT029PN&#10;hxklPjBTMQVGlHQnPL1cvH930di5GMEaVCUcQSfGzxtb0nUIdp5lnq+FZv4ErDColOA0C3h1L1nl&#10;WIPetcpGeT7JGnCVdcCF9yi97pR0kfxLKXi4l9KLQFRJMbaQvi59V/GbLS7Y/MUxu655Hwb7hyg0&#10;qw0+und1zQIjG1f/5krX3IEHGU446AykrLlIOWA2Rf4qm8c1syLlguR4u6fJ/z+3/G774EhdlXQ0&#10;pcQwjTV6Em0gH6ElKEJ+GuvnCHu0CAwtyrHOg9yjMKbdSqfjHxMiqEemd3t2ozeOwsl4UkwnqOKo&#10;m52eT0fjxH92MLfOh08CNImHkjosX2KVbW99wFAQOkDiawZuaqVSCZUhTUlPZ0WeJwsPqq6iNuJS&#10;N4kr5ciWYR8wzoUJZwmnNvoLVJ18epajdffM3iQ9euQNQ1AmOhWpu/q4IkcdF+kUdkpEjDJfhUR2&#10;EyV/jSSxmfwiOqIkxv0Wwx5/iOotxl0ew8tgwt5Y1wZcx2YcxwOB1fchZNnhkaSjvOMxtKs2tVUx&#10;GnplBdUOW8hBN4Te8psay3zLfHhgDqcOWwM3SbjHj1SA5YT+RMka3M8/ySMehwG1lDQ4xSX1PzbM&#10;CUrUZ4Njcl6MsclISJfx2XSEF3esWR1rzEZfATZIgTvL8nSM+KCGo3Sgn3HhLOOrqGKG49slDcPx&#10;KnS7BRcWF8tlAuGgWxZuzaPl0XWsUmzip/aZOdt3esAhuYNh3tn8VcN32GhpYLkJIOs0DZHojtW+&#10;ALgkUr/2Cy1uoeN7Qh3W7uIXAAAA//8DAFBLAwQUAAYACAAAACEA4Ow1Vd8AAAAMAQAADwAAAGRy&#10;cy9kb3ducmV2LnhtbEyPQU+DQBCF7yb+h82YeDHtUto0QFmaxqTeRaLXhZ0Cys4Sdmnx3zue9DYv&#10;78ub9/LjYgdxxcn3jhRs1hEIpMaZnloF1dt5lYDwQZPRgyNU8I0ejsX9Xa4z4270itcytIJDyGda&#10;QRfCmEnpmw6t9ms3IrF3cZPVgeXUSjPpG4fbQcZRtJdW98QfOj3ic4fNVzlbBTRZ1J+btCxfqvo0&#10;f7xXT8O5UurxYTkdQARcwh8Mv/W5OhTcqXYzGS8GBat4x1sCH9tkB4KJNN3uQdSMxgl7ssjl/xHF&#10;DwAAAP//AwBQSwECLQAUAAYACAAAACEAtoM4kv4AAADhAQAAEwAAAAAAAAAAAAAAAAAAAAAAW0Nv&#10;bnRlbnRfVHlwZXNdLnhtbFBLAQItABQABgAIAAAAIQA4/SH/1gAAAJQBAAALAAAAAAAAAAAAAAAA&#10;AC8BAABfcmVscy8ucmVsc1BLAQItABQABgAIAAAAIQA2mTs+pQIAAL4FAAAOAAAAAAAAAAAAAAAA&#10;AC4CAABkcnMvZTJvRG9jLnhtbFBLAQItABQABgAIAAAAIQDg7DVV3wAAAAwBAAAPAAAAAAAAAAAA&#10;AAAAAP8EAABkcnMvZG93bnJldi54bWxQSwUGAAAAAAQABADzAAAACwYAAAAA&#10;" filled="f" strokecolor="#2f5496 [2408]" strokeweight="3pt">
                <v:textbox>
                  <w:txbxContent>
                    <w:p w:rsidR="00803352" w:rsidRDefault="00803352"/>
                  </w:txbxContent>
                </v:textbox>
              </v:shape>
            </w:pict>
          </mc:Fallback>
        </mc:AlternateContent>
      </w:r>
      <w:r w:rsidR="00037201" w:rsidRPr="00F058AE">
        <w:rPr>
          <w:rFonts w:asciiTheme="majorBidi" w:hAnsiTheme="majorBidi" w:cstheme="majorBidi"/>
          <w:b/>
          <w:bCs/>
          <w:color w:val="000000" w:themeColor="text1"/>
          <w:sz w:val="28"/>
          <w:szCs w:val="28"/>
          <w:shd w:val="clear" w:color="auto" w:fill="FFFFFF"/>
        </w:rPr>
        <w:t>Timeline:</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b/>
          <w:bCs/>
          <w:color w:val="000000" w:themeColor="text1"/>
          <w:sz w:val="28"/>
          <w:szCs w:val="28"/>
          <w:shd w:val="clear" w:color="auto" w:fill="FFFFFF"/>
        </w:rPr>
        <w:t>Design Phase:</w:t>
      </w:r>
      <w:r w:rsidRPr="00F058AE">
        <w:rPr>
          <w:rFonts w:asciiTheme="majorBidi" w:hAnsiTheme="majorBidi" w:cstheme="majorBidi"/>
          <w:color w:val="000000" w:themeColor="text1"/>
          <w:sz w:val="28"/>
          <w:szCs w:val="28"/>
          <w:shd w:val="clear" w:color="auto" w:fill="FFFFFF"/>
        </w:rPr>
        <w:t xml:space="preserve"> Weeks 1-3</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b/>
          <w:bCs/>
          <w:color w:val="000000" w:themeColor="text1"/>
          <w:sz w:val="28"/>
          <w:szCs w:val="28"/>
          <w:shd w:val="clear" w:color="auto" w:fill="FFFFFF"/>
        </w:rPr>
        <w:t>Development:</w:t>
      </w:r>
      <w:r w:rsidRPr="00F058AE">
        <w:rPr>
          <w:rFonts w:asciiTheme="majorBidi" w:hAnsiTheme="majorBidi" w:cstheme="majorBidi"/>
          <w:color w:val="000000" w:themeColor="text1"/>
          <w:sz w:val="28"/>
          <w:szCs w:val="28"/>
          <w:shd w:val="clear" w:color="auto" w:fill="FFFFFF"/>
        </w:rPr>
        <w:t xml:space="preserve"> Weeks 4-8</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b/>
          <w:bCs/>
          <w:color w:val="000000" w:themeColor="text1"/>
          <w:sz w:val="28"/>
          <w:szCs w:val="28"/>
          <w:shd w:val="clear" w:color="auto" w:fill="FFFFFF"/>
        </w:rPr>
        <w:t>Testing and Feedback:</w:t>
      </w:r>
      <w:r w:rsidRPr="00F058AE">
        <w:rPr>
          <w:rFonts w:asciiTheme="majorBidi" w:hAnsiTheme="majorBidi" w:cstheme="majorBidi"/>
          <w:color w:val="000000" w:themeColor="text1"/>
          <w:sz w:val="28"/>
          <w:szCs w:val="28"/>
          <w:shd w:val="clear" w:color="auto" w:fill="FFFFFF"/>
        </w:rPr>
        <w:t xml:space="preserve"> Weeks 9-10</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b/>
          <w:bCs/>
          <w:color w:val="000000" w:themeColor="text1"/>
          <w:sz w:val="28"/>
          <w:szCs w:val="28"/>
          <w:shd w:val="clear" w:color="auto" w:fill="FFFFFF"/>
        </w:rPr>
        <w:t>Deployment:</w:t>
      </w:r>
      <w:r w:rsidRPr="00F058AE">
        <w:rPr>
          <w:rFonts w:asciiTheme="majorBidi" w:hAnsiTheme="majorBidi" w:cstheme="majorBidi"/>
          <w:color w:val="000000" w:themeColor="text1"/>
          <w:sz w:val="28"/>
          <w:szCs w:val="28"/>
          <w:shd w:val="clear" w:color="auto" w:fill="FFFFFF"/>
        </w:rPr>
        <w:t xml:space="preserve"> Week 11</w:t>
      </w:r>
    </w:p>
    <w:p w:rsidR="00037201" w:rsidRPr="00F058AE" w:rsidRDefault="00037201" w:rsidP="00037201">
      <w:pPr>
        <w:jc w:val="both"/>
        <w:rPr>
          <w:rFonts w:asciiTheme="majorBidi" w:hAnsiTheme="majorBidi" w:cstheme="majorBidi"/>
          <w:color w:val="000000" w:themeColor="text1"/>
          <w:sz w:val="28"/>
          <w:szCs w:val="28"/>
          <w:shd w:val="clear" w:color="auto" w:fill="FFFFFF"/>
        </w:rPr>
      </w:pPr>
    </w:p>
    <w:p w:rsidR="00037201" w:rsidRPr="00F058AE" w:rsidRDefault="00037201" w:rsidP="00037201">
      <w:pPr>
        <w:jc w:val="both"/>
        <w:rPr>
          <w:rFonts w:asciiTheme="majorBidi" w:hAnsiTheme="majorBidi" w:cstheme="majorBidi"/>
          <w:b/>
          <w:bCs/>
          <w:color w:val="000000" w:themeColor="text1"/>
          <w:sz w:val="28"/>
          <w:szCs w:val="28"/>
          <w:shd w:val="clear" w:color="auto" w:fill="FFFFFF"/>
        </w:rPr>
      </w:pPr>
      <w:r w:rsidRPr="00F058AE">
        <w:rPr>
          <w:rFonts w:asciiTheme="majorBidi" w:hAnsiTheme="majorBidi" w:cstheme="majorBidi"/>
          <w:b/>
          <w:bCs/>
          <w:color w:val="000000" w:themeColor="text1"/>
          <w:sz w:val="28"/>
          <w:szCs w:val="28"/>
          <w:shd w:val="clear" w:color="auto" w:fill="FFFFFF"/>
        </w:rPr>
        <w:t>Budget:</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color w:val="000000" w:themeColor="text1"/>
          <w:sz w:val="28"/>
          <w:szCs w:val="28"/>
          <w:shd w:val="clear" w:color="auto" w:fill="FFFFFF"/>
        </w:rPr>
        <w:t>Design and Development: 80,000$</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color w:val="000000" w:themeColor="text1"/>
          <w:sz w:val="28"/>
          <w:szCs w:val="28"/>
          <w:shd w:val="clear" w:color="auto" w:fill="FFFFFF"/>
        </w:rPr>
        <w:t>CMS License: 5000$</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color w:val="000000" w:themeColor="text1"/>
          <w:sz w:val="28"/>
          <w:szCs w:val="28"/>
          <w:shd w:val="clear" w:color="auto" w:fill="FFFFFF"/>
        </w:rPr>
        <w:t>Reservation System Integration: 10,000$</w:t>
      </w:r>
    </w:p>
    <w:p w:rsidR="00037201" w:rsidRPr="00F058AE" w:rsidRDefault="00037201" w:rsidP="00037201">
      <w:pPr>
        <w:jc w:val="both"/>
        <w:rPr>
          <w:rFonts w:asciiTheme="majorBidi" w:hAnsiTheme="majorBidi" w:cstheme="majorBidi"/>
          <w:color w:val="000000" w:themeColor="text1"/>
          <w:sz w:val="28"/>
          <w:szCs w:val="28"/>
          <w:shd w:val="clear" w:color="auto" w:fill="FFFFFF"/>
        </w:rPr>
      </w:pPr>
    </w:p>
    <w:p w:rsidR="00037201" w:rsidRPr="00F058AE" w:rsidRDefault="00037201" w:rsidP="00037201">
      <w:pPr>
        <w:jc w:val="both"/>
        <w:rPr>
          <w:rFonts w:asciiTheme="majorBidi" w:hAnsiTheme="majorBidi" w:cstheme="majorBidi"/>
          <w:b/>
          <w:bCs/>
          <w:color w:val="000000" w:themeColor="text1"/>
          <w:sz w:val="28"/>
          <w:szCs w:val="28"/>
          <w:shd w:val="clear" w:color="auto" w:fill="FFFFFF"/>
        </w:rPr>
      </w:pPr>
      <w:r w:rsidRPr="00F058AE">
        <w:rPr>
          <w:rFonts w:asciiTheme="majorBidi" w:hAnsiTheme="majorBidi" w:cstheme="majorBidi"/>
          <w:b/>
          <w:bCs/>
          <w:color w:val="000000" w:themeColor="text1"/>
          <w:sz w:val="28"/>
          <w:szCs w:val="28"/>
          <w:shd w:val="clear" w:color="auto" w:fill="FFFFFF"/>
        </w:rPr>
        <w:t>Approval:</w:t>
      </w:r>
    </w:p>
    <w:p w:rsidR="00037201" w:rsidRPr="00F058AE" w:rsidRDefault="00037201" w:rsidP="00037201">
      <w:pPr>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color w:val="000000" w:themeColor="text1"/>
          <w:sz w:val="28"/>
          <w:szCs w:val="28"/>
          <w:shd w:val="clear" w:color="auto" w:fill="FFFFFF"/>
        </w:rPr>
        <w:t>This design document is subject to client approval. Any modifications or additional features can be discussed and incorporated as needed.</w:t>
      </w:r>
    </w:p>
    <w:p w:rsidR="00037201" w:rsidRPr="00F058AE" w:rsidRDefault="00037201" w:rsidP="00037201">
      <w:pPr>
        <w:jc w:val="both"/>
        <w:rPr>
          <w:rFonts w:asciiTheme="majorBidi" w:hAnsiTheme="majorBidi" w:cstheme="majorBidi"/>
          <w:color w:val="000000" w:themeColor="text1"/>
          <w:sz w:val="28"/>
          <w:szCs w:val="28"/>
          <w:shd w:val="clear" w:color="auto" w:fill="FFFFFF"/>
        </w:rPr>
      </w:pPr>
    </w:p>
    <w:p w:rsidR="00037201" w:rsidRPr="00F058AE" w:rsidRDefault="00037201" w:rsidP="00037201">
      <w:pPr>
        <w:jc w:val="both"/>
        <w:rPr>
          <w:rFonts w:asciiTheme="majorBidi" w:hAnsiTheme="majorBidi" w:cstheme="majorBidi"/>
          <w:b/>
          <w:bCs/>
          <w:color w:val="000000" w:themeColor="text1"/>
          <w:sz w:val="28"/>
          <w:szCs w:val="28"/>
          <w:shd w:val="clear" w:color="auto" w:fill="FFFFFF"/>
        </w:rPr>
      </w:pPr>
      <w:r w:rsidRPr="00F058AE">
        <w:rPr>
          <w:rFonts w:asciiTheme="majorBidi" w:hAnsiTheme="majorBidi" w:cstheme="majorBidi"/>
          <w:b/>
          <w:bCs/>
          <w:color w:val="000000" w:themeColor="text1"/>
          <w:sz w:val="28"/>
          <w:szCs w:val="28"/>
          <w:shd w:val="clear" w:color="auto" w:fill="FFFFFF"/>
        </w:rPr>
        <w:t>Project Kick-off Meeting:</w:t>
      </w:r>
    </w:p>
    <w:p w:rsidR="00037201" w:rsidRPr="00F058AE" w:rsidRDefault="00037201" w:rsidP="00037201">
      <w:pPr>
        <w:jc w:val="both"/>
        <w:rPr>
          <w:rFonts w:asciiTheme="majorBidi" w:hAnsiTheme="majorBidi" w:cstheme="majorBidi"/>
          <w:color w:val="000000" w:themeColor="text1"/>
          <w:sz w:val="28"/>
          <w:szCs w:val="28"/>
          <w:shd w:val="clear" w:color="auto" w:fill="FFFFFF"/>
        </w:rPr>
      </w:pP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color w:val="000000" w:themeColor="text1"/>
          <w:sz w:val="28"/>
          <w:szCs w:val="28"/>
          <w:shd w:val="clear" w:color="auto" w:fill="FFFFFF"/>
        </w:rPr>
        <w:t>Discuss client preferences and vision.</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color w:val="000000" w:themeColor="text1"/>
          <w:sz w:val="28"/>
          <w:szCs w:val="28"/>
          <w:shd w:val="clear" w:color="auto" w:fill="FFFFFF"/>
        </w:rPr>
        <w:t>Address any queries or concerns.</w:t>
      </w:r>
    </w:p>
    <w:p w:rsidR="00037201" w:rsidRPr="00F058AE" w:rsidRDefault="00037201" w:rsidP="00F058AE">
      <w:pPr>
        <w:spacing w:line="276" w:lineRule="auto"/>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color w:val="000000" w:themeColor="text1"/>
          <w:sz w:val="28"/>
          <w:szCs w:val="28"/>
          <w:shd w:val="clear" w:color="auto" w:fill="FFFFFF"/>
        </w:rPr>
        <w:t>Confirm project schedule and milestones.</w:t>
      </w:r>
    </w:p>
    <w:p w:rsidR="00037201" w:rsidRPr="00F058AE" w:rsidRDefault="00037201" w:rsidP="00037201">
      <w:pPr>
        <w:jc w:val="both"/>
        <w:rPr>
          <w:rFonts w:asciiTheme="majorBidi" w:hAnsiTheme="majorBidi" w:cstheme="majorBidi"/>
          <w:color w:val="000000" w:themeColor="text1"/>
          <w:sz w:val="28"/>
          <w:szCs w:val="28"/>
          <w:shd w:val="clear" w:color="auto" w:fill="FFFFFF"/>
        </w:rPr>
      </w:pPr>
    </w:p>
    <w:p w:rsidR="00037201" w:rsidRDefault="00037201" w:rsidP="00037201">
      <w:pPr>
        <w:jc w:val="both"/>
        <w:rPr>
          <w:rFonts w:asciiTheme="majorBidi" w:hAnsiTheme="majorBidi" w:cstheme="majorBidi"/>
          <w:color w:val="000000" w:themeColor="text1"/>
          <w:sz w:val="28"/>
          <w:szCs w:val="28"/>
          <w:shd w:val="clear" w:color="auto" w:fill="FFFFFF"/>
        </w:rPr>
      </w:pPr>
      <w:r w:rsidRPr="00F058AE">
        <w:rPr>
          <w:rFonts w:asciiTheme="majorBidi" w:hAnsiTheme="majorBidi" w:cstheme="majorBidi"/>
          <w:color w:val="000000" w:themeColor="text1"/>
          <w:sz w:val="28"/>
          <w:szCs w:val="28"/>
          <w:shd w:val="clear" w:color="auto" w:fill="FFFFFF"/>
        </w:rPr>
        <w:t>By signing below, both parties acknowledge and agree to the terms outlined in this Restaurant Website Design Document.</w:t>
      </w:r>
    </w:p>
    <w:p w:rsidR="00F058AE" w:rsidRDefault="00F058AE" w:rsidP="00037201">
      <w:pPr>
        <w:jc w:val="both"/>
        <w:rPr>
          <w:rFonts w:asciiTheme="majorBidi" w:hAnsiTheme="majorBidi" w:cstheme="majorBidi"/>
          <w:color w:val="000000" w:themeColor="text1"/>
          <w:sz w:val="28"/>
          <w:szCs w:val="28"/>
          <w:shd w:val="clear" w:color="auto" w:fill="FFFFFF"/>
        </w:rPr>
      </w:pPr>
    </w:p>
    <w:p w:rsidR="00F058AE" w:rsidRDefault="00F058AE" w:rsidP="00037201">
      <w:pPr>
        <w:jc w:val="both"/>
        <w:rPr>
          <w:rFonts w:asciiTheme="majorBidi" w:hAnsiTheme="majorBidi" w:cstheme="majorBidi"/>
          <w:color w:val="000000" w:themeColor="text1"/>
          <w:sz w:val="28"/>
          <w:szCs w:val="28"/>
          <w:shd w:val="clear" w:color="auto" w:fill="FFFFFF"/>
        </w:rPr>
      </w:pPr>
    </w:p>
    <w:p w:rsidR="00F058AE" w:rsidRDefault="00F058AE" w:rsidP="00037201">
      <w:pPr>
        <w:jc w:val="both"/>
        <w:rPr>
          <w:rFonts w:asciiTheme="majorBidi" w:hAnsiTheme="majorBidi" w:cstheme="majorBidi"/>
          <w:color w:val="000000" w:themeColor="text1"/>
          <w:sz w:val="28"/>
          <w:szCs w:val="28"/>
          <w:shd w:val="clear" w:color="auto" w:fill="FFFFFF"/>
        </w:rPr>
      </w:pPr>
    </w:p>
    <w:p w:rsidR="00785AAD" w:rsidRPr="00785AAD" w:rsidRDefault="00785AAD" w:rsidP="00037201">
      <w:pPr>
        <w:jc w:val="both"/>
        <w:rPr>
          <w:rFonts w:asciiTheme="majorBidi" w:hAnsiTheme="majorBidi" w:cstheme="majorBidi"/>
          <w:b/>
          <w:bCs/>
          <w:color w:val="000000" w:themeColor="text1"/>
          <w:sz w:val="28"/>
          <w:szCs w:val="28"/>
          <w:shd w:val="clear" w:color="auto" w:fill="FFFFFF"/>
        </w:rPr>
      </w:pPr>
      <w:r w:rsidRPr="00785AAD">
        <w:rPr>
          <w:rFonts w:asciiTheme="majorBidi" w:hAnsiTheme="majorBidi" w:cstheme="majorBidi"/>
          <w:b/>
          <w:bCs/>
          <w:color w:val="000000" w:themeColor="text1"/>
          <w:sz w:val="28"/>
          <w:szCs w:val="28"/>
          <w:shd w:val="clear" w:color="auto" w:fill="FFFFFF"/>
        </w:rPr>
        <w:lastRenderedPageBreak/>
        <w:t>HOME PAGE</w:t>
      </w:r>
    </w:p>
    <w:p w:rsidR="00F058AE" w:rsidRDefault="00785AAD" w:rsidP="00785AAD">
      <w:pPr>
        <w:jc w:val="both"/>
        <w:rPr>
          <w:rFonts w:asciiTheme="majorBidi" w:hAnsiTheme="majorBidi" w:cstheme="majorBidi"/>
          <w:color w:val="000000" w:themeColor="text1"/>
          <w:sz w:val="28"/>
          <w:szCs w:val="28"/>
          <w:shd w:val="clear" w:color="auto" w:fill="FFFFFF"/>
        </w:rPr>
      </w:pPr>
      <w:r>
        <w:rPr>
          <w:rFonts w:asciiTheme="majorBidi" w:hAnsiTheme="majorBidi" w:cstheme="majorBidi"/>
          <w:noProof/>
          <w:color w:val="000000" w:themeColor="text1"/>
          <w:sz w:val="28"/>
          <w:szCs w:val="28"/>
          <w:shd w:val="clear" w:color="auto" w:fill="FFFFFF"/>
        </w:rPr>
        <w:drawing>
          <wp:inline distT="0" distB="0" distL="0" distR="0" wp14:anchorId="73039AE7" wp14:editId="6C5A7A50">
            <wp:extent cx="5943600" cy="28035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24-01-15 04354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803525"/>
                    </a:xfrm>
                    <a:prstGeom prst="rect">
                      <a:avLst/>
                    </a:prstGeom>
                  </pic:spPr>
                </pic:pic>
              </a:graphicData>
            </a:graphic>
          </wp:inline>
        </w:drawing>
      </w:r>
      <w:r>
        <w:rPr>
          <w:rFonts w:asciiTheme="majorBidi" w:hAnsiTheme="majorBidi" w:cstheme="majorBidi"/>
          <w:noProof/>
          <w:color w:val="000000" w:themeColor="text1"/>
          <w:sz w:val="28"/>
          <w:szCs w:val="28"/>
          <w:shd w:val="clear" w:color="auto" w:fill="FFFFFF"/>
        </w:rPr>
        <w:drawing>
          <wp:inline distT="0" distB="0" distL="0" distR="0" wp14:anchorId="66134C91" wp14:editId="0D6D3A1C">
            <wp:extent cx="5943600" cy="277876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4-01-15 043738.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778760"/>
                    </a:xfrm>
                    <a:prstGeom prst="rect">
                      <a:avLst/>
                    </a:prstGeom>
                  </pic:spPr>
                </pic:pic>
              </a:graphicData>
            </a:graphic>
          </wp:inline>
        </w:drawing>
      </w: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Pr="00785AAD" w:rsidRDefault="00785AAD" w:rsidP="00785AAD">
      <w:pPr>
        <w:jc w:val="both"/>
        <w:rPr>
          <w:rFonts w:asciiTheme="majorBidi" w:hAnsiTheme="majorBidi" w:cstheme="majorBidi"/>
          <w:b/>
          <w:bCs/>
          <w:color w:val="000000" w:themeColor="text1"/>
          <w:sz w:val="28"/>
          <w:szCs w:val="28"/>
          <w:shd w:val="clear" w:color="auto" w:fill="FFFFFF"/>
        </w:rPr>
      </w:pPr>
      <w:r w:rsidRPr="00785AAD">
        <w:rPr>
          <w:rFonts w:asciiTheme="majorBidi" w:hAnsiTheme="majorBidi" w:cstheme="majorBidi"/>
          <w:b/>
          <w:bCs/>
          <w:color w:val="000000" w:themeColor="text1"/>
          <w:sz w:val="28"/>
          <w:szCs w:val="28"/>
          <w:shd w:val="clear" w:color="auto" w:fill="FFFFFF"/>
        </w:rPr>
        <w:lastRenderedPageBreak/>
        <w:t>OUR MENU</w:t>
      </w:r>
    </w:p>
    <w:p w:rsidR="00785AAD" w:rsidRDefault="00785AAD" w:rsidP="00785AAD">
      <w:pPr>
        <w:jc w:val="both"/>
        <w:rPr>
          <w:rFonts w:asciiTheme="majorBidi" w:hAnsiTheme="majorBidi" w:cstheme="majorBidi"/>
          <w:color w:val="000000" w:themeColor="text1"/>
          <w:sz w:val="28"/>
          <w:szCs w:val="28"/>
          <w:shd w:val="clear" w:color="auto" w:fill="FFFFFF"/>
        </w:rPr>
      </w:pPr>
      <w:r>
        <w:rPr>
          <w:rFonts w:asciiTheme="majorBidi" w:hAnsiTheme="majorBidi" w:cstheme="majorBidi"/>
          <w:noProof/>
          <w:color w:val="000000" w:themeColor="text1"/>
          <w:sz w:val="28"/>
          <w:szCs w:val="28"/>
          <w:shd w:val="clear" w:color="auto" w:fill="FFFFFF"/>
        </w:rPr>
        <w:drawing>
          <wp:inline distT="0" distB="0" distL="0" distR="0" wp14:anchorId="325AF913" wp14:editId="67120A84">
            <wp:extent cx="5943600" cy="2780665"/>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4-01-15 043902.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r>
        <w:rPr>
          <w:rFonts w:asciiTheme="majorBidi" w:hAnsiTheme="majorBidi" w:cstheme="majorBidi"/>
          <w:noProof/>
          <w:color w:val="000000" w:themeColor="text1"/>
          <w:sz w:val="28"/>
          <w:szCs w:val="28"/>
          <w:shd w:val="clear" w:color="auto" w:fill="FFFFFF"/>
        </w:rPr>
        <w:drawing>
          <wp:inline distT="0" distB="0" distL="0" distR="0" wp14:anchorId="3A2A6822" wp14:editId="07E9B5B3">
            <wp:extent cx="5943600" cy="27857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4-01-15 044117.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785745"/>
                    </a:xfrm>
                    <a:prstGeom prst="rect">
                      <a:avLst/>
                    </a:prstGeom>
                  </pic:spPr>
                </pic:pic>
              </a:graphicData>
            </a:graphic>
          </wp:inline>
        </w:drawing>
      </w: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Default="00785AAD" w:rsidP="00785AAD">
      <w:pPr>
        <w:jc w:val="both"/>
        <w:rPr>
          <w:rFonts w:asciiTheme="majorBidi" w:hAnsiTheme="majorBidi" w:cstheme="majorBidi"/>
          <w:color w:val="000000" w:themeColor="text1"/>
          <w:sz w:val="28"/>
          <w:szCs w:val="28"/>
          <w:shd w:val="clear" w:color="auto" w:fill="FFFFFF"/>
        </w:rPr>
      </w:pPr>
    </w:p>
    <w:p w:rsidR="00785AAD" w:rsidRPr="00920A06" w:rsidRDefault="00920A06" w:rsidP="00785AAD">
      <w:pPr>
        <w:jc w:val="both"/>
        <w:rPr>
          <w:rFonts w:asciiTheme="majorBidi" w:hAnsiTheme="majorBidi" w:cstheme="majorBidi"/>
          <w:b/>
          <w:bCs/>
          <w:color w:val="000000" w:themeColor="text1"/>
          <w:sz w:val="28"/>
          <w:szCs w:val="28"/>
          <w:shd w:val="clear" w:color="auto" w:fill="FFFFFF"/>
        </w:rPr>
      </w:pPr>
      <w:r w:rsidRPr="00920A06">
        <w:rPr>
          <w:rFonts w:asciiTheme="majorBidi" w:hAnsiTheme="majorBidi" w:cstheme="majorBidi"/>
          <w:b/>
          <w:bCs/>
          <w:color w:val="000000" w:themeColor="text1"/>
          <w:sz w:val="28"/>
          <w:szCs w:val="28"/>
          <w:shd w:val="clear" w:color="auto" w:fill="FFFFFF"/>
        </w:rPr>
        <w:lastRenderedPageBreak/>
        <w:t>BOOK TABLE</w:t>
      </w:r>
    </w:p>
    <w:p w:rsidR="00785AAD" w:rsidRDefault="00785AAD" w:rsidP="00785AAD">
      <w:pPr>
        <w:jc w:val="both"/>
        <w:rPr>
          <w:rFonts w:asciiTheme="majorBidi" w:hAnsiTheme="majorBidi" w:cstheme="majorBidi"/>
          <w:color w:val="000000" w:themeColor="text1"/>
          <w:sz w:val="28"/>
          <w:szCs w:val="28"/>
          <w:shd w:val="clear" w:color="auto" w:fill="FFFFFF"/>
        </w:rPr>
      </w:pPr>
      <w:r>
        <w:rPr>
          <w:rFonts w:asciiTheme="majorBidi" w:hAnsiTheme="majorBidi" w:cstheme="majorBidi"/>
          <w:noProof/>
          <w:color w:val="000000" w:themeColor="text1"/>
          <w:sz w:val="28"/>
          <w:szCs w:val="28"/>
          <w:shd w:val="clear" w:color="auto" w:fill="FFFFFF"/>
        </w:rPr>
        <w:drawing>
          <wp:inline distT="0" distB="0" distL="0" distR="0" wp14:anchorId="2BEC433C" wp14:editId="21DC18E9">
            <wp:extent cx="5943600" cy="27832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24-01-15 044206.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783205"/>
                    </a:xfrm>
                    <a:prstGeom prst="rect">
                      <a:avLst/>
                    </a:prstGeom>
                  </pic:spPr>
                </pic:pic>
              </a:graphicData>
            </a:graphic>
          </wp:inline>
        </w:drawing>
      </w:r>
      <w:r>
        <w:rPr>
          <w:rFonts w:asciiTheme="majorBidi" w:hAnsiTheme="majorBidi" w:cstheme="majorBidi"/>
          <w:noProof/>
          <w:color w:val="000000" w:themeColor="text1"/>
          <w:sz w:val="28"/>
          <w:szCs w:val="28"/>
          <w:shd w:val="clear" w:color="auto" w:fill="FFFFFF"/>
        </w:rPr>
        <w:drawing>
          <wp:inline distT="0" distB="0" distL="0" distR="0" wp14:anchorId="13B45A65" wp14:editId="08FC8D91">
            <wp:extent cx="5943600" cy="279590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4-01-15 052829.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795905"/>
                    </a:xfrm>
                    <a:prstGeom prst="rect">
                      <a:avLst/>
                    </a:prstGeom>
                  </pic:spPr>
                </pic:pic>
              </a:graphicData>
            </a:graphic>
          </wp:inline>
        </w:drawing>
      </w: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Pr="00920A06" w:rsidRDefault="00920A06" w:rsidP="00785AAD">
      <w:pPr>
        <w:jc w:val="both"/>
        <w:rPr>
          <w:rFonts w:asciiTheme="majorBidi" w:hAnsiTheme="majorBidi" w:cstheme="majorBidi"/>
          <w:b/>
          <w:bCs/>
          <w:color w:val="000000" w:themeColor="text1"/>
          <w:sz w:val="28"/>
          <w:szCs w:val="28"/>
          <w:shd w:val="clear" w:color="auto" w:fill="FFFFFF"/>
        </w:rPr>
      </w:pPr>
      <w:r w:rsidRPr="00920A06">
        <w:rPr>
          <w:rFonts w:asciiTheme="majorBidi" w:hAnsiTheme="majorBidi" w:cstheme="majorBidi"/>
          <w:b/>
          <w:bCs/>
          <w:color w:val="000000" w:themeColor="text1"/>
          <w:sz w:val="28"/>
          <w:szCs w:val="28"/>
          <w:shd w:val="clear" w:color="auto" w:fill="FFFFFF"/>
        </w:rPr>
        <w:lastRenderedPageBreak/>
        <w:t>OUR SERVICES</w:t>
      </w:r>
    </w:p>
    <w:p w:rsidR="00920A06" w:rsidRDefault="00920A06" w:rsidP="00785AAD">
      <w:pPr>
        <w:jc w:val="both"/>
        <w:rPr>
          <w:rFonts w:asciiTheme="majorBidi" w:hAnsiTheme="majorBidi" w:cstheme="majorBidi"/>
          <w:color w:val="000000" w:themeColor="text1"/>
          <w:sz w:val="28"/>
          <w:szCs w:val="28"/>
          <w:shd w:val="clear" w:color="auto" w:fill="FFFFFF"/>
        </w:rPr>
      </w:pPr>
      <w:r>
        <w:rPr>
          <w:rFonts w:asciiTheme="majorBidi" w:hAnsiTheme="majorBidi" w:cstheme="majorBidi"/>
          <w:noProof/>
          <w:color w:val="000000" w:themeColor="text1"/>
          <w:sz w:val="28"/>
          <w:szCs w:val="28"/>
          <w:shd w:val="clear" w:color="auto" w:fill="FFFFFF"/>
        </w:rPr>
        <w:drawing>
          <wp:inline distT="0" distB="0" distL="0" distR="0" wp14:anchorId="5BCFA1FB" wp14:editId="4785FDC3">
            <wp:extent cx="5943600" cy="27889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4-01-15 044316.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88920"/>
                    </a:xfrm>
                    <a:prstGeom prst="rect">
                      <a:avLst/>
                    </a:prstGeom>
                  </pic:spPr>
                </pic:pic>
              </a:graphicData>
            </a:graphic>
          </wp:inline>
        </w:drawing>
      </w:r>
      <w:r>
        <w:rPr>
          <w:rFonts w:asciiTheme="majorBidi" w:hAnsiTheme="majorBidi" w:cstheme="majorBidi"/>
          <w:noProof/>
          <w:color w:val="000000" w:themeColor="text1"/>
          <w:sz w:val="28"/>
          <w:szCs w:val="28"/>
          <w:shd w:val="clear" w:color="auto" w:fill="FFFFFF"/>
        </w:rPr>
        <w:drawing>
          <wp:inline distT="0" distB="0" distL="0" distR="0" wp14:anchorId="7A650B09" wp14:editId="11655960">
            <wp:extent cx="5943600" cy="279146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 2024-01-15 044627.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791460"/>
                    </a:xfrm>
                    <a:prstGeom prst="rect">
                      <a:avLst/>
                    </a:prstGeom>
                  </pic:spPr>
                </pic:pic>
              </a:graphicData>
            </a:graphic>
          </wp:inline>
        </w:drawing>
      </w: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Pr="00920A06" w:rsidRDefault="00920A06" w:rsidP="00785AAD">
      <w:pPr>
        <w:jc w:val="both"/>
        <w:rPr>
          <w:rFonts w:asciiTheme="majorBidi" w:hAnsiTheme="majorBidi" w:cstheme="majorBidi"/>
          <w:b/>
          <w:bCs/>
          <w:color w:val="000000" w:themeColor="text1"/>
          <w:sz w:val="28"/>
          <w:szCs w:val="28"/>
          <w:shd w:val="clear" w:color="auto" w:fill="FFFFFF"/>
        </w:rPr>
      </w:pPr>
      <w:r w:rsidRPr="00920A06">
        <w:rPr>
          <w:rFonts w:asciiTheme="majorBidi" w:hAnsiTheme="majorBidi" w:cstheme="majorBidi"/>
          <w:b/>
          <w:bCs/>
          <w:color w:val="000000" w:themeColor="text1"/>
          <w:sz w:val="28"/>
          <w:szCs w:val="28"/>
          <w:shd w:val="clear" w:color="auto" w:fill="FFFFFF"/>
        </w:rPr>
        <w:lastRenderedPageBreak/>
        <w:t>OUR BLOG</w:t>
      </w:r>
    </w:p>
    <w:p w:rsidR="00920A06" w:rsidRDefault="00920A06" w:rsidP="00785AAD">
      <w:pPr>
        <w:jc w:val="both"/>
        <w:rPr>
          <w:rFonts w:asciiTheme="majorBidi" w:hAnsiTheme="majorBidi" w:cstheme="majorBidi"/>
          <w:color w:val="000000" w:themeColor="text1"/>
          <w:sz w:val="28"/>
          <w:szCs w:val="28"/>
          <w:shd w:val="clear" w:color="auto" w:fill="FFFFFF"/>
        </w:rPr>
      </w:pPr>
      <w:r>
        <w:rPr>
          <w:rFonts w:asciiTheme="majorBidi" w:hAnsiTheme="majorBidi" w:cstheme="majorBidi"/>
          <w:noProof/>
          <w:color w:val="000000" w:themeColor="text1"/>
          <w:sz w:val="28"/>
          <w:szCs w:val="28"/>
          <w:shd w:val="clear" w:color="auto" w:fill="FFFFFF"/>
        </w:rPr>
        <w:drawing>
          <wp:inline distT="0" distB="0" distL="0" distR="0" wp14:anchorId="78226A26" wp14:editId="5B4F2F6F">
            <wp:extent cx="5943600" cy="278320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4-01-15 045314.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83205"/>
                    </a:xfrm>
                    <a:prstGeom prst="rect">
                      <a:avLst/>
                    </a:prstGeom>
                  </pic:spPr>
                </pic:pic>
              </a:graphicData>
            </a:graphic>
          </wp:inline>
        </w:drawing>
      </w:r>
      <w:r>
        <w:rPr>
          <w:rFonts w:asciiTheme="majorBidi" w:hAnsiTheme="majorBidi" w:cstheme="majorBidi"/>
          <w:noProof/>
          <w:color w:val="000000" w:themeColor="text1"/>
          <w:sz w:val="28"/>
          <w:szCs w:val="28"/>
          <w:shd w:val="clear" w:color="auto" w:fill="FFFFFF"/>
        </w:rPr>
        <w:drawing>
          <wp:inline distT="0" distB="0" distL="0" distR="0" wp14:anchorId="07DBAA71" wp14:editId="112660DC">
            <wp:extent cx="5943600" cy="27857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4-01-15 045338.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785745"/>
                    </a:xfrm>
                    <a:prstGeom prst="rect">
                      <a:avLst/>
                    </a:prstGeom>
                  </pic:spPr>
                </pic:pic>
              </a:graphicData>
            </a:graphic>
          </wp:inline>
        </w:drawing>
      </w: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Pr="00515B4D" w:rsidRDefault="00920A06" w:rsidP="00785AAD">
      <w:pPr>
        <w:jc w:val="both"/>
        <w:rPr>
          <w:rFonts w:asciiTheme="majorBidi" w:hAnsiTheme="majorBidi" w:cstheme="majorBidi"/>
          <w:b/>
          <w:bCs/>
          <w:color w:val="000000" w:themeColor="text1"/>
          <w:sz w:val="28"/>
          <w:szCs w:val="28"/>
          <w:shd w:val="clear" w:color="auto" w:fill="FFFFFF"/>
        </w:rPr>
      </w:pPr>
      <w:r w:rsidRPr="00515B4D">
        <w:rPr>
          <w:rFonts w:asciiTheme="majorBidi" w:hAnsiTheme="majorBidi" w:cstheme="majorBidi"/>
          <w:b/>
          <w:bCs/>
          <w:color w:val="000000" w:themeColor="text1"/>
          <w:sz w:val="28"/>
          <w:szCs w:val="28"/>
          <w:shd w:val="clear" w:color="auto" w:fill="FFFFFF"/>
        </w:rPr>
        <w:lastRenderedPageBreak/>
        <w:t>ABOUT</w:t>
      </w:r>
    </w:p>
    <w:p w:rsidR="00920A06" w:rsidRDefault="00920A06" w:rsidP="00785AAD">
      <w:pPr>
        <w:jc w:val="both"/>
        <w:rPr>
          <w:rFonts w:asciiTheme="majorBidi" w:hAnsiTheme="majorBidi" w:cstheme="majorBidi"/>
          <w:color w:val="000000" w:themeColor="text1"/>
          <w:sz w:val="28"/>
          <w:szCs w:val="28"/>
          <w:shd w:val="clear" w:color="auto" w:fill="FFFFFF"/>
        </w:rPr>
      </w:pPr>
      <w:r>
        <w:rPr>
          <w:rFonts w:asciiTheme="majorBidi" w:hAnsiTheme="majorBidi" w:cstheme="majorBidi"/>
          <w:noProof/>
          <w:color w:val="000000" w:themeColor="text1"/>
          <w:sz w:val="28"/>
          <w:szCs w:val="28"/>
          <w:shd w:val="clear" w:color="auto" w:fill="FFFFFF"/>
        </w:rPr>
        <w:drawing>
          <wp:inline distT="0" distB="0" distL="0" distR="0" wp14:anchorId="085E870E" wp14:editId="2D6FE13B">
            <wp:extent cx="5943600" cy="2776855"/>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4-01-15 051551.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776855"/>
                    </a:xfrm>
                    <a:prstGeom prst="rect">
                      <a:avLst/>
                    </a:prstGeom>
                  </pic:spPr>
                </pic:pic>
              </a:graphicData>
            </a:graphic>
          </wp:inline>
        </w:drawing>
      </w:r>
      <w:r>
        <w:rPr>
          <w:rFonts w:asciiTheme="majorBidi" w:hAnsiTheme="majorBidi" w:cstheme="majorBidi"/>
          <w:noProof/>
          <w:color w:val="000000" w:themeColor="text1"/>
          <w:sz w:val="28"/>
          <w:szCs w:val="28"/>
          <w:shd w:val="clear" w:color="auto" w:fill="FFFFFF"/>
        </w:rPr>
        <w:drawing>
          <wp:inline distT="0" distB="0" distL="0" distR="0" wp14:anchorId="3820504D" wp14:editId="4AB578D5">
            <wp:extent cx="5943600" cy="2772410"/>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 2024-01-15 045439.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772410"/>
                    </a:xfrm>
                    <a:prstGeom prst="rect">
                      <a:avLst/>
                    </a:prstGeom>
                  </pic:spPr>
                </pic:pic>
              </a:graphicData>
            </a:graphic>
          </wp:inline>
        </w:drawing>
      </w: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Pr="00515B4D" w:rsidRDefault="00920A06" w:rsidP="00785AAD">
      <w:pPr>
        <w:jc w:val="both"/>
        <w:rPr>
          <w:rFonts w:asciiTheme="majorBidi" w:hAnsiTheme="majorBidi" w:cstheme="majorBidi"/>
          <w:b/>
          <w:bCs/>
          <w:color w:val="000000" w:themeColor="text1"/>
          <w:sz w:val="28"/>
          <w:szCs w:val="28"/>
          <w:shd w:val="clear" w:color="auto" w:fill="FFFFFF"/>
        </w:rPr>
      </w:pPr>
      <w:r w:rsidRPr="00515B4D">
        <w:rPr>
          <w:rFonts w:asciiTheme="majorBidi" w:hAnsiTheme="majorBidi" w:cstheme="majorBidi"/>
          <w:b/>
          <w:bCs/>
          <w:color w:val="000000" w:themeColor="text1"/>
          <w:sz w:val="28"/>
          <w:szCs w:val="28"/>
          <w:shd w:val="clear" w:color="auto" w:fill="FFFFFF"/>
        </w:rPr>
        <w:lastRenderedPageBreak/>
        <w:t>CONTACT US</w:t>
      </w:r>
    </w:p>
    <w:p w:rsidR="00920A06" w:rsidRDefault="00920A06" w:rsidP="00785AAD">
      <w:pPr>
        <w:jc w:val="both"/>
        <w:rPr>
          <w:rFonts w:asciiTheme="majorBidi" w:hAnsiTheme="majorBidi" w:cstheme="majorBidi"/>
          <w:color w:val="000000" w:themeColor="text1"/>
          <w:sz w:val="28"/>
          <w:szCs w:val="28"/>
          <w:shd w:val="clear" w:color="auto" w:fill="FFFFFF"/>
        </w:rPr>
      </w:pPr>
      <w:r>
        <w:rPr>
          <w:rFonts w:asciiTheme="majorBidi" w:hAnsiTheme="majorBidi" w:cstheme="majorBidi"/>
          <w:noProof/>
          <w:color w:val="000000" w:themeColor="text1"/>
          <w:sz w:val="28"/>
          <w:szCs w:val="28"/>
          <w:shd w:val="clear" w:color="auto" w:fill="FFFFFF"/>
        </w:rPr>
        <w:drawing>
          <wp:inline distT="0" distB="0" distL="0" distR="0" wp14:anchorId="2EE95B92" wp14:editId="496AC1DC">
            <wp:extent cx="5943600" cy="279463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 2024-01-15 051621.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794635"/>
                    </a:xfrm>
                    <a:prstGeom prst="rect">
                      <a:avLst/>
                    </a:prstGeom>
                  </pic:spPr>
                </pic:pic>
              </a:graphicData>
            </a:graphic>
          </wp:inline>
        </w:drawing>
      </w:r>
      <w:r>
        <w:rPr>
          <w:rFonts w:asciiTheme="majorBidi" w:hAnsiTheme="majorBidi" w:cstheme="majorBidi"/>
          <w:noProof/>
          <w:color w:val="000000" w:themeColor="text1"/>
          <w:sz w:val="28"/>
          <w:szCs w:val="28"/>
          <w:shd w:val="clear" w:color="auto" w:fill="FFFFFF"/>
        </w:rPr>
        <w:drawing>
          <wp:inline distT="0" distB="0" distL="0" distR="0" wp14:anchorId="1F9BFC40" wp14:editId="3E28E93C">
            <wp:extent cx="5943600" cy="27889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 2024-01-15 051642.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788920"/>
                    </a:xfrm>
                    <a:prstGeom prst="rect">
                      <a:avLst/>
                    </a:prstGeom>
                  </pic:spPr>
                </pic:pic>
              </a:graphicData>
            </a:graphic>
          </wp:inline>
        </w:drawing>
      </w: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920A06" w:rsidRDefault="00920A06" w:rsidP="00785AAD">
      <w:pPr>
        <w:jc w:val="both"/>
        <w:rPr>
          <w:rFonts w:asciiTheme="majorBidi" w:hAnsiTheme="majorBidi" w:cstheme="majorBidi"/>
          <w:color w:val="000000" w:themeColor="text1"/>
          <w:sz w:val="28"/>
          <w:szCs w:val="28"/>
          <w:shd w:val="clear" w:color="auto" w:fill="FFFFFF"/>
        </w:rPr>
      </w:pPr>
    </w:p>
    <w:p w:rsidR="00D13F9E" w:rsidRPr="007036D0" w:rsidRDefault="00D13F9E" w:rsidP="00515B4D">
      <w:pPr>
        <w:jc w:val="both"/>
        <w:outlineLvl w:val="0"/>
        <w:rPr>
          <w:rFonts w:asciiTheme="majorBidi" w:hAnsiTheme="majorBidi" w:cstheme="majorBidi"/>
          <w:b/>
          <w:bCs/>
          <w:color w:val="000000" w:themeColor="text1"/>
          <w:sz w:val="28"/>
          <w:szCs w:val="28"/>
          <w:shd w:val="clear" w:color="auto" w:fill="FFFFFF"/>
        </w:rPr>
      </w:pPr>
      <w:bookmarkStart w:id="75" w:name="_Toc156232413"/>
      <w:r w:rsidRPr="007036D0">
        <w:rPr>
          <w:rFonts w:asciiTheme="majorBidi" w:hAnsiTheme="majorBidi" w:cstheme="majorBidi"/>
          <w:b/>
          <w:bCs/>
          <w:color w:val="000000" w:themeColor="text1"/>
          <w:sz w:val="28"/>
          <w:szCs w:val="28"/>
          <w:shd w:val="clear" w:color="auto" w:fill="FFFFFF"/>
        </w:rPr>
        <w:lastRenderedPageBreak/>
        <w:t>Project Overview:</w:t>
      </w:r>
      <w:bookmarkEnd w:id="75"/>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objective of this web development project was to create a robust and visually appealing website for a restaurant, addressing the specific requirements outlined by the owner. The central focus was on ensuring a seamless user experience, emphasizing the separate categorization of food and drink sections as per the owner's request.</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515B4D">
      <w:pPr>
        <w:jc w:val="both"/>
        <w:outlineLvl w:val="1"/>
        <w:rPr>
          <w:rFonts w:asciiTheme="majorBidi" w:hAnsiTheme="majorBidi" w:cstheme="majorBidi"/>
          <w:b/>
          <w:bCs/>
          <w:color w:val="000000" w:themeColor="text1"/>
          <w:sz w:val="28"/>
          <w:szCs w:val="28"/>
          <w:shd w:val="clear" w:color="auto" w:fill="FFFFFF"/>
        </w:rPr>
      </w:pPr>
      <w:bookmarkStart w:id="76" w:name="_Toc156232414"/>
      <w:r w:rsidRPr="007036D0">
        <w:rPr>
          <w:rFonts w:asciiTheme="majorBidi" w:hAnsiTheme="majorBidi" w:cstheme="majorBidi"/>
          <w:b/>
          <w:bCs/>
          <w:color w:val="000000" w:themeColor="text1"/>
          <w:sz w:val="28"/>
          <w:szCs w:val="28"/>
          <w:shd w:val="clear" w:color="auto" w:fill="FFFFFF"/>
        </w:rPr>
        <w:t>Owner's Requirements:</w:t>
      </w:r>
      <w:bookmarkEnd w:id="76"/>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owner provided a detailed set of requirements to be incorporated into the website. Notably, the key directive was to distinctly present the various food and drink offerings. This necessitated the creation of separate sections for each category, enhancing user navigation and overall usability.</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Implemented Changes:</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In response to the owner's directives, the following key changes were implemented:</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1. Separate Sections for Food and Drinks:</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Distinct sections were created on the website to showcase the diverse offerings of food and drinks. This ensures clarity for visitors, allowing them to easily navigate and explore the menu items of their choice.</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2. Visual Representation:</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o enhance the user experience, each menu item is accompanied by visually appealing images. This addition aligns with the owner's vision of not just providing a list of items but creating an immersive and enticing presentation.</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3. Intuitive Navigation:</w:t>
      </w:r>
    </w:p>
    <w:p w:rsidR="00D13F9E" w:rsidRPr="007036D0" w:rsidRDefault="00D13F9E" w:rsidP="00BB5247">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User-friendly navigation was a paramount consideration. The website layout was designed to facilitate effortless movement between the different sections, enabling visitors to explore the menu comprehensively.</w:t>
      </w: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lastRenderedPageBreak/>
        <w:t>4. Responsive Design:</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Recognizing the importance of accessibility across various devices, the website was optimized for responsiveness. Whether accessed on desktops, tablets, or smartphones, the design ensures a consistent and enjoyable experience.</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Technical Considerations:</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While implementing these changes, various technical aspects were taken into account:</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1. Database Structure:</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backend database was structured to efficiently manage and retrieve data related to food and drink items. This organization ensures seamless updates and additions in the future.</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2. Content Management System (CMS):</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implementation of a robust CMS allows for easy management of menu content. This empowers the restaurant staff to update offerings, prices, and images without requiring technical expertise.</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p>
    <w:p w:rsidR="00D13F9E" w:rsidRPr="007036D0" w:rsidRDefault="00D13F9E"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3. Mobile Optimization:</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Given the prevalence of mobile users, special attention was given to optimizing the website for mobile devices. This involved thorough testing to guarantee a smooth experience on smaller screens.</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920A06" w:rsidRPr="007036D0" w:rsidRDefault="00D13F9E"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implemented changes align with the owner's explicit requirements, particularly the separation of food and drink sections, enhancing the overall functionality and aesthetics of the restaurant website. The collaboration between design and development teams was instrumental in translating the owner's vision into a user-friendly and visually engaging digital platform.</w:t>
      </w:r>
    </w:p>
    <w:p w:rsidR="00D13F9E" w:rsidRPr="007036D0" w:rsidRDefault="00D13F9E" w:rsidP="007036D0">
      <w:pPr>
        <w:jc w:val="both"/>
        <w:rPr>
          <w:rFonts w:asciiTheme="majorBidi" w:hAnsiTheme="majorBidi" w:cstheme="majorBidi"/>
          <w:color w:val="000000" w:themeColor="text1"/>
          <w:sz w:val="28"/>
          <w:szCs w:val="28"/>
          <w:shd w:val="clear" w:color="auto" w:fill="FFFFFF"/>
        </w:rPr>
      </w:pPr>
    </w:p>
    <w:p w:rsidR="00421916" w:rsidRPr="007036D0" w:rsidRDefault="00421916" w:rsidP="00515B4D">
      <w:pPr>
        <w:jc w:val="both"/>
        <w:outlineLvl w:val="0"/>
        <w:rPr>
          <w:rFonts w:asciiTheme="majorBidi" w:hAnsiTheme="majorBidi" w:cstheme="majorBidi"/>
          <w:b/>
          <w:bCs/>
          <w:color w:val="000000" w:themeColor="text1"/>
          <w:sz w:val="28"/>
          <w:szCs w:val="28"/>
          <w:shd w:val="clear" w:color="auto" w:fill="FFFFFF"/>
        </w:rPr>
      </w:pPr>
      <w:bookmarkStart w:id="77" w:name="_Toc156232415"/>
      <w:r w:rsidRPr="007036D0">
        <w:rPr>
          <w:rFonts w:asciiTheme="majorBidi" w:hAnsiTheme="majorBidi" w:cstheme="majorBidi"/>
          <w:b/>
          <w:bCs/>
          <w:color w:val="000000" w:themeColor="text1"/>
          <w:sz w:val="28"/>
          <w:szCs w:val="28"/>
          <w:shd w:val="clear" w:color="auto" w:fill="FFFFFF"/>
        </w:rPr>
        <w:lastRenderedPageBreak/>
        <w:t>Project Overview:</w:t>
      </w:r>
      <w:bookmarkEnd w:id="77"/>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objective of this project was to design and develop a multipage website, adhering to the specifications outlined in the design document. The use of HTML and CSS served as the primary programming languages for this endeavor, providing a foundation for building a visually appealing and functional website.</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p>
    <w:p w:rsidR="00421916" w:rsidRPr="007036D0" w:rsidRDefault="00421916" w:rsidP="00515B4D">
      <w:pPr>
        <w:jc w:val="both"/>
        <w:outlineLvl w:val="1"/>
        <w:rPr>
          <w:rFonts w:asciiTheme="majorBidi" w:hAnsiTheme="majorBidi" w:cstheme="majorBidi"/>
          <w:b/>
          <w:bCs/>
          <w:color w:val="000000" w:themeColor="text1"/>
          <w:sz w:val="28"/>
          <w:szCs w:val="28"/>
          <w:shd w:val="clear" w:color="auto" w:fill="FFFFFF"/>
        </w:rPr>
      </w:pPr>
      <w:bookmarkStart w:id="78" w:name="_Toc156232416"/>
      <w:r w:rsidRPr="007036D0">
        <w:rPr>
          <w:rFonts w:asciiTheme="majorBidi" w:hAnsiTheme="majorBidi" w:cstheme="majorBidi"/>
          <w:b/>
          <w:bCs/>
          <w:color w:val="000000" w:themeColor="text1"/>
          <w:sz w:val="28"/>
          <w:szCs w:val="28"/>
          <w:shd w:val="clear" w:color="auto" w:fill="FFFFFF"/>
        </w:rPr>
        <w:t>Design and Development Evaluation:</w:t>
      </w:r>
      <w:bookmarkEnd w:id="78"/>
    </w:p>
    <w:p w:rsidR="00421916" w:rsidRPr="007036D0" w:rsidRDefault="00421916"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1. Adherence to Design Document:</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design and development process was closely aligned with the specifications detailed in the design document. The multipage structure was implemented, featuring distinct sections for various content categories. This ensured a cohesive user experience in line with the initial project vision.</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p>
    <w:p w:rsidR="00421916" w:rsidRPr="007036D0" w:rsidRDefault="00421916"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2. Technical Challenges Faced:</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a. Dynamic Pricing Algorithm:</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 xml:space="preserve">Implementing a dynamic pricing </w:t>
      </w:r>
      <w:r w:rsidR="00515B4D">
        <w:rPr>
          <w:rFonts w:asciiTheme="majorBidi" w:hAnsiTheme="majorBidi" w:cstheme="majorBidi"/>
          <w:color w:val="000000" w:themeColor="text1"/>
          <w:sz w:val="28"/>
          <w:szCs w:val="28"/>
          <w:shd w:val="clear" w:color="auto" w:fill="FFFFFF"/>
        </w:rPr>
        <w:t xml:space="preserve"> </w:t>
      </w:r>
      <w:r w:rsidRPr="007036D0">
        <w:rPr>
          <w:rFonts w:asciiTheme="majorBidi" w:hAnsiTheme="majorBidi" w:cstheme="majorBidi"/>
          <w:color w:val="000000" w:themeColor="text1"/>
          <w:sz w:val="28"/>
          <w:szCs w:val="28"/>
          <w:shd w:val="clear" w:color="auto" w:fill="FFFFFF"/>
        </w:rPr>
        <w:t>algorithm based on user behavior presented a complex challenge. The JavaScript logic required careful testing to ensure accurate calculations. Debugging and refining the algorithm took significant time but resulted in a personalized pricing feature.</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b. Payment Gateway Integration:</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integration of a secure payment gateway posed challenges due to stringent security protocols. Ensuring compliance with payment industry standards and seamless user experiences required collaboration with the payment service provider. Persistent testing and communication were vital for successful integration.</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p>
    <w:p w:rsidR="00421916" w:rsidRPr="007036D0" w:rsidRDefault="00421916"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3. Visual Design Iterations:</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visual design underwent iterations, particularly in the product display and checkout pages. Feedback from stakeholders prompted adjustments in color schemes and layout. The iterative design process facilitated improved aesthetics and alignment with the brand's identity.</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p>
    <w:p w:rsidR="00421916" w:rsidRPr="007036D0" w:rsidRDefault="00421916"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4. Cross-Browser Compatibility:</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Ensuring the website's compatibility across various browsers proved challenging. Divergent rendering behaviors and performance disparities necessitated meticulous testing and adjustments in the CSS stylesheets to achieve consistent visual presentation.</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p>
    <w:p w:rsidR="00421916" w:rsidRPr="007036D0" w:rsidRDefault="00421916"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5. User Feedback Integration:</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Continuous user feedback was integrated into the development process. Regular usability testing sessions and feedback surveys guided adjustments in the user interface and overall user experience. Iterative improvements were made based on real-time user insights.</w:t>
      </w:r>
    </w:p>
    <w:p w:rsidR="00421916" w:rsidRPr="007036D0" w:rsidRDefault="00421916" w:rsidP="007036D0">
      <w:pPr>
        <w:jc w:val="both"/>
        <w:rPr>
          <w:rFonts w:asciiTheme="majorBidi" w:hAnsiTheme="majorBidi" w:cstheme="majorBidi"/>
          <w:color w:val="000000" w:themeColor="text1"/>
          <w:sz w:val="28"/>
          <w:szCs w:val="28"/>
          <w:shd w:val="clear" w:color="auto" w:fill="FFFFFF"/>
        </w:rPr>
      </w:pPr>
    </w:p>
    <w:p w:rsidR="00421916" w:rsidRPr="007036D0" w:rsidRDefault="00421916"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Conclusion:</w:t>
      </w:r>
    </w:p>
    <w:p w:rsidR="00D13F9E" w:rsidRDefault="00421916"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e-commerce website design and development successfully translated the design document into a functional platform. Overcoming technical challenges such as dynamic pricing and payment gateway integration showcased the team's problem-solving capabilities. The iterative design process and user feedback integration contributed to a final product that met stakeholder expectations.</w:t>
      </w: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BB5247" w:rsidRPr="007036D0" w:rsidRDefault="00BB5247" w:rsidP="007036D0">
      <w:pPr>
        <w:jc w:val="both"/>
        <w:rPr>
          <w:rFonts w:asciiTheme="majorBidi" w:hAnsiTheme="majorBidi" w:cstheme="majorBidi"/>
          <w:color w:val="000000" w:themeColor="text1"/>
          <w:sz w:val="28"/>
          <w:szCs w:val="28"/>
          <w:shd w:val="clear" w:color="auto" w:fill="FFFFFF"/>
        </w:rPr>
      </w:pPr>
    </w:p>
    <w:bookmarkStart w:id="79" w:name="_Toc156232417"/>
    <w:p w:rsidR="00293CB4" w:rsidRPr="007036D0" w:rsidRDefault="0094195C" w:rsidP="00515B4D">
      <w:pPr>
        <w:jc w:val="center"/>
        <w:outlineLvl w:val="0"/>
        <w:rPr>
          <w:rFonts w:asciiTheme="majorBidi" w:hAnsiTheme="majorBidi" w:cstheme="majorBidi"/>
          <w:b/>
          <w:bCs/>
          <w:color w:val="000000" w:themeColor="text1"/>
          <w:sz w:val="28"/>
          <w:szCs w:val="28"/>
          <w:shd w:val="clear" w:color="auto" w:fill="FFFFFF"/>
        </w:rPr>
      </w:pPr>
      <w:r>
        <w:rPr>
          <w:rFonts w:asciiTheme="majorBidi" w:hAnsiTheme="majorBidi" w:cstheme="majorBidi"/>
          <w:b/>
          <w:bCs/>
          <w:noProof/>
          <w:color w:val="000000" w:themeColor="text1"/>
          <w:sz w:val="28"/>
          <w:szCs w:val="28"/>
        </w:rPr>
        <w:lastRenderedPageBreak/>
        <mc:AlternateContent>
          <mc:Choice Requires="wps">
            <w:drawing>
              <wp:anchor distT="0" distB="0" distL="114300" distR="114300" simplePos="0" relativeHeight="251678720" behindDoc="1" locked="0" layoutInCell="1" allowOverlap="1" wp14:anchorId="42886F4D" wp14:editId="0722A1E9">
                <wp:simplePos x="0" y="0"/>
                <wp:positionH relativeFrom="column">
                  <wp:posOffset>-312516</wp:posOffset>
                </wp:positionH>
                <wp:positionV relativeFrom="paragraph">
                  <wp:posOffset>-300942</wp:posOffset>
                </wp:positionV>
                <wp:extent cx="6667017" cy="8495818"/>
                <wp:effectExtent l="19050" t="19050" r="19685" b="19685"/>
                <wp:wrapNone/>
                <wp:docPr id="46" name="Text Box 46"/>
                <wp:cNvGraphicFramePr/>
                <a:graphic xmlns:a="http://schemas.openxmlformats.org/drawingml/2006/main">
                  <a:graphicData uri="http://schemas.microsoft.com/office/word/2010/wordprocessingShape">
                    <wps:wsp>
                      <wps:cNvSpPr txBox="1"/>
                      <wps:spPr>
                        <a:xfrm>
                          <a:off x="0" y="0"/>
                          <a:ext cx="6667017" cy="8495818"/>
                        </a:xfrm>
                        <a:prstGeom prst="rect">
                          <a:avLst/>
                        </a:prstGeom>
                        <a:noFill/>
                        <a:ln w="38100">
                          <a:solidFill>
                            <a:schemeClr val="accent5">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03352" w:rsidRDefault="008033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886F4D" id="Text Box 46" o:spid="_x0000_s1043" type="#_x0000_t202" style="position:absolute;left:0;text-align:left;margin-left:-24.6pt;margin-top:-23.7pt;width:524.95pt;height:668.9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3+pAIAAL4FAAAOAAAAZHJzL2Uyb0RvYy54bWysVEtv2zAMvg/YfxB0X223eTWoU2QtOgzo&#10;2mLt0LMiS40xSdQkJXb260fJdhJ026HDLrZEfqTIj4+Ly1YrshXO12BKWpzklAjDoarNS0m/Pd18&#10;mFHiAzMVU2BESXfC08vF+3cXjZ2LU1iDqoQj6MT4eWNLug7BzrPM87XQzJ+AFQaVEpxmAa/uJasc&#10;a9C7Vtlpnk+yBlxlHXDhPUqvOyVdJP9SCh7upfQiEFVSjC2kr0vfVfxmiws2f3HMrmveh8H+IQrN&#10;aoOP7l1ds8DIxtW/udI1d+BBhhMOOgMpay5SDphNkb/K5nHNrEi5IDne7mny/88tv9s+OFJXJR1N&#10;KDFMY42eRBvIR2gJipCfxvo5wh4tAkOLcqzzIPcojGm30un4x4QI6pHp3Z7d6I2jcDKZTPNiSglH&#10;3Wx0Pp4Vs+gnO5hb58MnAZrEQ0kdli+xyra3PnTQARJfM3BTK5VKqAxpSno2K/I8WXhQdRW1EZe6&#10;SVwpR7YM+4BxLkwYJ5za6C9QdfLpOEfr7pm9SYrvyBtGq0x0KlJ39XFFjjou0inslIgYZb4Kiewm&#10;Sv4aSWIz+UV0REmM+y2GPf4Q1VuMuzyGl8GEvbGuDbiOzTiOBwKr70PIssMjSUd5x2NoV21qq+Js&#10;6JUVVDtsIQfdEHrLb2os8y3z4YE5nDrsGtwk4R4/UgGWE/oTJWtwP/8kj3gcBtRS0uAUl9T/2DAn&#10;KFGfDY7JeTEaxbFPl9F4eooXd6xZHWvMRl8BNkiBO8vydIz4oIajdKCfceEs46uoYobj2yUNw/Eq&#10;dLsFFxYXy2UC4aBbFm7No+XRdaxSbOKn9pk523d6wCG5g2He2fxVw3fYaGlguQkg6zQNkeiO1b4A&#10;uCRSv/YLLW6h43tCHdbu4hcAAAD//wMAUEsDBBQABgAIAAAAIQBMaBZF3gAAAA0BAAAPAAAAZHJz&#10;L2Rvd25yZXYueG1sTI/BTsMwDIbvSLxDZKRd0JasGoyWptOENO6UCq5pY9pC4lRNunVvT3qC22/5&#10;0+/P+WG2hp1x9L0jCduNAIbUON1TK6F6P62fgPmgSCvjCCVc0cOhuL3JVabdhd7wXIaWxRLymZLQ&#10;hTBknPumQ6v8xg1IcfflRqtCHMeW61FdYrk1PBHikVvVU7zQqQFfOmx+yslKoNGi+t6mZfla1cfp&#10;86O6N6dKytXdfHwGFnAOfzAs+lEdiuhUu4m0Z0bCepcmEV3CfgdsIYQQe2B1TEkqHoAXOf//RfEL&#10;AAD//wMAUEsBAi0AFAAGAAgAAAAhALaDOJL+AAAA4QEAABMAAAAAAAAAAAAAAAAAAAAAAFtDb250&#10;ZW50X1R5cGVzXS54bWxQSwECLQAUAAYACAAAACEAOP0h/9YAAACUAQAACwAAAAAAAAAAAAAAAAAv&#10;AQAAX3JlbHMvLnJlbHNQSwECLQAUAAYACAAAACEAIEhN/qQCAAC+BQAADgAAAAAAAAAAAAAAAAAu&#10;AgAAZHJzL2Uyb0RvYy54bWxQSwECLQAUAAYACAAAACEATGgWRd4AAAANAQAADwAAAAAAAAAAAAAA&#10;AAD+BAAAZHJzL2Rvd25yZXYueG1sUEsFBgAAAAAEAAQA8wAAAAkGAAAAAA==&#10;" filled="f" strokecolor="#2f5496 [2408]" strokeweight="3pt">
                <v:textbox>
                  <w:txbxContent>
                    <w:p w:rsidR="00803352" w:rsidRDefault="00803352"/>
                  </w:txbxContent>
                </v:textbox>
              </v:shape>
            </w:pict>
          </mc:Fallback>
        </mc:AlternateContent>
      </w:r>
      <w:r w:rsidR="00293CB4" w:rsidRPr="007036D0">
        <w:rPr>
          <w:rFonts w:asciiTheme="majorBidi" w:hAnsiTheme="majorBidi" w:cstheme="majorBidi"/>
          <w:b/>
          <w:bCs/>
          <w:color w:val="000000" w:themeColor="text1"/>
          <w:sz w:val="28"/>
          <w:szCs w:val="28"/>
          <w:shd w:val="clear" w:color="auto" w:fill="FFFFFF"/>
        </w:rPr>
        <w:t>Test Plan for Restaurant Website</w:t>
      </w:r>
      <w:bookmarkEnd w:id="79"/>
    </w:p>
    <w:p w:rsidR="007036D0" w:rsidRPr="007036D0" w:rsidRDefault="007036D0" w:rsidP="007036D0">
      <w:pPr>
        <w:jc w:val="both"/>
        <w:rPr>
          <w:rFonts w:asciiTheme="majorBidi" w:hAnsiTheme="majorBidi" w:cstheme="majorBidi"/>
          <w:b/>
          <w:bCs/>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Introductio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purpose of this test plan is to ensure the effective and reliable functionality of the restaurant website. The website aims to provide users with a seamless experience in accessing information, viewing the menu, and making reservations. The testing process will cover various aspects, including functionality, usability, security, and performance.</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Objective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Verify that all features and functionalities outlined in the design document are implemented correctly.</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Ensure the website is user-friendly, providing an intuitive navigation experience.</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Validate the security measures implemented to protect user data and prevent vulnerabilitie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Evaluate the performance of the website under various conditions, including different devices and network speed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Test Scope:</w:t>
      </w: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In-Scope:</w:t>
      </w: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Functionality Tes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Navigation through different sections (Home, Menu, About Us, Contact).</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Menu item display and detail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Reservation form submissio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Contact form submissio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Mobile responsivenes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94195C" w:rsidP="007036D0">
      <w:pPr>
        <w:jc w:val="both"/>
        <w:rPr>
          <w:rFonts w:asciiTheme="majorBidi" w:hAnsiTheme="majorBidi" w:cstheme="majorBidi"/>
          <w:b/>
          <w:bCs/>
          <w:color w:val="000000" w:themeColor="text1"/>
          <w:sz w:val="28"/>
          <w:szCs w:val="28"/>
          <w:shd w:val="clear" w:color="auto" w:fill="FFFFFF"/>
        </w:rPr>
      </w:pPr>
      <w:r w:rsidRPr="0094195C">
        <w:rPr>
          <w:rFonts w:asciiTheme="majorBidi" w:hAnsiTheme="majorBidi" w:cstheme="majorBidi"/>
          <w:b/>
          <w:bCs/>
          <w:noProof/>
          <w:color w:val="000000" w:themeColor="text1"/>
          <w:sz w:val="28"/>
          <w:szCs w:val="28"/>
        </w:rPr>
        <w:lastRenderedPageBreak/>
        <mc:AlternateContent>
          <mc:Choice Requires="wps">
            <w:drawing>
              <wp:anchor distT="0" distB="0" distL="114300" distR="114300" simplePos="0" relativeHeight="251680768" behindDoc="0" locked="0" layoutInCell="1" allowOverlap="1" wp14:anchorId="56AA1F51" wp14:editId="57803EB1">
                <wp:simplePos x="0" y="0"/>
                <wp:positionH relativeFrom="column">
                  <wp:posOffset>-300701</wp:posOffset>
                </wp:positionH>
                <wp:positionV relativeFrom="paragraph">
                  <wp:posOffset>-212146</wp:posOffset>
                </wp:positionV>
                <wp:extent cx="6667017" cy="8495818"/>
                <wp:effectExtent l="19050" t="19050" r="19685" b="19685"/>
                <wp:wrapNone/>
                <wp:docPr id="47" name="Text Box 47"/>
                <wp:cNvGraphicFramePr/>
                <a:graphic xmlns:a="http://schemas.openxmlformats.org/drawingml/2006/main">
                  <a:graphicData uri="http://schemas.microsoft.com/office/word/2010/wordprocessingShape">
                    <wps:wsp>
                      <wps:cNvSpPr txBox="1"/>
                      <wps:spPr>
                        <a:xfrm>
                          <a:off x="0" y="0"/>
                          <a:ext cx="6667017" cy="8495818"/>
                        </a:xfrm>
                        <a:prstGeom prst="rect">
                          <a:avLst/>
                        </a:prstGeom>
                        <a:noFill/>
                        <a:ln w="38100">
                          <a:solidFill>
                            <a:srgbClr val="4472C4">
                              <a:lumMod val="75000"/>
                            </a:srgbClr>
                          </a:solidFill>
                        </a:ln>
                        <a:effectLst/>
                      </wps:spPr>
                      <wps:txbx>
                        <w:txbxContent>
                          <w:p w:rsidR="00803352" w:rsidRDefault="00803352" w:rsidP="009419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AA1F51" id="Text Box 47" o:spid="_x0000_s1044" type="#_x0000_t202" style="position:absolute;left:0;text-align:left;margin-left:-23.7pt;margin-top:-16.7pt;width:524.95pt;height:668.9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MsWYQIAALYEAAAOAAAAZHJzL2Uyb0RvYy54bWysVE2P2jAQvVfqf7B8L0lo+FhEWFFWVJW2&#10;uytBtWfjOBDJ9ri2IaG/vmMnsGjbU9WLsWde5uPNG+b3rZLkJKyrQRc0G6SUCM2hrPW+oD+2609T&#10;SpxnumQStCjoWTh6v/j4Yd6YmRjCAWQpLMEg2s0aU9CD92aWJI4fhGJuAEZodFZgFfP4tPuktKzB&#10;6EomwzQdJw3Y0ljgwjm0PnROuojxq0pw/1xVTngiC4q1+XjaeO7CmSzmbLa3zBxq3pfB/qEKxWqN&#10;Sa+hHphn5GjrP0KpmltwUPkBB5VAVdVcxB6wmyx9183mwIyIvSA5zlxpcv8vLH86vVhSlwXNJ5Ro&#10;pnBGW9F68gVagibkpzFuhrCNQaBv0Y5zvtgdGkPbbWVV+MWGCPqR6fOV3RCNo3E8Hk/SDLNw9E3z&#10;u9E0m4Y4ydvnxjr/VYAi4VJQi+OLrLLTo/Md9AIJ2TSsaynjCKUmTUE/T7M0jV84kHUZvAHn7H63&#10;kpacGKogzyfDVR5B8qi+Q9mZJ6MUP+1y9PhY2k0gLFTqEE9EYfUlBXo6GsLNt7s20pnlF452UJ6R&#10;Ogud+Jzh6xrbe2TOvzCLakO2cIP8Mx6VBGwD+hslB7C//mYPeBQBeilpUL0FdT+PzApK5DeN8rjL&#10;8jzIPT7y0WSID3vr2d169FGtAKnJcFcNj9eA9/JyrSyoV1y0ZciKLqY55i6ov1xXvtspXFQulssI&#10;QoEb5h/1xvAQOhAXhrdtX5k1/YQ9iuMJLjpns3eD7rDdqJdHD1UdVRCI7ljFEYUHLkccVr/IYftu&#10;3xH19nez+A0AAP//AwBQSwMEFAAGAAgAAAAhAP2DPHjhAAAADQEAAA8AAABkcnMvZG93bnJldi54&#10;bWxMj8tOwzAQRfdI/IM1SOxamyYBlMapEBVih0TpgqUTO48Sj4PtpqFfz3QFuzOaqztnis1sBzYZ&#10;H3qHEu6WApjB2ukeWwn7j5fFI7AQFWo1ODQSfkyATXl9VahcuxO+m2kXW0YlGHIloYtxzDkPdWes&#10;Cks3GqRd47xVkUbfcu3VicrtwFdC3HOreqQLnRrNc2fqr93RSjgkzbZ3zfQ9+v35NdtWn2/n6KS8&#10;vZmf1sCimeNfGC76pA4lOVXuiDqwQcIifUgpSpAkBJeEEKsMWEWUiDQDXhb8/xflLwAAAP//AwBQ&#10;SwECLQAUAAYACAAAACEAtoM4kv4AAADhAQAAEwAAAAAAAAAAAAAAAAAAAAAAW0NvbnRlbnRfVHlw&#10;ZXNdLnhtbFBLAQItABQABgAIAAAAIQA4/SH/1gAAAJQBAAALAAAAAAAAAAAAAAAAAC8BAABfcmVs&#10;cy8ucmVsc1BLAQItABQABgAIAAAAIQCnzMsWYQIAALYEAAAOAAAAAAAAAAAAAAAAAC4CAABkcnMv&#10;ZTJvRG9jLnhtbFBLAQItABQABgAIAAAAIQD9gzx44QAAAA0BAAAPAAAAAAAAAAAAAAAAALsEAABk&#10;cnMvZG93bnJldi54bWxQSwUGAAAAAAQABADzAAAAyQUAAAAA&#10;" filled="f" strokecolor="#2f5597" strokeweight="3pt">
                <v:textbox>
                  <w:txbxContent>
                    <w:p w:rsidR="00803352" w:rsidRDefault="00803352" w:rsidP="0094195C"/>
                  </w:txbxContent>
                </v:textbox>
              </v:shape>
            </w:pict>
          </mc:Fallback>
        </mc:AlternateContent>
      </w:r>
      <w:r w:rsidR="00293CB4" w:rsidRPr="007036D0">
        <w:rPr>
          <w:rFonts w:asciiTheme="majorBidi" w:hAnsiTheme="majorBidi" w:cstheme="majorBidi"/>
          <w:b/>
          <w:bCs/>
          <w:color w:val="000000" w:themeColor="text1"/>
          <w:sz w:val="28"/>
          <w:szCs w:val="28"/>
          <w:shd w:val="clear" w:color="auto" w:fill="FFFFFF"/>
        </w:rPr>
        <w:t>Usability Tes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Intuitive layout and navigatio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Consistent design and brand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Clear and concise menu presentatio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User-friendly reservation and contact form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Security Tes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SSL certificate verificatio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Form input validation to prevent SQL injection and cross-site scrip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Secure storage of user data.</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Performance Tes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Load time for different page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Performance on various devices (desktop, tablet, mobile).</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Responsiveness under different network speed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Out-of-Scope:</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Payment processing (if not applicable for reservation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Integration with external systems (e.g., third-party APIs) not directly related to the core website functionalitie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Test Environment:</w:t>
      </w: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The testing will be conducted in the following environment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Development Environment:</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Local servers and databases used during development.</w:t>
      </w:r>
    </w:p>
    <w:p w:rsidR="00293CB4" w:rsidRPr="007036D0" w:rsidRDefault="0094195C" w:rsidP="007036D0">
      <w:pPr>
        <w:jc w:val="both"/>
        <w:rPr>
          <w:rFonts w:asciiTheme="majorBidi" w:hAnsiTheme="majorBidi" w:cstheme="majorBidi"/>
          <w:b/>
          <w:bCs/>
          <w:color w:val="000000" w:themeColor="text1"/>
          <w:sz w:val="28"/>
          <w:szCs w:val="28"/>
          <w:shd w:val="clear" w:color="auto" w:fill="FFFFFF"/>
        </w:rPr>
      </w:pPr>
      <w:r>
        <w:rPr>
          <w:rFonts w:asciiTheme="majorBidi" w:hAnsiTheme="majorBidi" w:cstheme="majorBidi"/>
          <w:b/>
          <w:bCs/>
          <w:noProof/>
          <w:color w:val="000000" w:themeColor="text1"/>
          <w:sz w:val="28"/>
          <w:szCs w:val="28"/>
        </w:rPr>
        <w:lastRenderedPageBreak/>
        <mc:AlternateContent>
          <mc:Choice Requires="wps">
            <w:drawing>
              <wp:anchor distT="0" distB="0" distL="114300" distR="114300" simplePos="0" relativeHeight="251682816" behindDoc="0" locked="0" layoutInCell="1" allowOverlap="1" wp14:anchorId="6DF1E517" wp14:editId="73EE868F">
                <wp:simplePos x="0" y="0"/>
                <wp:positionH relativeFrom="column">
                  <wp:posOffset>-277792</wp:posOffset>
                </wp:positionH>
                <wp:positionV relativeFrom="paragraph">
                  <wp:posOffset>-293467</wp:posOffset>
                </wp:positionV>
                <wp:extent cx="6667017" cy="8495818"/>
                <wp:effectExtent l="19050" t="19050" r="19685" b="19685"/>
                <wp:wrapNone/>
                <wp:docPr id="48" name="Text Box 48"/>
                <wp:cNvGraphicFramePr/>
                <a:graphic xmlns:a="http://schemas.openxmlformats.org/drawingml/2006/main">
                  <a:graphicData uri="http://schemas.microsoft.com/office/word/2010/wordprocessingShape">
                    <wps:wsp>
                      <wps:cNvSpPr txBox="1"/>
                      <wps:spPr>
                        <a:xfrm>
                          <a:off x="0" y="0"/>
                          <a:ext cx="6667017" cy="8495818"/>
                        </a:xfrm>
                        <a:prstGeom prst="rect">
                          <a:avLst/>
                        </a:prstGeom>
                        <a:noFill/>
                        <a:ln w="38100">
                          <a:solidFill>
                            <a:schemeClr val="accent5">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03352" w:rsidRDefault="00803352" w:rsidP="009419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F1E517" id="Text Box 48" o:spid="_x0000_s1045" type="#_x0000_t202" style="position:absolute;left:0;text-align:left;margin-left:-21.85pt;margin-top:-23.1pt;width:524.95pt;height:668.9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BkpAIAAL4FAAAOAAAAZHJzL2Uyb0RvYy54bWysVEtv2zAMvg/YfxB0X213eTWoU2QtOgzo&#10;2mLt0LMiS40xSdQkJXb660fJdhJ026HDLrZEfqTIj4/zi1YrshXO12BKWpzklAjDoarNc0m/P15/&#10;mFHiAzMVU2BESXfC04vF+3fnjZ2LU1iDqoQj6MT4eWNLug7BzrPM87XQzJ+AFQaVEpxmAa/uOasc&#10;a9C7Vtlpnk+yBlxlHXDhPUqvOiVdJP9SCh7upPQiEFVSjC2kr0vfVfxmi3M2f3bMrmveh8H+IQrN&#10;aoOP7l1dscDIxtW/udI1d+BBhhMOOgMpay5SDphNkb/K5mHNrEi5IDne7mny/88tv93eO1JXJR1h&#10;pQzTWKNH0QbyCVqCIuSnsX6OsAeLwNCiHOs8yD0KY9qtdDr+MSGCemR6t2c3euMonEwm07yYUsJR&#10;NxudjWdF8p8dzK3z4bMATeKhpA7Ll1hl2xsfMBSEDpD4moHrWqlUQmVIU9KPsyLPk4UHVVdRG3Gp&#10;m8SlcmTLsA8Y58KEccKpjf4KVSefjnO07p7Zm6RHj7xhCMpEpyJ1Vx9X5KjjIp3CTomIUeabkMhu&#10;ouSvkSQ2k19ER5TEuN9i2OMPUb3FuMtjeBlM2Bvr2oDr2IzjeCCw+jGELDs8knSUdzyGdtWmtirG&#10;Q6+soNphCznohtBbfl1jmW+YD/fM4dRh1+AmCXf4kQqwnNCfKFmDe/mTPOJxGFBLSYNTXFL/c8Oc&#10;oER9MTgmZ8VoFMc+XUbj6Sle3LFmdawxG30J2CAF7izL0zHigxqO0oF+woWzjK+iihmOb5c0DMfL&#10;0O0WXFhcLJcJhINuWbgxD5ZH17FKsYkf2yfmbN/pAYfkFoZ5Z/NXDd9ho6WB5SaArNM0RKI7VvsC&#10;4JJI/dovtLiFju8JdVi7i18AAAD//wMAUEsDBBQABgAIAAAAIQAbY72V3QAAAA0BAAAPAAAAZHJz&#10;L2Rvd25yZXYueG1sTI9NT4NAEIbvJv6HzZj0YtoFNK1FlqYxqXeR6HVhR0DZWcIuLf33Die9vZN5&#10;8n5kh9n24oyj7xwpiDcRCKTamY4aBeX7af0EwgdNRveOUMEVPRzy25tMp8Zd6A3PRWgEm5BPtYI2&#10;hCGV0tctWu03bkDi35cbrQ58jo00o76wue1lEkVbaXVHnNDqAV9arH+KySqg0aL+jvdF8VpWx+nz&#10;o7zvT6VSq7v5+Awi4Bz+YFjqc3XIuVPlJjJe9ArWjw87RhexTUAsBOexqlgl+3gHMs/k/xX5LwAA&#10;AP//AwBQSwECLQAUAAYACAAAACEAtoM4kv4AAADhAQAAEwAAAAAAAAAAAAAAAAAAAAAAW0NvbnRl&#10;bnRfVHlwZXNdLnhtbFBLAQItABQABgAIAAAAIQA4/SH/1gAAAJQBAAALAAAAAAAAAAAAAAAAAC8B&#10;AABfcmVscy8ucmVsc1BLAQItABQABgAIAAAAIQA+t3BkpAIAAL4FAAAOAAAAAAAAAAAAAAAAAC4C&#10;AABkcnMvZTJvRG9jLnhtbFBLAQItABQABgAIAAAAIQAbY72V3QAAAA0BAAAPAAAAAAAAAAAAAAAA&#10;AP4EAABkcnMvZG93bnJldi54bWxQSwUGAAAAAAQABADzAAAACAYAAAAA&#10;" filled="f" strokecolor="#2f5496 [2408]" strokeweight="3pt">
                <v:textbox>
                  <w:txbxContent>
                    <w:p w:rsidR="00803352" w:rsidRDefault="00803352" w:rsidP="0094195C"/>
                  </w:txbxContent>
                </v:textbox>
              </v:shape>
            </w:pict>
          </mc:Fallback>
        </mc:AlternateContent>
      </w:r>
      <w:r w:rsidR="00293CB4" w:rsidRPr="007036D0">
        <w:rPr>
          <w:rFonts w:asciiTheme="majorBidi" w:hAnsiTheme="majorBidi" w:cstheme="majorBidi"/>
          <w:b/>
          <w:bCs/>
          <w:color w:val="000000" w:themeColor="text1"/>
          <w:sz w:val="28"/>
          <w:szCs w:val="28"/>
          <w:shd w:val="clear" w:color="auto" w:fill="FFFFFF"/>
        </w:rPr>
        <w:t>Staging Environment:</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A replica of the production environment for final testing before deployment.</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Production Environment:</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live website accessible to end-user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Test Cases:</w:t>
      </w: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Functionality Tes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Verify that all menu items are correctly displayed with accurate detail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est the reservation form by submitting valid and invalid data.</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est the contact form by submitting inquiries with valid and invalid data.</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Verify that the navigation menu works correctly on all page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est the mobile responsiveness on various device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Usability Tes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Evaluate the intuitiveness of the website's layout and desig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Check for consistency in branding elements (colors, logo placement).</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Verify that menu items are presented in a clear and organized manner.</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est the user-friendliness of the reservation and contact form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Security Tes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Verify the presence of an SSL certificate and secure HTTPS connectio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Attempt to submit malicious data in forms to test input validation.</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Review code for potential security vulnerabilitie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Check for secure storage and handling of user data.</w:t>
      </w:r>
    </w:p>
    <w:p w:rsidR="00293CB4" w:rsidRPr="007036D0" w:rsidRDefault="0094195C" w:rsidP="007036D0">
      <w:pPr>
        <w:jc w:val="both"/>
        <w:rPr>
          <w:rFonts w:asciiTheme="majorBidi" w:hAnsiTheme="majorBidi" w:cstheme="majorBidi"/>
          <w:b/>
          <w:bCs/>
          <w:color w:val="000000" w:themeColor="text1"/>
          <w:sz w:val="28"/>
          <w:szCs w:val="28"/>
          <w:shd w:val="clear" w:color="auto" w:fill="FFFFFF"/>
        </w:rPr>
      </w:pPr>
      <w:r>
        <w:rPr>
          <w:rFonts w:asciiTheme="majorBidi" w:hAnsiTheme="majorBidi" w:cstheme="majorBidi"/>
          <w:b/>
          <w:bCs/>
          <w:noProof/>
          <w:color w:val="000000" w:themeColor="text1"/>
          <w:sz w:val="28"/>
          <w:szCs w:val="28"/>
        </w:rPr>
        <w:lastRenderedPageBreak/>
        <mc:AlternateContent>
          <mc:Choice Requires="wps">
            <w:drawing>
              <wp:anchor distT="0" distB="0" distL="114300" distR="114300" simplePos="0" relativeHeight="251684864" behindDoc="0" locked="0" layoutInCell="1" allowOverlap="1" wp14:anchorId="20AD08AC" wp14:editId="2932778B">
                <wp:simplePos x="0" y="0"/>
                <wp:positionH relativeFrom="column">
                  <wp:posOffset>-347240</wp:posOffset>
                </wp:positionH>
                <wp:positionV relativeFrom="paragraph">
                  <wp:posOffset>-270317</wp:posOffset>
                </wp:positionV>
                <wp:extent cx="6667017" cy="8495818"/>
                <wp:effectExtent l="19050" t="19050" r="19685" b="19685"/>
                <wp:wrapNone/>
                <wp:docPr id="49" name="Text Box 49"/>
                <wp:cNvGraphicFramePr/>
                <a:graphic xmlns:a="http://schemas.openxmlformats.org/drawingml/2006/main">
                  <a:graphicData uri="http://schemas.microsoft.com/office/word/2010/wordprocessingShape">
                    <wps:wsp>
                      <wps:cNvSpPr txBox="1"/>
                      <wps:spPr>
                        <a:xfrm>
                          <a:off x="0" y="0"/>
                          <a:ext cx="6667017" cy="8495818"/>
                        </a:xfrm>
                        <a:prstGeom prst="rect">
                          <a:avLst/>
                        </a:prstGeom>
                        <a:noFill/>
                        <a:ln w="38100">
                          <a:solidFill>
                            <a:schemeClr val="accent5">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03352" w:rsidRDefault="00803352" w:rsidP="009419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AD08AC" id="Text Box 49" o:spid="_x0000_s1046" type="#_x0000_t202" style="position:absolute;left:0;text-align:left;margin-left:-27.35pt;margin-top:-21.3pt;width:524.95pt;height:668.9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s5ppAIAAL4FAAAOAAAAZHJzL2Uyb0RvYy54bWysVEtv2zAMvg/YfxB0X213eTWoU2QtOgzo&#10;2mLt0LMiS40xSdQkJXb660fJdhJ026HDLrZEfqTIj4/zi1YrshXO12BKWpzklAjDoarNc0m/P15/&#10;mFHiAzMVU2BESXfC04vF+3fnjZ2LU1iDqoQj6MT4eWNLug7BzrPM87XQzJ+AFQaVEpxmAa/uOasc&#10;a9C7Vtlpnk+yBlxlHXDhPUqvOiVdJP9SCh7upPQiEFVSjC2kr0vfVfxmi3M2f3bMrmveh8H+IQrN&#10;aoOP7l1dscDIxtW/udI1d+BBhhMOOgMpay5SDphNkb/K5mHNrEi5IDne7mny/88tv93eO1JXJR2d&#10;UWKYxho9ijaQT9ASFCE/jfVzhD1YBIYW5VjnQe5RGNNupdPxjwkR1CPTuz270RtH4WQymebFlBKO&#10;utnobDwrZtFPdjC3zofPAjSJh5I6LF9ilW1vfOigAyS+ZuC6ViqVUBnSlPTjrMjzZOFB1VXURlzq&#10;JnGpHNky7APGuTBhnHBqo79C1cmn4xytu2f2Jim+I28YrTLRqUjd1ccVOeq4SKewUyJilPkmJLKb&#10;KPlrJInN5BfRESUx7rcY9vhDVG8x7vIYXgYT9sa6NuA6NuM4Hgisfgwhyw6PJB3lHY+hXbWprYrJ&#10;0CsrqHbYQg66IfSWX9dY5hvmwz1zOHXYNbhJwh1+pAIsJ/QnStbgXv4kj3gcBtRS0uAUl9T/3DAn&#10;KFFfDI7JWTEaxbFPl9F4eooXd6xZHWvMRl8CNkiBO8vydIz4oIajdKCfcOEs46uoYobj2yUNw/Ey&#10;dLsFFxYXy2UC4aBbFm7Mg+XRdaxSbOLH9ok523d6wCG5hWHe2fxVw3fYaGlguQkg6zQNkeiO1b4A&#10;uCRSv/YLLW6h43tCHdbu4hcAAAD//wMAUEsDBBQABgAIAAAAIQD6QxKz3wAAAAwBAAAPAAAAZHJz&#10;L2Rvd25yZXYueG1sTI/BToNAEIbvJr7DZky8mHYplirI0jQm9S4SvS7sCCg7S9ilxbd3PNnbTObL&#10;P9+f7xc7iBNOvnekYLOOQCA1zvTUKqjejqtHED5oMnpwhAp+0MO+uL7KdWbcmV7xVIZWcAj5TCvo&#10;QhgzKX3TodV+7UYkvn26yerA69RKM+kzh9tBxlG0k1b3xB86PeJzh813OVsFNFnUX5u0LF+q+jB/&#10;vFd3w7FS6vZmOTyBCLiEfxj+9FkdCnaq3UzGi0HBKtk+MMrDNt6BYCJNkxhEzWicJvcgi1xelih+&#10;AQAA//8DAFBLAQItABQABgAIAAAAIQC2gziS/gAAAOEBAAATAAAAAAAAAAAAAAAAAAAAAABbQ29u&#10;dGVudF9UeXBlc10ueG1sUEsBAi0AFAAGAAgAAAAhADj9If/WAAAAlAEAAAsAAAAAAAAAAAAAAAAA&#10;LwEAAF9yZWxzLy5yZWxzUEsBAi0AFAAGAAgAAAAhANFqzmmkAgAAvgUAAA4AAAAAAAAAAAAAAAAA&#10;LgIAAGRycy9lMm9Eb2MueG1sUEsBAi0AFAAGAAgAAAAhAPpDErPfAAAADAEAAA8AAAAAAAAAAAAA&#10;AAAA/gQAAGRycy9kb3ducmV2LnhtbFBLBQYAAAAABAAEAPMAAAAKBgAAAAA=&#10;" filled="f" strokecolor="#2f5496 [2408]" strokeweight="3pt">
                <v:textbox>
                  <w:txbxContent>
                    <w:p w:rsidR="00803352" w:rsidRDefault="00803352" w:rsidP="0094195C"/>
                  </w:txbxContent>
                </v:textbox>
              </v:shape>
            </w:pict>
          </mc:Fallback>
        </mc:AlternateContent>
      </w:r>
      <w:r w:rsidR="00293CB4" w:rsidRPr="007036D0">
        <w:rPr>
          <w:rFonts w:asciiTheme="majorBidi" w:hAnsiTheme="majorBidi" w:cstheme="majorBidi"/>
          <w:b/>
          <w:bCs/>
          <w:color w:val="000000" w:themeColor="text1"/>
          <w:sz w:val="28"/>
          <w:szCs w:val="28"/>
          <w:shd w:val="clear" w:color="auto" w:fill="FFFFFF"/>
        </w:rPr>
        <w:t>Performance Testing:</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est the load time of different pages, especially the home and menu page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est the website's performance on various devices and browser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est the website's responsiveness under different network speed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Test Responsibilities:</w:t>
      </w: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Developer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Conduct unit testing during development.</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Address and fix bugs identified during testing.</w:t>
      </w:r>
    </w:p>
    <w:p w:rsidR="007036D0" w:rsidRPr="007036D0" w:rsidRDefault="007036D0"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Tester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Conduct integration testing, system testing, and UAT.</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Document and report issues found during testing.</w:t>
      </w:r>
    </w:p>
    <w:p w:rsidR="007036D0" w:rsidRPr="007036D0" w:rsidRDefault="007036D0"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Project Manager:</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Oversee the testing proces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Approve the release for production.</w:t>
      </w:r>
    </w:p>
    <w:p w:rsidR="007036D0" w:rsidRPr="007036D0" w:rsidRDefault="007036D0" w:rsidP="007036D0">
      <w:pPr>
        <w:jc w:val="both"/>
        <w:rPr>
          <w:rFonts w:asciiTheme="majorBidi" w:hAnsiTheme="majorBidi" w:cstheme="majorBidi"/>
          <w:color w:val="000000" w:themeColor="text1"/>
          <w:sz w:val="28"/>
          <w:szCs w:val="28"/>
          <w:shd w:val="clear" w:color="auto" w:fill="FFFFFF"/>
        </w:rPr>
      </w:pPr>
    </w:p>
    <w:p w:rsidR="00293CB4" w:rsidRPr="007036D0" w:rsidRDefault="00293CB4" w:rsidP="007036D0">
      <w:pPr>
        <w:jc w:val="both"/>
        <w:rPr>
          <w:rFonts w:asciiTheme="majorBidi" w:hAnsiTheme="majorBidi" w:cstheme="majorBidi"/>
          <w:b/>
          <w:bCs/>
          <w:color w:val="000000" w:themeColor="text1"/>
          <w:sz w:val="28"/>
          <w:szCs w:val="28"/>
          <w:shd w:val="clear" w:color="auto" w:fill="FFFFFF"/>
        </w:rPr>
      </w:pPr>
      <w:r w:rsidRPr="007036D0">
        <w:rPr>
          <w:rFonts w:asciiTheme="majorBidi" w:hAnsiTheme="majorBidi" w:cstheme="majorBidi"/>
          <w:b/>
          <w:bCs/>
          <w:color w:val="000000" w:themeColor="text1"/>
          <w:sz w:val="28"/>
          <w:szCs w:val="28"/>
          <w:shd w:val="clear" w:color="auto" w:fill="FFFFFF"/>
        </w:rPr>
        <w:t>Exit Criteria:</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All high-priority issues identified during testing are resolved.</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e website functions as intended, meeting the design document requirement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esters and stakeholders provide approval based on UAT results.</w:t>
      </w:r>
    </w:p>
    <w:p w:rsidR="00293CB4" w:rsidRPr="007036D0"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All security vulnerabilities are addressed and verified.</w:t>
      </w:r>
    </w:p>
    <w:p w:rsidR="007036D0" w:rsidRPr="007036D0" w:rsidRDefault="007036D0" w:rsidP="007036D0">
      <w:pPr>
        <w:jc w:val="both"/>
        <w:rPr>
          <w:rFonts w:asciiTheme="majorBidi" w:hAnsiTheme="majorBidi" w:cstheme="majorBidi"/>
          <w:color w:val="000000" w:themeColor="text1"/>
          <w:sz w:val="28"/>
          <w:szCs w:val="28"/>
          <w:shd w:val="clear" w:color="auto" w:fill="FFFFFF"/>
        </w:rPr>
      </w:pPr>
    </w:p>
    <w:p w:rsidR="00BB5247" w:rsidRDefault="00BB5247" w:rsidP="007036D0">
      <w:pPr>
        <w:jc w:val="both"/>
        <w:rPr>
          <w:rFonts w:asciiTheme="majorBidi" w:hAnsiTheme="majorBidi" w:cstheme="majorBidi"/>
          <w:color w:val="000000" w:themeColor="text1"/>
          <w:sz w:val="28"/>
          <w:szCs w:val="28"/>
          <w:shd w:val="clear" w:color="auto" w:fill="FFFFFF"/>
        </w:rPr>
      </w:pPr>
    </w:p>
    <w:p w:rsidR="00293CB4" w:rsidRPr="00BB5247" w:rsidRDefault="0094195C" w:rsidP="007036D0">
      <w:pPr>
        <w:jc w:val="both"/>
        <w:rPr>
          <w:rFonts w:asciiTheme="majorBidi" w:hAnsiTheme="majorBidi" w:cstheme="majorBidi"/>
          <w:b/>
          <w:bCs/>
          <w:color w:val="000000" w:themeColor="text1"/>
          <w:sz w:val="28"/>
          <w:szCs w:val="28"/>
          <w:shd w:val="clear" w:color="auto" w:fill="FFFFFF"/>
        </w:rPr>
      </w:pPr>
      <w:r>
        <w:rPr>
          <w:rFonts w:asciiTheme="majorBidi" w:hAnsiTheme="majorBidi" w:cstheme="majorBidi"/>
          <w:b/>
          <w:bCs/>
          <w:noProof/>
          <w:color w:val="000000" w:themeColor="text1"/>
          <w:sz w:val="28"/>
          <w:szCs w:val="28"/>
        </w:rPr>
        <w:lastRenderedPageBreak/>
        <mc:AlternateContent>
          <mc:Choice Requires="wps">
            <w:drawing>
              <wp:anchor distT="0" distB="0" distL="114300" distR="114300" simplePos="0" relativeHeight="251686912" behindDoc="0" locked="0" layoutInCell="1" allowOverlap="1" wp14:anchorId="1020C6CC" wp14:editId="54773588">
                <wp:simplePos x="0" y="0"/>
                <wp:positionH relativeFrom="margin">
                  <wp:align>center</wp:align>
                </wp:positionH>
                <wp:positionV relativeFrom="paragraph">
                  <wp:posOffset>-293466</wp:posOffset>
                </wp:positionV>
                <wp:extent cx="6667017" cy="1666754"/>
                <wp:effectExtent l="19050" t="19050" r="19685" b="10160"/>
                <wp:wrapNone/>
                <wp:docPr id="50" name="Text Box 50"/>
                <wp:cNvGraphicFramePr/>
                <a:graphic xmlns:a="http://schemas.openxmlformats.org/drawingml/2006/main">
                  <a:graphicData uri="http://schemas.microsoft.com/office/word/2010/wordprocessingShape">
                    <wps:wsp>
                      <wps:cNvSpPr txBox="1"/>
                      <wps:spPr>
                        <a:xfrm>
                          <a:off x="0" y="0"/>
                          <a:ext cx="6667017" cy="1666754"/>
                        </a:xfrm>
                        <a:prstGeom prst="rect">
                          <a:avLst/>
                        </a:prstGeom>
                        <a:noFill/>
                        <a:ln w="38100">
                          <a:solidFill>
                            <a:schemeClr val="accent5">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03352" w:rsidRDefault="00803352" w:rsidP="009419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20C6CC" id="Text Box 50" o:spid="_x0000_s1047" type="#_x0000_t202" style="position:absolute;left:0;text-align:left;margin-left:0;margin-top:-23.1pt;width:524.95pt;height:131.25pt;z-index:2516869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QgEoAIAAL4FAAAOAAAAZHJzL2Uyb0RvYy54bWysVEtv2zAMvg/YfxB0X21neXRBnSJr0WFA&#10;1xZrh54VWUqMSaImKbGzXz9KtpOg2w4ddrEl8iNFfnxcXLZakZ1wvgZT0uIsp0QYDlVt1iX99nTz&#10;7pwSH5ipmAIjSroXnl4u3r65aOxcjGADqhKOoBPj540t6SYEO88yzzdCM38GVhhUSnCaBby6dVY5&#10;1qB3rbJRnk+zBlxlHXDhPUqvOyVdJP9SCh7upfQiEFVSjC2kr0vfVfxmiws2XztmNzXvw2D/EIVm&#10;tcFHD66uWWBk6+rfXOmaO/AgwxkHnYGUNRcpB8ymyF9k87hhVqRckBxvDzT5/+eW3+0eHKmrkk6Q&#10;HsM01uhJtIF8hJagCPlprJ8j7NEiMLQoxzoPco/CmHYrnY5/TIigHl3tD+xGbxyF0+l0lhczSjjq&#10;inibjKOf7GhunQ+fBGgSDyV1WL7EKtvd+tBBB0h8zcBNrVQqoTKkKen78yLPk4UHVVdRG3Gpm8SV&#10;cmTHsA8Y58KEScKprf4CVSefTXK07p45mKT4TrxhtMpEpyJ1Vx9X5KjjIp3CXomIUearkMhuouSv&#10;kSQ2k19ER5TEuF9j2OOPUb3GuMtjeBlMOBjr2oDr2IzjeCSw+j6ELDs8knSSdzyGdtWmtsKCI6NR&#10;tIJqjy3koBtCb/lNjWW+ZT48MIdTh12DmyTc40cqwHJCf6JkA+7nn+QRj8OAWkoanOKS+h9b5gQl&#10;6rPBMflQjMdx7NNlPJmN8OJONatTjdnqK8AGKXBnWZ6OER/UcJQO9DMunGV8FVXMcHy7pGE4XoVu&#10;t+DC4mK5TCAcdMvCrXm0PLqOVYpN/NQ+M2f7Tg84JHcwzDubv2j4DhstDSy3AWSdpuHIal8AXBKp&#10;X/uFFrfQ6T2hjmt38QsAAP//AwBQSwMEFAAGAAgAAAAhACo+nvHcAAAACQEAAA8AAABkcnMvZG93&#10;bnJldi54bWxMj0FPhDAUhO8m/ofmmXgxuwXcEEHKZmOy3kWyXgt9Atq+krbs4r+3e9LjZCYz31T7&#10;1Wh2RucnSwLSbQIMqbdqokFA+37cPAHzQZKS2hIK+EEP+/r2ppKlshd6w3MTBhZLyJdSwBjCXHLu&#10;+xGN9Fs7I0Xv0zojQ5Ru4MrJSyw3mmdJknMjJ4oLo5zxZcT+u1mMAHIG5VdaNM1r2x2Wj1P7oI+t&#10;EPd36+EZWMA1/IXhih/RoY5MnV1IeaYFxCNBwGaXZ8CudrIrCmCdgCzNH4HXFf//oP4FAAD//wMA&#10;UEsBAi0AFAAGAAgAAAAhALaDOJL+AAAA4QEAABMAAAAAAAAAAAAAAAAAAAAAAFtDb250ZW50X1R5&#10;cGVzXS54bWxQSwECLQAUAAYACAAAACEAOP0h/9YAAACUAQAACwAAAAAAAAAAAAAAAAAvAQAAX3Jl&#10;bHMvLnJlbHNQSwECLQAUAAYACAAAACEAUvUIBKACAAC+BQAADgAAAAAAAAAAAAAAAAAuAgAAZHJz&#10;L2Uyb0RvYy54bWxQSwECLQAUAAYACAAAACEAKj6e8dwAAAAJAQAADwAAAAAAAAAAAAAAAAD6BAAA&#10;ZHJzL2Rvd25yZXYueG1sUEsFBgAAAAAEAAQA8wAAAAMGAAAAAA==&#10;" filled="f" strokecolor="#2f5496 [2408]" strokeweight="3pt">
                <v:textbox>
                  <w:txbxContent>
                    <w:p w:rsidR="00803352" w:rsidRDefault="00803352" w:rsidP="0094195C"/>
                  </w:txbxContent>
                </v:textbox>
                <w10:wrap anchorx="margin"/>
              </v:shape>
            </w:pict>
          </mc:Fallback>
        </mc:AlternateContent>
      </w:r>
      <w:r w:rsidR="00293CB4" w:rsidRPr="00BB5247">
        <w:rPr>
          <w:rFonts w:asciiTheme="majorBidi" w:hAnsiTheme="majorBidi" w:cstheme="majorBidi"/>
          <w:b/>
          <w:bCs/>
          <w:color w:val="000000" w:themeColor="text1"/>
          <w:sz w:val="28"/>
          <w:szCs w:val="28"/>
          <w:shd w:val="clear" w:color="auto" w:fill="FFFFFF"/>
        </w:rPr>
        <w:t>Conclusion:</w:t>
      </w:r>
    </w:p>
    <w:p w:rsidR="00421916" w:rsidRDefault="00293CB4" w:rsidP="007036D0">
      <w:pPr>
        <w:jc w:val="both"/>
        <w:rPr>
          <w:rFonts w:asciiTheme="majorBidi" w:hAnsiTheme="majorBidi" w:cstheme="majorBidi"/>
          <w:color w:val="000000" w:themeColor="text1"/>
          <w:sz w:val="28"/>
          <w:szCs w:val="28"/>
          <w:shd w:val="clear" w:color="auto" w:fill="FFFFFF"/>
        </w:rPr>
      </w:pPr>
      <w:r w:rsidRPr="007036D0">
        <w:rPr>
          <w:rFonts w:asciiTheme="majorBidi" w:hAnsiTheme="majorBidi" w:cstheme="majorBidi"/>
          <w:color w:val="000000" w:themeColor="text1"/>
          <w:sz w:val="28"/>
          <w:szCs w:val="28"/>
          <w:shd w:val="clear" w:color="auto" w:fill="FFFFFF"/>
        </w:rPr>
        <w:t>This test plan aims to ensure the restaurant website's reliability, security, and performance. Rigorous testing at different stages will contribute to the successful deployment of a high-quality and user-friendly website.</w:t>
      </w:r>
    </w:p>
    <w:p w:rsidR="00134949" w:rsidRDefault="00134949" w:rsidP="007036D0">
      <w:pPr>
        <w:jc w:val="both"/>
        <w:rPr>
          <w:rFonts w:asciiTheme="majorBidi" w:hAnsiTheme="majorBidi" w:cstheme="majorBidi"/>
          <w:color w:val="000000" w:themeColor="text1"/>
          <w:sz w:val="28"/>
          <w:szCs w:val="28"/>
          <w:shd w:val="clear" w:color="auto" w:fill="FFFFFF"/>
        </w:rPr>
      </w:pPr>
    </w:p>
    <w:p w:rsidR="00134949" w:rsidRDefault="00134949" w:rsidP="007036D0">
      <w:pPr>
        <w:jc w:val="both"/>
        <w:rPr>
          <w:rFonts w:asciiTheme="majorBidi" w:hAnsiTheme="majorBidi" w:cstheme="majorBidi"/>
          <w:color w:val="000000" w:themeColor="text1"/>
          <w:sz w:val="28"/>
          <w:szCs w:val="28"/>
          <w:shd w:val="clear" w:color="auto" w:fill="FFFFFF"/>
        </w:rPr>
      </w:pPr>
    </w:p>
    <w:p w:rsidR="00134949" w:rsidRDefault="00134949" w:rsidP="007036D0">
      <w:pPr>
        <w:jc w:val="both"/>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Default="00134949" w:rsidP="00515B4D">
      <w:pPr>
        <w:outlineLvl w:val="0"/>
        <w:rPr>
          <w:rFonts w:asciiTheme="majorBidi" w:hAnsiTheme="majorBidi" w:cstheme="majorBidi"/>
          <w:b/>
          <w:bCs/>
          <w:color w:val="000000" w:themeColor="text1"/>
          <w:sz w:val="32"/>
          <w:szCs w:val="32"/>
          <w:shd w:val="clear" w:color="auto" w:fill="FFFFFF"/>
        </w:rPr>
      </w:pPr>
      <w:bookmarkStart w:id="80" w:name="_Toc156232418"/>
      <w:r w:rsidRPr="00134949">
        <w:rPr>
          <w:rFonts w:asciiTheme="majorBidi" w:hAnsiTheme="majorBidi" w:cstheme="majorBidi"/>
          <w:b/>
          <w:bCs/>
          <w:color w:val="000000" w:themeColor="text1"/>
          <w:sz w:val="32"/>
          <w:szCs w:val="32"/>
          <w:shd w:val="clear" w:color="auto" w:fill="FFFFFF"/>
        </w:rPr>
        <w:t>Assessing the Quality Assurance (QA) Process in Project Development</w:t>
      </w:r>
      <w:bookmarkEnd w:id="80"/>
    </w:p>
    <w:p w:rsidR="00134949" w:rsidRPr="00134949" w:rsidRDefault="00134949" w:rsidP="00134949">
      <w:pPr>
        <w:rPr>
          <w:rFonts w:asciiTheme="majorBidi" w:hAnsiTheme="majorBidi" w:cstheme="majorBidi"/>
          <w:b/>
          <w:bCs/>
          <w:color w:val="000000" w:themeColor="text1"/>
          <w:sz w:val="32"/>
          <w:szCs w:val="32"/>
          <w:shd w:val="clear" w:color="auto" w:fill="FFFFFF"/>
        </w:rPr>
      </w:pPr>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t>Introduction:</w:t>
      </w:r>
    </w:p>
    <w:p w:rsidR="00134949" w:rsidRPr="00134949" w:rsidRDefault="00134949" w:rsidP="00803352">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Quality Assurance (QA) plays a pivotal role in ensuring the successful development and deployment of projects. It encompasses processes and methodologies aimed at delivering a product that meets or exceeds customer expectations. This assessment aims to evaluate the effectiveness of the QA process in our project development lifecycle, identifying strengths, areas for improvement, and recommendations for enhancing overall quality.</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515B4D">
      <w:pPr>
        <w:outlineLvl w:val="1"/>
        <w:rPr>
          <w:rFonts w:asciiTheme="majorBidi" w:hAnsiTheme="majorBidi" w:cstheme="majorBidi"/>
          <w:b/>
          <w:bCs/>
          <w:color w:val="000000" w:themeColor="text1"/>
          <w:sz w:val="28"/>
          <w:szCs w:val="28"/>
          <w:shd w:val="clear" w:color="auto" w:fill="FFFFFF"/>
        </w:rPr>
      </w:pPr>
      <w:bookmarkStart w:id="81" w:name="_Toc156232419"/>
      <w:r w:rsidRPr="00134949">
        <w:rPr>
          <w:rFonts w:asciiTheme="majorBidi" w:hAnsiTheme="majorBidi" w:cstheme="majorBidi"/>
          <w:b/>
          <w:bCs/>
          <w:color w:val="000000" w:themeColor="text1"/>
          <w:sz w:val="28"/>
          <w:szCs w:val="28"/>
          <w:shd w:val="clear" w:color="auto" w:fill="FFFFFF"/>
        </w:rPr>
        <w:t>Objectives:</w:t>
      </w:r>
      <w:bookmarkEnd w:id="81"/>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t>Evaluate QA Processes:</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Assess the comprehensiveness and effectiveness of current QA processes in place.</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nsure alignment with industry best practices and standard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t>Review QA Documentation:</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xamine the documentation related to QA processes, including test plans, test cases, and defect reports.</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valuate the clarity and completeness of documentation.</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515B4D">
      <w:pPr>
        <w:outlineLvl w:val="0"/>
        <w:rPr>
          <w:rFonts w:asciiTheme="majorBidi" w:hAnsiTheme="majorBidi" w:cstheme="majorBidi"/>
          <w:b/>
          <w:bCs/>
          <w:color w:val="000000" w:themeColor="text1"/>
          <w:sz w:val="28"/>
          <w:szCs w:val="28"/>
          <w:shd w:val="clear" w:color="auto" w:fill="FFFFFF"/>
        </w:rPr>
      </w:pPr>
      <w:bookmarkStart w:id="82" w:name="_Toc156232420"/>
      <w:r w:rsidRPr="00134949">
        <w:rPr>
          <w:rFonts w:asciiTheme="majorBidi" w:hAnsiTheme="majorBidi" w:cstheme="majorBidi"/>
          <w:b/>
          <w:bCs/>
          <w:color w:val="000000" w:themeColor="text1"/>
          <w:sz w:val="28"/>
          <w:szCs w:val="28"/>
          <w:shd w:val="clear" w:color="auto" w:fill="FFFFFF"/>
        </w:rPr>
        <w:lastRenderedPageBreak/>
        <w:t>Assess Test Coverage:</w:t>
      </w:r>
      <w:bookmarkEnd w:id="82"/>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Analyze the extent of test coverage across different phases of the development life cycle.</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Identify any gaps in testing coverag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515B4D">
      <w:pPr>
        <w:outlineLvl w:val="0"/>
        <w:rPr>
          <w:rFonts w:asciiTheme="majorBidi" w:hAnsiTheme="majorBidi" w:cstheme="majorBidi"/>
          <w:b/>
          <w:bCs/>
          <w:color w:val="000000" w:themeColor="text1"/>
          <w:sz w:val="28"/>
          <w:szCs w:val="28"/>
          <w:shd w:val="clear" w:color="auto" w:fill="FFFFFF"/>
        </w:rPr>
      </w:pPr>
      <w:bookmarkStart w:id="83" w:name="_Toc156232421"/>
      <w:r w:rsidRPr="00134949">
        <w:rPr>
          <w:rFonts w:asciiTheme="majorBidi" w:hAnsiTheme="majorBidi" w:cstheme="majorBidi"/>
          <w:b/>
          <w:bCs/>
          <w:color w:val="000000" w:themeColor="text1"/>
          <w:sz w:val="28"/>
          <w:szCs w:val="28"/>
          <w:shd w:val="clear" w:color="auto" w:fill="FFFFFF"/>
        </w:rPr>
        <w:t>Examine Defect Management:</w:t>
      </w:r>
      <w:bookmarkEnd w:id="83"/>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Review how defects are identified, documented, and managed throughout the development process.</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valuate the efficiency of defect resolution.</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515B4D">
      <w:pPr>
        <w:outlineLvl w:val="0"/>
        <w:rPr>
          <w:rFonts w:asciiTheme="majorBidi" w:hAnsiTheme="majorBidi" w:cstheme="majorBidi"/>
          <w:b/>
          <w:bCs/>
          <w:color w:val="000000" w:themeColor="text1"/>
          <w:sz w:val="28"/>
          <w:szCs w:val="28"/>
          <w:shd w:val="clear" w:color="auto" w:fill="FFFFFF"/>
        </w:rPr>
      </w:pPr>
      <w:bookmarkStart w:id="84" w:name="_Toc156232422"/>
      <w:r w:rsidRPr="00134949">
        <w:rPr>
          <w:rFonts w:asciiTheme="majorBidi" w:hAnsiTheme="majorBidi" w:cstheme="majorBidi"/>
          <w:b/>
          <w:bCs/>
          <w:color w:val="000000" w:themeColor="text1"/>
          <w:sz w:val="28"/>
          <w:szCs w:val="28"/>
          <w:shd w:val="clear" w:color="auto" w:fill="FFFFFF"/>
        </w:rPr>
        <w:t>Evaluate Automation Practices:</w:t>
      </w:r>
      <w:bookmarkEnd w:id="84"/>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Assess the extent of test automation implementation.</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Identify areas where test automation can be beneficial.</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515B4D">
      <w:pPr>
        <w:outlineLvl w:val="0"/>
        <w:rPr>
          <w:rFonts w:asciiTheme="majorBidi" w:hAnsiTheme="majorBidi" w:cstheme="majorBidi"/>
          <w:b/>
          <w:bCs/>
          <w:color w:val="000000" w:themeColor="text1"/>
          <w:sz w:val="28"/>
          <w:szCs w:val="28"/>
          <w:shd w:val="clear" w:color="auto" w:fill="FFFFFF"/>
        </w:rPr>
      </w:pPr>
      <w:bookmarkStart w:id="85" w:name="_Toc156232423"/>
      <w:r w:rsidRPr="00134949">
        <w:rPr>
          <w:rFonts w:asciiTheme="majorBidi" w:hAnsiTheme="majorBidi" w:cstheme="majorBidi"/>
          <w:b/>
          <w:bCs/>
          <w:color w:val="000000" w:themeColor="text1"/>
          <w:sz w:val="28"/>
          <w:szCs w:val="28"/>
          <w:shd w:val="clear" w:color="auto" w:fill="FFFFFF"/>
        </w:rPr>
        <w:t>Analyze Collaboration:</w:t>
      </w:r>
      <w:bookmarkEnd w:id="85"/>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valuate the collaboration between development, QA, and other project stakeholders.</w:t>
      </w:r>
    </w:p>
    <w:p w:rsid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Identify communication channels and feedback mechanism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515B4D">
      <w:pPr>
        <w:outlineLvl w:val="0"/>
        <w:rPr>
          <w:rFonts w:asciiTheme="majorBidi" w:hAnsiTheme="majorBidi" w:cstheme="majorBidi"/>
          <w:b/>
          <w:bCs/>
          <w:color w:val="000000" w:themeColor="text1"/>
          <w:sz w:val="28"/>
          <w:szCs w:val="28"/>
          <w:shd w:val="clear" w:color="auto" w:fill="FFFFFF"/>
        </w:rPr>
      </w:pPr>
      <w:bookmarkStart w:id="86" w:name="_Toc156232424"/>
      <w:r w:rsidRPr="00134949">
        <w:rPr>
          <w:rFonts w:asciiTheme="majorBidi" w:hAnsiTheme="majorBidi" w:cstheme="majorBidi"/>
          <w:b/>
          <w:bCs/>
          <w:color w:val="000000" w:themeColor="text1"/>
          <w:sz w:val="28"/>
          <w:szCs w:val="28"/>
          <w:shd w:val="clear" w:color="auto" w:fill="FFFFFF"/>
        </w:rPr>
        <w:t>Assessment Methodology:</w:t>
      </w:r>
      <w:bookmarkEnd w:id="86"/>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The assessment will be conducted through a combination of document reviews, interviews with project team members, and analysis of historical project data. The evaluation will focus on the key areas outlined in the objectives, with an emphasis on continuous improvement.</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Default="00134949" w:rsidP="00134949">
      <w:pPr>
        <w:rPr>
          <w:rFonts w:asciiTheme="majorBidi" w:hAnsiTheme="majorBidi" w:cstheme="majorBidi"/>
          <w:color w:val="000000" w:themeColor="text1"/>
          <w:sz w:val="28"/>
          <w:szCs w:val="28"/>
          <w:shd w:val="clear" w:color="auto" w:fill="FFFFFF"/>
        </w:rPr>
      </w:pPr>
    </w:p>
    <w:p w:rsid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Default="00134949" w:rsidP="00515B4D">
      <w:pPr>
        <w:outlineLvl w:val="0"/>
        <w:rPr>
          <w:rFonts w:asciiTheme="majorBidi" w:hAnsiTheme="majorBidi" w:cstheme="majorBidi"/>
          <w:b/>
          <w:bCs/>
          <w:color w:val="000000" w:themeColor="text1"/>
          <w:sz w:val="28"/>
          <w:szCs w:val="28"/>
          <w:shd w:val="clear" w:color="auto" w:fill="FFFFFF"/>
        </w:rPr>
      </w:pPr>
      <w:bookmarkStart w:id="87" w:name="_Toc156232425"/>
      <w:r w:rsidRPr="00134949">
        <w:rPr>
          <w:rFonts w:asciiTheme="majorBidi" w:hAnsiTheme="majorBidi" w:cstheme="majorBidi"/>
          <w:b/>
          <w:bCs/>
          <w:color w:val="000000" w:themeColor="text1"/>
          <w:sz w:val="28"/>
          <w:szCs w:val="28"/>
          <w:shd w:val="clear" w:color="auto" w:fill="FFFFFF"/>
        </w:rPr>
        <w:lastRenderedPageBreak/>
        <w:t>Evaluation Criteria:</w:t>
      </w:r>
      <w:bookmarkEnd w:id="87"/>
    </w:p>
    <w:p w:rsidR="00134949" w:rsidRPr="00134949" w:rsidRDefault="00134949" w:rsidP="00134949">
      <w:pPr>
        <w:rPr>
          <w:rFonts w:asciiTheme="majorBidi" w:hAnsiTheme="majorBidi" w:cstheme="majorBidi"/>
          <w:b/>
          <w:bCs/>
          <w:color w:val="000000" w:themeColor="text1"/>
          <w:sz w:val="28"/>
          <w:szCs w:val="28"/>
          <w:shd w:val="clear" w:color="auto" w:fill="FFFFFF"/>
        </w:rPr>
      </w:pPr>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t>1. Effectiveness of QA Processes:</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Adherence to defined QA processes.</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Identification and mitigation of risks.</w:t>
      </w:r>
    </w:p>
    <w:p w:rsid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Timely execution of QA activitie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t>2. Quality of QA Documentation:</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Clarity and completeness of test plans.</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Precision in defining test cases.</w:t>
      </w:r>
    </w:p>
    <w:p w:rsid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Accuracy and relevance of defect repor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t>3. Test Coverage:</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xtent of test coverage in unit, integration, system, and acceptance testing.</w:t>
      </w:r>
    </w:p>
    <w:p w:rsid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Inclusion of edge cases and boundary scenario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t>4. Defect Management:</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fficiency in identifying and reporting defects.</w:t>
      </w:r>
    </w:p>
    <w:p w:rsid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ffectiveness of the defect resolution proces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t>5. Automation Practices:</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Percentage of test cases automated.</w:t>
      </w:r>
    </w:p>
    <w:p w:rsid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ffectiveness of automated tests in reducing manual testing effort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134949">
      <w:pPr>
        <w:rPr>
          <w:rFonts w:asciiTheme="majorBidi" w:hAnsiTheme="majorBidi" w:cstheme="majorBidi"/>
          <w:b/>
          <w:bCs/>
          <w:color w:val="000000" w:themeColor="text1"/>
          <w:sz w:val="28"/>
          <w:szCs w:val="28"/>
          <w:shd w:val="clear" w:color="auto" w:fill="FFFFFF"/>
        </w:rPr>
      </w:pPr>
      <w:r w:rsidRPr="00134949">
        <w:rPr>
          <w:rFonts w:asciiTheme="majorBidi" w:hAnsiTheme="majorBidi" w:cstheme="majorBidi"/>
          <w:b/>
          <w:bCs/>
          <w:color w:val="000000" w:themeColor="text1"/>
          <w:sz w:val="28"/>
          <w:szCs w:val="28"/>
          <w:shd w:val="clear" w:color="auto" w:fill="FFFFFF"/>
        </w:rPr>
        <w:lastRenderedPageBreak/>
        <w:t>6. Collaboration:</w:t>
      </w:r>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Effectiveness of communication channels.</w:t>
      </w:r>
    </w:p>
    <w:p w:rsid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Integration of QA processes with development workflow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515B4D">
      <w:pPr>
        <w:outlineLvl w:val="0"/>
        <w:rPr>
          <w:rFonts w:asciiTheme="majorBidi" w:hAnsiTheme="majorBidi" w:cstheme="majorBidi"/>
          <w:b/>
          <w:bCs/>
          <w:color w:val="000000" w:themeColor="text1"/>
          <w:sz w:val="28"/>
          <w:szCs w:val="28"/>
          <w:shd w:val="clear" w:color="auto" w:fill="FFFFFF"/>
        </w:rPr>
      </w:pPr>
      <w:bookmarkStart w:id="88" w:name="_Toc156232426"/>
      <w:r w:rsidRPr="00134949">
        <w:rPr>
          <w:rFonts w:asciiTheme="majorBidi" w:hAnsiTheme="majorBidi" w:cstheme="majorBidi"/>
          <w:b/>
          <w:bCs/>
          <w:color w:val="000000" w:themeColor="text1"/>
          <w:sz w:val="28"/>
          <w:szCs w:val="28"/>
          <w:shd w:val="clear" w:color="auto" w:fill="FFFFFF"/>
        </w:rPr>
        <w:t>Recommendations and Improvement Plan:</w:t>
      </w:r>
      <w:bookmarkEnd w:id="88"/>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Following the assessment, a detailed set of recommendations and an improvement plan will be provided. These will include actionable steps to address identified weaknesses, enhance existing processes, and leverage opportunities for optimization.</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515B4D">
      <w:pPr>
        <w:outlineLvl w:val="0"/>
        <w:rPr>
          <w:rFonts w:asciiTheme="majorBidi" w:hAnsiTheme="majorBidi" w:cstheme="majorBidi"/>
          <w:b/>
          <w:bCs/>
          <w:color w:val="000000" w:themeColor="text1"/>
          <w:sz w:val="28"/>
          <w:szCs w:val="28"/>
          <w:shd w:val="clear" w:color="auto" w:fill="FFFFFF"/>
        </w:rPr>
      </w:pPr>
      <w:bookmarkStart w:id="89" w:name="_Toc156232427"/>
      <w:r w:rsidRPr="00134949">
        <w:rPr>
          <w:rFonts w:asciiTheme="majorBidi" w:hAnsiTheme="majorBidi" w:cstheme="majorBidi"/>
          <w:b/>
          <w:bCs/>
          <w:color w:val="000000" w:themeColor="text1"/>
          <w:sz w:val="28"/>
          <w:szCs w:val="28"/>
          <w:shd w:val="clear" w:color="auto" w:fill="FFFFFF"/>
        </w:rPr>
        <w:t>Reporting and Presentation:</w:t>
      </w:r>
      <w:bookmarkEnd w:id="89"/>
    </w:p>
    <w:p w:rsidR="00134949" w:rsidRPr="00134949" w:rsidRDefault="00134949" w:rsidP="00134949">
      <w:pPr>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A comprehensive report summarizing the assessment findings, recommendations, and improvement plan will be presented to project stakeholders. This presentation will serve as a platform for discussion, feedback, and alignment on the proposed changes to the QA process.</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134949" w:rsidRPr="00134949" w:rsidRDefault="00134949" w:rsidP="00134949">
      <w:pPr>
        <w:rPr>
          <w:rFonts w:asciiTheme="majorBidi" w:hAnsiTheme="majorBidi" w:cstheme="majorBidi"/>
          <w:color w:val="000000" w:themeColor="text1"/>
          <w:sz w:val="28"/>
          <w:szCs w:val="28"/>
          <w:shd w:val="clear" w:color="auto" w:fill="FFFFFF"/>
        </w:rPr>
      </w:pPr>
    </w:p>
    <w:p w:rsidR="00134949" w:rsidRPr="00134949" w:rsidRDefault="00134949" w:rsidP="00515B4D">
      <w:pPr>
        <w:outlineLvl w:val="0"/>
        <w:rPr>
          <w:rFonts w:asciiTheme="majorBidi" w:hAnsiTheme="majorBidi" w:cstheme="majorBidi"/>
          <w:b/>
          <w:bCs/>
          <w:color w:val="000000" w:themeColor="text1"/>
          <w:sz w:val="28"/>
          <w:szCs w:val="28"/>
          <w:shd w:val="clear" w:color="auto" w:fill="FFFFFF"/>
        </w:rPr>
      </w:pPr>
      <w:bookmarkStart w:id="90" w:name="_Toc156232428"/>
      <w:r w:rsidRPr="00134949">
        <w:rPr>
          <w:rFonts w:asciiTheme="majorBidi" w:hAnsiTheme="majorBidi" w:cstheme="majorBidi"/>
          <w:b/>
          <w:bCs/>
          <w:color w:val="000000" w:themeColor="text1"/>
          <w:sz w:val="28"/>
          <w:szCs w:val="28"/>
          <w:shd w:val="clear" w:color="auto" w:fill="FFFFFF"/>
        </w:rPr>
        <w:t>Conclusion:</w:t>
      </w:r>
      <w:bookmarkEnd w:id="90"/>
    </w:p>
    <w:p w:rsidR="00134949" w:rsidRDefault="00134949" w:rsidP="00134949">
      <w:pPr>
        <w:jc w:val="both"/>
        <w:rPr>
          <w:rFonts w:asciiTheme="majorBidi" w:hAnsiTheme="majorBidi" w:cstheme="majorBidi"/>
          <w:color w:val="000000" w:themeColor="text1"/>
          <w:sz w:val="28"/>
          <w:szCs w:val="28"/>
          <w:shd w:val="clear" w:color="auto" w:fill="FFFFFF"/>
        </w:rPr>
      </w:pPr>
      <w:r w:rsidRPr="00134949">
        <w:rPr>
          <w:rFonts w:asciiTheme="majorBidi" w:hAnsiTheme="majorBidi" w:cstheme="majorBidi"/>
          <w:color w:val="000000" w:themeColor="text1"/>
          <w:sz w:val="28"/>
          <w:szCs w:val="28"/>
          <w:shd w:val="clear" w:color="auto" w:fill="FFFFFF"/>
        </w:rPr>
        <w:t>The assessment of the QA process in project development is a critical step in ensuring the delivery of high-quality software. Through a systematic evaluation, we aim to enhance our QA practices, address any shortcomings, and foster a culture of continuous improvement within our project development life cycle.</w:t>
      </w:r>
      <w:r w:rsidR="00803352" w:rsidRPr="00803352">
        <w:rPr>
          <w:rFonts w:asciiTheme="majorBidi" w:hAnsiTheme="majorBidi" w:cstheme="majorBidi"/>
          <w:color w:val="000000" w:themeColor="text1"/>
          <w:sz w:val="28"/>
          <w:szCs w:val="28"/>
          <w:shd w:val="clear" w:color="auto" w:fill="FFFFFF"/>
        </w:rPr>
        <w:t xml:space="preserve"> </w:t>
      </w:r>
      <w:r w:rsidR="00803352">
        <w:rPr>
          <w:rFonts w:asciiTheme="majorBidi" w:hAnsiTheme="majorBidi" w:cstheme="majorBidi"/>
          <w:color w:val="000000" w:themeColor="text1"/>
          <w:sz w:val="28"/>
          <w:szCs w:val="28"/>
          <w:shd w:val="clear" w:color="auto" w:fill="FFFFFF"/>
        </w:rPr>
        <w:fldChar w:fldCharType="begin"/>
      </w:r>
      <w:r w:rsidR="00803352">
        <w:rPr>
          <w:rFonts w:asciiTheme="majorBidi" w:hAnsiTheme="majorBidi" w:cstheme="majorBidi"/>
          <w:color w:val="000000" w:themeColor="text1"/>
          <w:sz w:val="28"/>
          <w:szCs w:val="28"/>
          <w:shd w:val="clear" w:color="auto" w:fill="FFFFFF"/>
        </w:rPr>
        <w:instrText xml:space="preserve"> ADDIN ZOTERO_ITEM CSL_CITATION {"citationID":"a2383cvsvnb","properties":{"formattedCitation":"[10]","plainCitation":"[10]","noteIndex":0},"citationItems":[{"id":87,"uris":["http://zotero.org/users/local/SjEegPnM/items/JEB9S3RS"],"itemData":{"id":87,"type":"webpage","abstract":"What is quality assurance, and what does it mean in project management? Find everything you need to know about the quality assurance process with Wrike.","container-title":"Blog Wrike","language":"en","title":"What is Quality Assurance (QA) in Project Management? | Wrike","title-short":"What is Quality Assurance (QA) in Project Management?","URL":"https://www.wrike.com/blog/what-is-quality-assurance-project-management/","author":[{"family":"Waida","given":"Maria"}],"accessed":{"date-parts":[["2024",1,15]]},"issued":{"date-parts":[["2022",1,24]]}}}],"schema":"https://github.com/citation-style-language/schema/raw/master/csl-citation.json"} </w:instrText>
      </w:r>
      <w:r w:rsidR="00803352">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szCs w:val="24"/>
        </w:rPr>
        <w:t>[10]</w:t>
      </w:r>
      <w:r w:rsidR="00803352">
        <w:rPr>
          <w:rFonts w:asciiTheme="majorBidi" w:hAnsiTheme="majorBidi" w:cstheme="majorBidi"/>
          <w:color w:val="000000" w:themeColor="text1"/>
          <w:sz w:val="28"/>
          <w:szCs w:val="28"/>
          <w:shd w:val="clear" w:color="auto" w:fill="FFFFFF"/>
        </w:rPr>
        <w:fldChar w:fldCharType="end"/>
      </w:r>
    </w:p>
    <w:p w:rsidR="002D63A8" w:rsidRDefault="002D63A8" w:rsidP="00134949">
      <w:pPr>
        <w:jc w:val="both"/>
        <w:rPr>
          <w:rFonts w:asciiTheme="majorBidi" w:hAnsiTheme="majorBidi" w:cstheme="majorBidi"/>
          <w:color w:val="000000" w:themeColor="text1"/>
          <w:sz w:val="28"/>
          <w:szCs w:val="28"/>
          <w:shd w:val="clear" w:color="auto" w:fill="FFFFFF"/>
        </w:rPr>
      </w:pPr>
    </w:p>
    <w:p w:rsidR="002D63A8" w:rsidRDefault="002D63A8" w:rsidP="00134949">
      <w:pPr>
        <w:jc w:val="both"/>
        <w:rPr>
          <w:rFonts w:asciiTheme="majorBidi" w:hAnsiTheme="majorBidi" w:cstheme="majorBidi"/>
          <w:color w:val="000000" w:themeColor="text1"/>
          <w:sz w:val="28"/>
          <w:szCs w:val="28"/>
          <w:shd w:val="clear" w:color="auto" w:fill="FFFFFF"/>
        </w:rPr>
      </w:pPr>
    </w:p>
    <w:p w:rsidR="002D63A8" w:rsidRDefault="002D63A8" w:rsidP="00134949">
      <w:pPr>
        <w:jc w:val="both"/>
        <w:rPr>
          <w:rFonts w:asciiTheme="majorBidi" w:hAnsiTheme="majorBidi" w:cstheme="majorBidi"/>
          <w:color w:val="000000" w:themeColor="text1"/>
          <w:sz w:val="28"/>
          <w:szCs w:val="28"/>
          <w:shd w:val="clear" w:color="auto" w:fill="FFFFFF"/>
        </w:rPr>
      </w:pPr>
    </w:p>
    <w:p w:rsidR="002D63A8" w:rsidRDefault="002D63A8" w:rsidP="00134949">
      <w:pPr>
        <w:jc w:val="both"/>
        <w:rPr>
          <w:rFonts w:asciiTheme="majorBidi" w:hAnsiTheme="majorBidi" w:cstheme="majorBidi"/>
          <w:color w:val="000000" w:themeColor="text1"/>
          <w:sz w:val="28"/>
          <w:szCs w:val="28"/>
          <w:shd w:val="clear" w:color="auto" w:fill="FFFFFF"/>
        </w:rPr>
      </w:pPr>
    </w:p>
    <w:p w:rsidR="002D63A8" w:rsidRDefault="002D63A8" w:rsidP="00134949">
      <w:pPr>
        <w:jc w:val="both"/>
        <w:rPr>
          <w:rFonts w:asciiTheme="majorBidi" w:hAnsiTheme="majorBidi" w:cstheme="majorBidi"/>
          <w:color w:val="000000" w:themeColor="text1"/>
          <w:sz w:val="28"/>
          <w:szCs w:val="28"/>
          <w:shd w:val="clear" w:color="auto" w:fill="FFFFFF"/>
        </w:rPr>
      </w:pPr>
    </w:p>
    <w:p w:rsidR="002D63A8" w:rsidRDefault="002D63A8" w:rsidP="00134949">
      <w:pPr>
        <w:jc w:val="both"/>
        <w:rPr>
          <w:rFonts w:asciiTheme="majorBidi" w:hAnsiTheme="majorBidi" w:cstheme="majorBidi"/>
          <w:color w:val="000000" w:themeColor="text1"/>
          <w:sz w:val="28"/>
          <w:szCs w:val="28"/>
          <w:shd w:val="clear" w:color="auto" w:fill="FFFFFF"/>
        </w:rPr>
      </w:pPr>
    </w:p>
    <w:p w:rsidR="002D63A8" w:rsidRDefault="002D63A8" w:rsidP="00134949">
      <w:pPr>
        <w:jc w:val="both"/>
        <w:rPr>
          <w:rFonts w:asciiTheme="majorBidi" w:hAnsiTheme="majorBidi" w:cstheme="majorBidi"/>
          <w:color w:val="000000" w:themeColor="text1"/>
          <w:sz w:val="28"/>
          <w:szCs w:val="28"/>
          <w:shd w:val="clear" w:color="auto" w:fill="FFFFFF"/>
        </w:rPr>
      </w:pPr>
    </w:p>
    <w:p w:rsidR="00803352" w:rsidRPr="00803352" w:rsidRDefault="002D63A8" w:rsidP="00803352">
      <w:pPr>
        <w:pStyle w:val="Bibliography"/>
        <w:rPr>
          <w:rFonts w:ascii="Times New Roman" w:hAnsi="Times New Roman" w:cs="Times New Roman"/>
          <w:sz w:val="28"/>
        </w:rPr>
      </w:pPr>
      <w:r>
        <w:rPr>
          <w:rFonts w:asciiTheme="majorBidi" w:hAnsiTheme="majorBidi" w:cstheme="majorBidi"/>
          <w:color w:val="000000" w:themeColor="text1"/>
          <w:sz w:val="28"/>
          <w:szCs w:val="28"/>
          <w:shd w:val="clear" w:color="auto" w:fill="FFFFFF"/>
        </w:rPr>
        <w:lastRenderedPageBreak/>
        <w:fldChar w:fldCharType="begin"/>
      </w:r>
      <w:r w:rsidR="00803352">
        <w:rPr>
          <w:rFonts w:asciiTheme="majorBidi" w:hAnsiTheme="majorBidi" w:cstheme="majorBidi"/>
          <w:color w:val="000000" w:themeColor="text1"/>
          <w:sz w:val="28"/>
          <w:szCs w:val="28"/>
          <w:shd w:val="clear" w:color="auto" w:fill="FFFFFF"/>
        </w:rPr>
        <w:instrText xml:space="preserve"> ADDIN ZOTERO_BIBL {"uncited":[],"omitted":[],"custom":[]} CSL_BIBLIOGRAPHY </w:instrText>
      </w:r>
      <w:r>
        <w:rPr>
          <w:rFonts w:asciiTheme="majorBidi" w:hAnsiTheme="majorBidi" w:cstheme="majorBidi"/>
          <w:color w:val="000000" w:themeColor="text1"/>
          <w:sz w:val="28"/>
          <w:szCs w:val="28"/>
          <w:shd w:val="clear" w:color="auto" w:fill="FFFFFF"/>
        </w:rPr>
        <w:fldChar w:fldCharType="separate"/>
      </w:r>
      <w:r w:rsidR="00803352" w:rsidRPr="00803352">
        <w:rPr>
          <w:rFonts w:ascii="Times New Roman" w:hAnsi="Times New Roman" w:cs="Times New Roman"/>
          <w:sz w:val="28"/>
        </w:rPr>
        <w:t>[1]</w:t>
      </w:r>
      <w:r w:rsidR="00803352" w:rsidRPr="00803352">
        <w:rPr>
          <w:rFonts w:ascii="Times New Roman" w:hAnsi="Times New Roman" w:cs="Times New Roman"/>
          <w:sz w:val="28"/>
        </w:rPr>
        <w:tab/>
        <w:t>“What is the World Wide Web (WWW)? | Definition from TechTarget.” Accessed: Jan. 15, 2024. [Online]. Available: https://www.techtarget.com/whatis/definition/World-Wide-Web</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2]</w:t>
      </w:r>
      <w:r w:rsidRPr="00803352">
        <w:rPr>
          <w:rFonts w:ascii="Times New Roman" w:hAnsi="Times New Roman" w:cs="Times New Roman"/>
          <w:sz w:val="28"/>
        </w:rPr>
        <w:tab/>
        <w:t>H. Diego, “Enumerate DNS,” Medium. Accessed: Jan. 15, 2024. [Online]. Available: https://higordiego.medium.com/enumerate-dns-194d5064a849</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3]</w:t>
      </w:r>
      <w:r w:rsidRPr="00803352">
        <w:rPr>
          <w:rFonts w:ascii="Times New Roman" w:hAnsi="Times New Roman" w:cs="Times New Roman"/>
          <w:sz w:val="28"/>
        </w:rPr>
        <w:tab/>
        <w:t>“Understanding The Anatomy of a Website - WowMakers.” Accessed: Jan. 15, 2024. [Online]. Available: https://www.wowmakers.com/blog/anatomy-of-a-website/</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4]</w:t>
      </w:r>
      <w:r w:rsidRPr="00803352">
        <w:rPr>
          <w:rFonts w:ascii="Times New Roman" w:hAnsi="Times New Roman" w:cs="Times New Roman"/>
          <w:sz w:val="28"/>
        </w:rPr>
        <w:tab/>
        <w:t>R. Shikha, “Unraveling the Intricacies: Interaction Design vs. Visual Design,” Medium. Accessed: Jan. 15, 2024. [Online]. Available: https://medium.com/@shikha.ritu17/unraveling-the-intricacies-interaction-design-vs-visual-design-56b1fabb6756</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5]</w:t>
      </w:r>
      <w:r w:rsidRPr="00803352">
        <w:rPr>
          <w:rFonts w:ascii="Times New Roman" w:hAnsi="Times New Roman" w:cs="Times New Roman"/>
          <w:sz w:val="28"/>
        </w:rPr>
        <w:tab/>
        <w:t>“The Ultimate Guide to SEO Mastery: Strategies, Tips, and Success.” Accessed: Jan. 15, 2024. [Online]. Available: https://www.linkedin.com/pulse/ultimate-guide-seo-mastery-strategies-tips-success-amitabh-singh</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6]</w:t>
      </w:r>
      <w:r w:rsidRPr="00803352">
        <w:rPr>
          <w:rFonts w:ascii="Times New Roman" w:hAnsi="Times New Roman" w:cs="Times New Roman"/>
          <w:sz w:val="28"/>
        </w:rPr>
        <w:tab/>
        <w:t xml:space="preserve">M. Wu, D. C. Kozanoglu, C. Min, and Y. Zhang, “Unraveling the capabilities that enable digital transformation: A data-driven methodology and the case of artificial intelligence,” </w:t>
      </w:r>
      <w:r w:rsidRPr="00803352">
        <w:rPr>
          <w:rFonts w:ascii="Times New Roman" w:hAnsi="Times New Roman" w:cs="Times New Roman"/>
          <w:i/>
          <w:iCs/>
          <w:sz w:val="28"/>
        </w:rPr>
        <w:t>Advanced Engineering Informatics</w:t>
      </w:r>
      <w:r w:rsidRPr="00803352">
        <w:rPr>
          <w:rFonts w:ascii="Times New Roman" w:hAnsi="Times New Roman" w:cs="Times New Roman"/>
          <w:sz w:val="28"/>
        </w:rPr>
        <w:t>, vol. 50, p. 101368, Oct. 2021, doi: 10.1016/j.aei.2021.101368.</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7]</w:t>
      </w:r>
      <w:r w:rsidRPr="00803352">
        <w:rPr>
          <w:rFonts w:ascii="Times New Roman" w:hAnsi="Times New Roman" w:cs="Times New Roman"/>
          <w:sz w:val="28"/>
        </w:rPr>
        <w:tab/>
        <w:t>“Exploring the SEO Niche: An In-Depth Analysis,” AIContentfy. Accessed: Jan. 15, 2024. [Online]. Available: https://aicontentfy.com/en/blog/exploring-seo-niche-in-depth-analysis</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8]</w:t>
      </w:r>
      <w:r w:rsidRPr="00803352">
        <w:rPr>
          <w:rFonts w:ascii="Times New Roman" w:hAnsi="Times New Roman" w:cs="Times New Roman"/>
          <w:sz w:val="28"/>
        </w:rPr>
        <w:tab/>
        <w:t>“Front End vs Back End Development: Unraveling the Key Differences.” Accessed: Jan. 15, 2024. [Online]. Available: https://www.linkedin.com/pulse/front-end-vs-back-development-unraveling-key-differences-vishnu-r</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9]</w:t>
      </w:r>
      <w:r w:rsidRPr="00803352">
        <w:rPr>
          <w:rFonts w:ascii="Times New Roman" w:hAnsi="Times New Roman" w:cs="Times New Roman"/>
          <w:sz w:val="28"/>
        </w:rPr>
        <w:tab/>
        <w:t>anoriega, “How to Create a Website From Scratch (Step-By-Step Beginner’s Guide),” Berkeley Boot Camps. Accessed: Jan. 15, 2024. [Online]. Available: https://bootcamp.berkeley.edu/blog/how-to-create-website-from-scratch-guide/</w:t>
      </w:r>
    </w:p>
    <w:p w:rsidR="00803352" w:rsidRPr="00803352" w:rsidRDefault="00803352" w:rsidP="00803352">
      <w:pPr>
        <w:pStyle w:val="Bibliography"/>
        <w:rPr>
          <w:rFonts w:ascii="Times New Roman" w:hAnsi="Times New Roman" w:cs="Times New Roman"/>
          <w:sz w:val="28"/>
        </w:rPr>
      </w:pPr>
      <w:r w:rsidRPr="00803352">
        <w:rPr>
          <w:rFonts w:ascii="Times New Roman" w:hAnsi="Times New Roman" w:cs="Times New Roman"/>
          <w:sz w:val="28"/>
        </w:rPr>
        <w:t>[10]</w:t>
      </w:r>
      <w:r w:rsidRPr="00803352">
        <w:rPr>
          <w:rFonts w:ascii="Times New Roman" w:hAnsi="Times New Roman" w:cs="Times New Roman"/>
          <w:sz w:val="28"/>
        </w:rPr>
        <w:tab/>
        <w:t>M. Waida, “What is Quality Assurance (QA) in Project Management? | Wrike,” Blog Wrike. Accessed: Jan. 15, 2024. [Online]. Available: https://www.wrike.com/blog/what-is-quality-assurance-project-management/</w:t>
      </w:r>
    </w:p>
    <w:p w:rsidR="002D63A8" w:rsidRPr="007036D0" w:rsidRDefault="002D63A8" w:rsidP="00803352">
      <w:pPr>
        <w:jc w:val="both"/>
        <w:rPr>
          <w:rFonts w:asciiTheme="majorBidi" w:hAnsiTheme="majorBidi" w:cstheme="majorBidi"/>
          <w:color w:val="000000" w:themeColor="text1"/>
          <w:sz w:val="28"/>
          <w:szCs w:val="28"/>
          <w:shd w:val="clear" w:color="auto" w:fill="FFFFFF"/>
        </w:rPr>
      </w:pPr>
      <w:r>
        <w:rPr>
          <w:rFonts w:asciiTheme="majorBidi" w:hAnsiTheme="majorBidi" w:cstheme="majorBidi"/>
          <w:color w:val="000000" w:themeColor="text1"/>
          <w:sz w:val="28"/>
          <w:szCs w:val="28"/>
          <w:shd w:val="clear" w:color="auto" w:fill="FFFFFF"/>
        </w:rPr>
        <w:fldChar w:fldCharType="end"/>
      </w:r>
    </w:p>
    <w:sectPr w:rsidR="002D63A8" w:rsidRPr="007036D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4EF1" w:rsidRDefault="00304EF1" w:rsidP="00AE4697">
      <w:pPr>
        <w:spacing w:after="0" w:line="240" w:lineRule="auto"/>
      </w:pPr>
      <w:r>
        <w:separator/>
      </w:r>
    </w:p>
  </w:endnote>
  <w:endnote w:type="continuationSeparator" w:id="0">
    <w:p w:rsidR="00304EF1" w:rsidRDefault="00304EF1" w:rsidP="00AE46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4EF1" w:rsidRDefault="00304EF1" w:rsidP="00AE4697">
      <w:pPr>
        <w:spacing w:after="0" w:line="240" w:lineRule="auto"/>
      </w:pPr>
      <w:r>
        <w:separator/>
      </w:r>
    </w:p>
  </w:footnote>
  <w:footnote w:type="continuationSeparator" w:id="0">
    <w:p w:rsidR="00304EF1" w:rsidRDefault="00304EF1" w:rsidP="00AE46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8157D"/>
    <w:multiLevelType w:val="multilevel"/>
    <w:tmpl w:val="19068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E91858"/>
    <w:multiLevelType w:val="multilevel"/>
    <w:tmpl w:val="5128D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D87F68"/>
    <w:multiLevelType w:val="multilevel"/>
    <w:tmpl w:val="322659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FE842F2"/>
    <w:multiLevelType w:val="multilevel"/>
    <w:tmpl w:val="F2322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077535"/>
    <w:multiLevelType w:val="multilevel"/>
    <w:tmpl w:val="A77CB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7D30A02"/>
    <w:multiLevelType w:val="multilevel"/>
    <w:tmpl w:val="5CF802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0FF6C16"/>
    <w:multiLevelType w:val="multilevel"/>
    <w:tmpl w:val="B47C9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C5C4AC5"/>
    <w:multiLevelType w:val="multilevel"/>
    <w:tmpl w:val="54CC7F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FB67609"/>
    <w:multiLevelType w:val="multilevel"/>
    <w:tmpl w:val="F9F0F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424B72B7"/>
    <w:multiLevelType w:val="multilevel"/>
    <w:tmpl w:val="45A0A0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8A47231"/>
    <w:multiLevelType w:val="multilevel"/>
    <w:tmpl w:val="488A34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2B647A8"/>
    <w:multiLevelType w:val="multilevel"/>
    <w:tmpl w:val="702E2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A70405D"/>
    <w:multiLevelType w:val="multilevel"/>
    <w:tmpl w:val="F5463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AD72D98"/>
    <w:multiLevelType w:val="multilevel"/>
    <w:tmpl w:val="BD5C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C4D3D99"/>
    <w:multiLevelType w:val="multilevel"/>
    <w:tmpl w:val="D49E6C3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DD86060"/>
    <w:multiLevelType w:val="multilevel"/>
    <w:tmpl w:val="1DD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5FD69B4"/>
    <w:multiLevelType w:val="multilevel"/>
    <w:tmpl w:val="CDEC8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7F41693"/>
    <w:multiLevelType w:val="multilevel"/>
    <w:tmpl w:val="9AB8F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A375B3B"/>
    <w:multiLevelType w:val="multilevel"/>
    <w:tmpl w:val="43C094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C521826"/>
    <w:multiLevelType w:val="multilevel"/>
    <w:tmpl w:val="2B54C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7"/>
  </w:num>
  <w:num w:numId="3">
    <w:abstractNumId w:val="5"/>
  </w:num>
  <w:num w:numId="4">
    <w:abstractNumId w:val="17"/>
  </w:num>
  <w:num w:numId="5">
    <w:abstractNumId w:val="13"/>
  </w:num>
  <w:num w:numId="6">
    <w:abstractNumId w:val="19"/>
  </w:num>
  <w:num w:numId="7">
    <w:abstractNumId w:val="9"/>
  </w:num>
  <w:num w:numId="8">
    <w:abstractNumId w:val="15"/>
  </w:num>
  <w:num w:numId="9">
    <w:abstractNumId w:val="10"/>
  </w:num>
  <w:num w:numId="10">
    <w:abstractNumId w:val="2"/>
  </w:num>
  <w:num w:numId="11">
    <w:abstractNumId w:val="11"/>
  </w:num>
  <w:num w:numId="12">
    <w:abstractNumId w:val="16"/>
  </w:num>
  <w:num w:numId="13">
    <w:abstractNumId w:val="3"/>
  </w:num>
  <w:num w:numId="14">
    <w:abstractNumId w:val="4"/>
  </w:num>
  <w:num w:numId="15">
    <w:abstractNumId w:val="12"/>
  </w:num>
  <w:num w:numId="16">
    <w:abstractNumId w:val="0"/>
  </w:num>
  <w:num w:numId="17">
    <w:abstractNumId w:val="6"/>
  </w:num>
  <w:num w:numId="18">
    <w:abstractNumId w:val="8"/>
  </w:num>
  <w:num w:numId="19">
    <w:abstractNumId w:val="14"/>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2A"/>
    <w:rsid w:val="00000473"/>
    <w:rsid w:val="00037201"/>
    <w:rsid w:val="00075C29"/>
    <w:rsid w:val="00134949"/>
    <w:rsid w:val="001635D6"/>
    <w:rsid w:val="001641E0"/>
    <w:rsid w:val="00182028"/>
    <w:rsid w:val="00223A9E"/>
    <w:rsid w:val="00293CB4"/>
    <w:rsid w:val="002A0F87"/>
    <w:rsid w:val="002D63A8"/>
    <w:rsid w:val="00304EF1"/>
    <w:rsid w:val="00353379"/>
    <w:rsid w:val="003540E5"/>
    <w:rsid w:val="00395644"/>
    <w:rsid w:val="004125AE"/>
    <w:rsid w:val="00421916"/>
    <w:rsid w:val="00472007"/>
    <w:rsid w:val="00496905"/>
    <w:rsid w:val="00506B72"/>
    <w:rsid w:val="00515B4D"/>
    <w:rsid w:val="005334D7"/>
    <w:rsid w:val="00582A9F"/>
    <w:rsid w:val="006D7A47"/>
    <w:rsid w:val="007036D0"/>
    <w:rsid w:val="00747EAA"/>
    <w:rsid w:val="00785AAD"/>
    <w:rsid w:val="0079478F"/>
    <w:rsid w:val="00796238"/>
    <w:rsid w:val="007F60F0"/>
    <w:rsid w:val="00803352"/>
    <w:rsid w:val="0089048A"/>
    <w:rsid w:val="008D7210"/>
    <w:rsid w:val="00913846"/>
    <w:rsid w:val="00920A06"/>
    <w:rsid w:val="009324AF"/>
    <w:rsid w:val="0094195C"/>
    <w:rsid w:val="00A0176D"/>
    <w:rsid w:val="00A1451E"/>
    <w:rsid w:val="00A1654B"/>
    <w:rsid w:val="00A50F02"/>
    <w:rsid w:val="00A57467"/>
    <w:rsid w:val="00AE39DB"/>
    <w:rsid w:val="00AE4697"/>
    <w:rsid w:val="00B31182"/>
    <w:rsid w:val="00BA230D"/>
    <w:rsid w:val="00BB5247"/>
    <w:rsid w:val="00D13F9E"/>
    <w:rsid w:val="00D41A7A"/>
    <w:rsid w:val="00DA2C2A"/>
    <w:rsid w:val="00E60BB4"/>
    <w:rsid w:val="00EA62F6"/>
    <w:rsid w:val="00F058AE"/>
    <w:rsid w:val="00F70B0D"/>
    <w:rsid w:val="00FB3E20"/>
    <w:rsid w:val="00FE1731"/>
    <w:rsid w:val="00FF26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D50A34-1B9C-40CB-89D0-6B3317023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2028"/>
  </w:style>
  <w:style w:type="paragraph" w:styleId="Heading1">
    <w:name w:val="heading 1"/>
    <w:basedOn w:val="Normal"/>
    <w:next w:val="Normal"/>
    <w:link w:val="Heading1Char"/>
    <w:uiPriority w:val="9"/>
    <w:qFormat/>
    <w:rsid w:val="00AE469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469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AE469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E469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E4697"/>
    <w:rPr>
      <w:rFonts w:ascii="Times New Roman" w:eastAsia="Times New Roman" w:hAnsi="Times New Roman" w:cs="Times New Roman"/>
      <w:b/>
      <w:bCs/>
      <w:sz w:val="36"/>
      <w:szCs w:val="36"/>
    </w:rPr>
  </w:style>
  <w:style w:type="paragraph" w:styleId="NormalWeb">
    <w:name w:val="Normal (Web)"/>
    <w:basedOn w:val="Normal"/>
    <w:uiPriority w:val="99"/>
    <w:unhideWhenUsed/>
    <w:rsid w:val="00AE469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E4697"/>
    <w:rPr>
      <w:color w:val="0000FF"/>
      <w:u w:val="single"/>
    </w:rPr>
  </w:style>
  <w:style w:type="character" w:styleId="Emphasis">
    <w:name w:val="Emphasis"/>
    <w:basedOn w:val="DefaultParagraphFont"/>
    <w:uiPriority w:val="20"/>
    <w:qFormat/>
    <w:rsid w:val="00AE4697"/>
    <w:rPr>
      <w:i/>
      <w:iCs/>
    </w:rPr>
  </w:style>
  <w:style w:type="character" w:customStyle="1" w:styleId="Heading1Char">
    <w:name w:val="Heading 1 Char"/>
    <w:basedOn w:val="DefaultParagraphFont"/>
    <w:link w:val="Heading1"/>
    <w:uiPriority w:val="9"/>
    <w:rsid w:val="00AE4697"/>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AE4697"/>
    <w:rPr>
      <w:b/>
      <w:bCs/>
    </w:rPr>
  </w:style>
  <w:style w:type="paragraph" w:styleId="Header">
    <w:name w:val="header"/>
    <w:basedOn w:val="Normal"/>
    <w:link w:val="HeaderChar"/>
    <w:uiPriority w:val="99"/>
    <w:unhideWhenUsed/>
    <w:rsid w:val="00AE46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697"/>
  </w:style>
  <w:style w:type="paragraph" w:styleId="Footer">
    <w:name w:val="footer"/>
    <w:basedOn w:val="Normal"/>
    <w:link w:val="FooterChar"/>
    <w:uiPriority w:val="99"/>
    <w:unhideWhenUsed/>
    <w:rsid w:val="00AE46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697"/>
  </w:style>
  <w:style w:type="character" w:customStyle="1" w:styleId="hscoswrapper">
    <w:name w:val="hs_cos_wrapper"/>
    <w:basedOn w:val="DefaultParagraphFont"/>
    <w:rsid w:val="00AE4697"/>
  </w:style>
  <w:style w:type="character" w:customStyle="1" w:styleId="Heading3Char">
    <w:name w:val="Heading 3 Char"/>
    <w:basedOn w:val="DefaultParagraphFont"/>
    <w:link w:val="Heading3"/>
    <w:uiPriority w:val="9"/>
    <w:semiHidden/>
    <w:rsid w:val="00AE469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AE4697"/>
    <w:rPr>
      <w:rFonts w:asciiTheme="majorHAnsi" w:eastAsiaTheme="majorEastAsia" w:hAnsiTheme="majorHAnsi" w:cstheme="majorBidi"/>
      <w:i/>
      <w:iCs/>
      <w:color w:val="2E74B5" w:themeColor="accent1" w:themeShade="BF"/>
    </w:rPr>
  </w:style>
  <w:style w:type="character" w:customStyle="1" w:styleId="anchor-text">
    <w:name w:val="anchor-text"/>
    <w:basedOn w:val="DefaultParagraphFont"/>
    <w:rsid w:val="007F60F0"/>
  </w:style>
  <w:style w:type="paragraph" w:customStyle="1" w:styleId="u-font-sans">
    <w:name w:val="u-font-sans"/>
    <w:basedOn w:val="Normal"/>
    <w:rsid w:val="007F60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lumn-left">
    <w:name w:val="column-left"/>
    <w:basedOn w:val="Normal"/>
    <w:rsid w:val="007F60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lumn-right">
    <w:name w:val="column-right"/>
    <w:basedOn w:val="Normal"/>
    <w:rsid w:val="007F60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agcloud">
    <w:name w:val="tagcloud"/>
    <w:basedOn w:val="DefaultParagraphFont"/>
    <w:rsid w:val="008D7210"/>
  </w:style>
  <w:style w:type="paragraph" w:styleId="TOCHeading">
    <w:name w:val="TOC Heading"/>
    <w:basedOn w:val="Heading1"/>
    <w:next w:val="Normal"/>
    <w:uiPriority w:val="39"/>
    <w:unhideWhenUsed/>
    <w:qFormat/>
    <w:rsid w:val="00515B4D"/>
    <w:pPr>
      <w:outlineLvl w:val="9"/>
    </w:pPr>
  </w:style>
  <w:style w:type="paragraph" w:styleId="TOC2">
    <w:name w:val="toc 2"/>
    <w:basedOn w:val="Normal"/>
    <w:next w:val="Normal"/>
    <w:autoRedefine/>
    <w:uiPriority w:val="39"/>
    <w:unhideWhenUsed/>
    <w:rsid w:val="00515B4D"/>
    <w:pPr>
      <w:spacing w:after="100"/>
      <w:ind w:left="220"/>
    </w:pPr>
    <w:rPr>
      <w:rFonts w:eastAsiaTheme="minorEastAsia" w:cs="Times New Roman"/>
    </w:rPr>
  </w:style>
  <w:style w:type="paragraph" w:styleId="TOC1">
    <w:name w:val="toc 1"/>
    <w:basedOn w:val="Normal"/>
    <w:next w:val="Normal"/>
    <w:autoRedefine/>
    <w:uiPriority w:val="39"/>
    <w:unhideWhenUsed/>
    <w:rsid w:val="00515B4D"/>
    <w:pPr>
      <w:spacing w:after="100"/>
    </w:pPr>
    <w:rPr>
      <w:rFonts w:eastAsiaTheme="minorEastAsia" w:cs="Times New Roman"/>
    </w:rPr>
  </w:style>
  <w:style w:type="paragraph" w:styleId="TOC3">
    <w:name w:val="toc 3"/>
    <w:basedOn w:val="Normal"/>
    <w:next w:val="Normal"/>
    <w:autoRedefine/>
    <w:uiPriority w:val="39"/>
    <w:unhideWhenUsed/>
    <w:rsid w:val="00515B4D"/>
    <w:pPr>
      <w:spacing w:after="100"/>
      <w:ind w:left="440"/>
    </w:pPr>
    <w:rPr>
      <w:rFonts w:eastAsiaTheme="minorEastAsia" w:cs="Times New Roman"/>
    </w:rPr>
  </w:style>
  <w:style w:type="paragraph" w:styleId="Bibliography">
    <w:name w:val="Bibliography"/>
    <w:basedOn w:val="Normal"/>
    <w:next w:val="Normal"/>
    <w:uiPriority w:val="37"/>
    <w:unhideWhenUsed/>
    <w:rsid w:val="002D63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529375">
      <w:bodyDiv w:val="1"/>
      <w:marLeft w:val="0"/>
      <w:marRight w:val="0"/>
      <w:marTop w:val="0"/>
      <w:marBottom w:val="0"/>
      <w:divBdr>
        <w:top w:val="none" w:sz="0" w:space="0" w:color="auto"/>
        <w:left w:val="none" w:sz="0" w:space="0" w:color="auto"/>
        <w:bottom w:val="none" w:sz="0" w:space="0" w:color="auto"/>
        <w:right w:val="none" w:sz="0" w:space="0" w:color="auto"/>
      </w:divBdr>
    </w:div>
    <w:div w:id="285091363">
      <w:bodyDiv w:val="1"/>
      <w:marLeft w:val="0"/>
      <w:marRight w:val="0"/>
      <w:marTop w:val="0"/>
      <w:marBottom w:val="0"/>
      <w:divBdr>
        <w:top w:val="none" w:sz="0" w:space="0" w:color="auto"/>
        <w:left w:val="none" w:sz="0" w:space="0" w:color="auto"/>
        <w:bottom w:val="none" w:sz="0" w:space="0" w:color="auto"/>
        <w:right w:val="none" w:sz="0" w:space="0" w:color="auto"/>
      </w:divBdr>
    </w:div>
    <w:div w:id="412237661">
      <w:bodyDiv w:val="1"/>
      <w:marLeft w:val="0"/>
      <w:marRight w:val="0"/>
      <w:marTop w:val="0"/>
      <w:marBottom w:val="0"/>
      <w:divBdr>
        <w:top w:val="none" w:sz="0" w:space="0" w:color="auto"/>
        <w:left w:val="none" w:sz="0" w:space="0" w:color="auto"/>
        <w:bottom w:val="none" w:sz="0" w:space="0" w:color="auto"/>
        <w:right w:val="none" w:sz="0" w:space="0" w:color="auto"/>
      </w:divBdr>
    </w:div>
    <w:div w:id="436609003">
      <w:bodyDiv w:val="1"/>
      <w:marLeft w:val="0"/>
      <w:marRight w:val="0"/>
      <w:marTop w:val="0"/>
      <w:marBottom w:val="0"/>
      <w:divBdr>
        <w:top w:val="none" w:sz="0" w:space="0" w:color="auto"/>
        <w:left w:val="none" w:sz="0" w:space="0" w:color="auto"/>
        <w:bottom w:val="none" w:sz="0" w:space="0" w:color="auto"/>
        <w:right w:val="none" w:sz="0" w:space="0" w:color="auto"/>
      </w:divBdr>
      <w:divsChild>
        <w:div w:id="1593975045">
          <w:marLeft w:val="0"/>
          <w:marRight w:val="0"/>
          <w:marTop w:val="0"/>
          <w:marBottom w:val="0"/>
          <w:divBdr>
            <w:top w:val="none" w:sz="0" w:space="0" w:color="auto"/>
            <w:left w:val="none" w:sz="0" w:space="0" w:color="auto"/>
            <w:bottom w:val="none" w:sz="0" w:space="0" w:color="auto"/>
            <w:right w:val="none" w:sz="0" w:space="0" w:color="auto"/>
          </w:divBdr>
          <w:divsChild>
            <w:div w:id="150339716">
              <w:marLeft w:val="0"/>
              <w:marRight w:val="0"/>
              <w:marTop w:val="0"/>
              <w:marBottom w:val="0"/>
              <w:divBdr>
                <w:top w:val="none" w:sz="0" w:space="0" w:color="auto"/>
                <w:left w:val="none" w:sz="0" w:space="0" w:color="auto"/>
                <w:bottom w:val="none" w:sz="0" w:space="0" w:color="auto"/>
                <w:right w:val="none" w:sz="0" w:space="0" w:color="auto"/>
              </w:divBdr>
            </w:div>
          </w:divsChild>
        </w:div>
        <w:div w:id="782579328">
          <w:marLeft w:val="0"/>
          <w:marRight w:val="0"/>
          <w:marTop w:val="0"/>
          <w:marBottom w:val="0"/>
          <w:divBdr>
            <w:top w:val="none" w:sz="0" w:space="0" w:color="auto"/>
            <w:left w:val="none" w:sz="0" w:space="0" w:color="auto"/>
            <w:bottom w:val="none" w:sz="0" w:space="0" w:color="auto"/>
            <w:right w:val="none" w:sz="0" w:space="0" w:color="auto"/>
          </w:divBdr>
          <w:divsChild>
            <w:div w:id="2087877281">
              <w:marLeft w:val="0"/>
              <w:marRight w:val="0"/>
              <w:marTop w:val="0"/>
              <w:marBottom w:val="0"/>
              <w:divBdr>
                <w:top w:val="none" w:sz="0" w:space="0" w:color="auto"/>
                <w:left w:val="none" w:sz="0" w:space="0" w:color="auto"/>
                <w:bottom w:val="none" w:sz="0" w:space="0" w:color="auto"/>
                <w:right w:val="none" w:sz="0" w:space="0" w:color="auto"/>
              </w:divBdr>
            </w:div>
          </w:divsChild>
        </w:div>
        <w:div w:id="902719505">
          <w:marLeft w:val="0"/>
          <w:marRight w:val="0"/>
          <w:marTop w:val="0"/>
          <w:marBottom w:val="0"/>
          <w:divBdr>
            <w:top w:val="none" w:sz="0" w:space="0" w:color="auto"/>
            <w:left w:val="none" w:sz="0" w:space="0" w:color="auto"/>
            <w:bottom w:val="none" w:sz="0" w:space="0" w:color="auto"/>
            <w:right w:val="none" w:sz="0" w:space="0" w:color="auto"/>
          </w:divBdr>
          <w:divsChild>
            <w:div w:id="1637758250">
              <w:marLeft w:val="0"/>
              <w:marRight w:val="0"/>
              <w:marTop w:val="0"/>
              <w:marBottom w:val="0"/>
              <w:divBdr>
                <w:top w:val="none" w:sz="0" w:space="0" w:color="auto"/>
                <w:left w:val="none" w:sz="0" w:space="0" w:color="auto"/>
                <w:bottom w:val="none" w:sz="0" w:space="0" w:color="auto"/>
                <w:right w:val="none" w:sz="0" w:space="0" w:color="auto"/>
              </w:divBdr>
            </w:div>
          </w:divsChild>
        </w:div>
        <w:div w:id="233783200">
          <w:marLeft w:val="0"/>
          <w:marRight w:val="0"/>
          <w:marTop w:val="0"/>
          <w:marBottom w:val="0"/>
          <w:divBdr>
            <w:top w:val="none" w:sz="0" w:space="0" w:color="auto"/>
            <w:left w:val="none" w:sz="0" w:space="0" w:color="auto"/>
            <w:bottom w:val="none" w:sz="0" w:space="0" w:color="auto"/>
            <w:right w:val="none" w:sz="0" w:space="0" w:color="auto"/>
          </w:divBdr>
          <w:divsChild>
            <w:div w:id="662897708">
              <w:marLeft w:val="0"/>
              <w:marRight w:val="0"/>
              <w:marTop w:val="0"/>
              <w:marBottom w:val="0"/>
              <w:divBdr>
                <w:top w:val="none" w:sz="0" w:space="0" w:color="auto"/>
                <w:left w:val="none" w:sz="0" w:space="0" w:color="auto"/>
                <w:bottom w:val="none" w:sz="0" w:space="0" w:color="auto"/>
                <w:right w:val="none" w:sz="0" w:space="0" w:color="auto"/>
              </w:divBdr>
            </w:div>
          </w:divsChild>
        </w:div>
        <w:div w:id="129520306">
          <w:marLeft w:val="0"/>
          <w:marRight w:val="0"/>
          <w:marTop w:val="450"/>
          <w:marBottom w:val="0"/>
          <w:divBdr>
            <w:top w:val="none" w:sz="0" w:space="0" w:color="auto"/>
            <w:left w:val="none" w:sz="0" w:space="0" w:color="auto"/>
            <w:bottom w:val="none" w:sz="0" w:space="0" w:color="auto"/>
            <w:right w:val="none" w:sz="0" w:space="0" w:color="auto"/>
          </w:divBdr>
        </w:div>
      </w:divsChild>
    </w:div>
    <w:div w:id="712271275">
      <w:bodyDiv w:val="1"/>
      <w:marLeft w:val="0"/>
      <w:marRight w:val="0"/>
      <w:marTop w:val="0"/>
      <w:marBottom w:val="0"/>
      <w:divBdr>
        <w:top w:val="none" w:sz="0" w:space="0" w:color="auto"/>
        <w:left w:val="none" w:sz="0" w:space="0" w:color="auto"/>
        <w:bottom w:val="none" w:sz="0" w:space="0" w:color="auto"/>
        <w:right w:val="none" w:sz="0" w:space="0" w:color="auto"/>
      </w:divBdr>
    </w:div>
    <w:div w:id="731971876">
      <w:bodyDiv w:val="1"/>
      <w:marLeft w:val="0"/>
      <w:marRight w:val="0"/>
      <w:marTop w:val="0"/>
      <w:marBottom w:val="0"/>
      <w:divBdr>
        <w:top w:val="none" w:sz="0" w:space="0" w:color="auto"/>
        <w:left w:val="none" w:sz="0" w:space="0" w:color="auto"/>
        <w:bottom w:val="none" w:sz="0" w:space="0" w:color="auto"/>
        <w:right w:val="none" w:sz="0" w:space="0" w:color="auto"/>
      </w:divBdr>
    </w:div>
    <w:div w:id="795373977">
      <w:bodyDiv w:val="1"/>
      <w:marLeft w:val="0"/>
      <w:marRight w:val="0"/>
      <w:marTop w:val="0"/>
      <w:marBottom w:val="0"/>
      <w:divBdr>
        <w:top w:val="none" w:sz="0" w:space="0" w:color="auto"/>
        <w:left w:val="none" w:sz="0" w:space="0" w:color="auto"/>
        <w:bottom w:val="none" w:sz="0" w:space="0" w:color="auto"/>
        <w:right w:val="none" w:sz="0" w:space="0" w:color="auto"/>
      </w:divBdr>
      <w:divsChild>
        <w:div w:id="756904304">
          <w:marLeft w:val="0"/>
          <w:marRight w:val="0"/>
          <w:marTop w:val="0"/>
          <w:marBottom w:val="0"/>
          <w:divBdr>
            <w:top w:val="none" w:sz="0" w:space="0" w:color="auto"/>
            <w:left w:val="none" w:sz="0" w:space="0" w:color="auto"/>
            <w:bottom w:val="none" w:sz="0" w:space="0" w:color="auto"/>
            <w:right w:val="none" w:sz="0" w:space="0" w:color="auto"/>
          </w:divBdr>
          <w:divsChild>
            <w:div w:id="108667797">
              <w:marLeft w:val="0"/>
              <w:marRight w:val="0"/>
              <w:marTop w:val="0"/>
              <w:marBottom w:val="0"/>
              <w:divBdr>
                <w:top w:val="none" w:sz="0" w:space="0" w:color="auto"/>
                <w:left w:val="none" w:sz="0" w:space="0" w:color="auto"/>
                <w:bottom w:val="none" w:sz="0" w:space="0" w:color="auto"/>
                <w:right w:val="none" w:sz="0" w:space="0" w:color="auto"/>
              </w:divBdr>
              <w:divsChild>
                <w:div w:id="209770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891508">
      <w:bodyDiv w:val="1"/>
      <w:marLeft w:val="0"/>
      <w:marRight w:val="0"/>
      <w:marTop w:val="0"/>
      <w:marBottom w:val="0"/>
      <w:divBdr>
        <w:top w:val="none" w:sz="0" w:space="0" w:color="auto"/>
        <w:left w:val="none" w:sz="0" w:space="0" w:color="auto"/>
        <w:bottom w:val="none" w:sz="0" w:space="0" w:color="auto"/>
        <w:right w:val="none" w:sz="0" w:space="0" w:color="auto"/>
      </w:divBdr>
      <w:divsChild>
        <w:div w:id="1993483697">
          <w:marLeft w:val="0"/>
          <w:marRight w:val="0"/>
          <w:marTop w:val="0"/>
          <w:marBottom w:val="0"/>
          <w:divBdr>
            <w:top w:val="none" w:sz="0" w:space="0" w:color="auto"/>
            <w:left w:val="none" w:sz="0" w:space="0" w:color="auto"/>
            <w:bottom w:val="none" w:sz="0" w:space="0" w:color="auto"/>
            <w:right w:val="none" w:sz="0" w:space="0" w:color="auto"/>
          </w:divBdr>
          <w:divsChild>
            <w:div w:id="2125492905">
              <w:marLeft w:val="0"/>
              <w:marRight w:val="0"/>
              <w:marTop w:val="100"/>
              <w:marBottom w:val="100"/>
              <w:divBdr>
                <w:top w:val="none" w:sz="0" w:space="0" w:color="auto"/>
                <w:left w:val="none" w:sz="0" w:space="0" w:color="auto"/>
                <w:bottom w:val="none" w:sz="0" w:space="0" w:color="auto"/>
                <w:right w:val="none" w:sz="0" w:space="0" w:color="auto"/>
              </w:divBdr>
              <w:divsChild>
                <w:div w:id="1642270321">
                  <w:marLeft w:val="0"/>
                  <w:marRight w:val="0"/>
                  <w:marTop w:val="0"/>
                  <w:marBottom w:val="0"/>
                  <w:divBdr>
                    <w:top w:val="none" w:sz="0" w:space="0" w:color="auto"/>
                    <w:left w:val="none" w:sz="0" w:space="0" w:color="auto"/>
                    <w:bottom w:val="none" w:sz="0" w:space="0" w:color="auto"/>
                    <w:right w:val="none" w:sz="0" w:space="0" w:color="auto"/>
                  </w:divBdr>
                  <w:divsChild>
                    <w:div w:id="1363356748">
                      <w:marLeft w:val="0"/>
                      <w:marRight w:val="0"/>
                      <w:marTop w:val="0"/>
                      <w:marBottom w:val="0"/>
                      <w:divBdr>
                        <w:top w:val="none" w:sz="0" w:space="0" w:color="auto"/>
                        <w:left w:val="none" w:sz="0" w:space="0" w:color="auto"/>
                        <w:bottom w:val="none" w:sz="0" w:space="0" w:color="auto"/>
                        <w:right w:val="none" w:sz="0" w:space="0" w:color="auto"/>
                      </w:divBdr>
                      <w:divsChild>
                        <w:div w:id="740755772">
                          <w:marLeft w:val="0"/>
                          <w:marRight w:val="0"/>
                          <w:marTop w:val="0"/>
                          <w:marBottom w:val="0"/>
                          <w:divBdr>
                            <w:top w:val="none" w:sz="0" w:space="0" w:color="auto"/>
                            <w:left w:val="none" w:sz="0" w:space="0" w:color="auto"/>
                            <w:bottom w:val="none" w:sz="0" w:space="0" w:color="auto"/>
                            <w:right w:val="none" w:sz="0" w:space="0" w:color="auto"/>
                          </w:divBdr>
                          <w:divsChild>
                            <w:div w:id="305402656">
                              <w:marLeft w:val="0"/>
                              <w:marRight w:val="0"/>
                              <w:marTop w:val="0"/>
                              <w:marBottom w:val="0"/>
                              <w:divBdr>
                                <w:top w:val="none" w:sz="0" w:space="0" w:color="auto"/>
                                <w:left w:val="none" w:sz="0" w:space="0" w:color="auto"/>
                                <w:bottom w:val="none" w:sz="0" w:space="0" w:color="auto"/>
                                <w:right w:val="none" w:sz="0" w:space="0" w:color="auto"/>
                              </w:divBdr>
                              <w:divsChild>
                                <w:div w:id="368382070">
                                  <w:marLeft w:val="0"/>
                                  <w:marRight w:val="0"/>
                                  <w:marTop w:val="0"/>
                                  <w:marBottom w:val="0"/>
                                  <w:divBdr>
                                    <w:top w:val="none" w:sz="0" w:space="0" w:color="auto"/>
                                    <w:left w:val="none" w:sz="0" w:space="0" w:color="auto"/>
                                    <w:bottom w:val="none" w:sz="0" w:space="0" w:color="auto"/>
                                    <w:right w:val="none" w:sz="0" w:space="0" w:color="auto"/>
                                  </w:divBdr>
                                </w:div>
                              </w:divsChild>
                            </w:div>
                            <w:div w:id="1990282813">
                              <w:marLeft w:val="0"/>
                              <w:marRight w:val="0"/>
                              <w:marTop w:val="0"/>
                              <w:marBottom w:val="0"/>
                              <w:divBdr>
                                <w:top w:val="none" w:sz="0" w:space="0" w:color="auto"/>
                                <w:left w:val="none" w:sz="0" w:space="0" w:color="auto"/>
                                <w:bottom w:val="none" w:sz="0" w:space="0" w:color="auto"/>
                                <w:right w:val="none" w:sz="0" w:space="0" w:color="auto"/>
                              </w:divBdr>
                              <w:divsChild>
                                <w:div w:id="113949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0791103">
          <w:marLeft w:val="0"/>
          <w:marRight w:val="0"/>
          <w:marTop w:val="0"/>
          <w:marBottom w:val="0"/>
          <w:divBdr>
            <w:top w:val="none" w:sz="0" w:space="0" w:color="auto"/>
            <w:left w:val="none" w:sz="0" w:space="0" w:color="auto"/>
            <w:bottom w:val="none" w:sz="0" w:space="0" w:color="auto"/>
            <w:right w:val="none" w:sz="0" w:space="0" w:color="auto"/>
          </w:divBdr>
          <w:divsChild>
            <w:div w:id="1073697507">
              <w:marLeft w:val="0"/>
              <w:marRight w:val="0"/>
              <w:marTop w:val="100"/>
              <w:marBottom w:val="100"/>
              <w:divBdr>
                <w:top w:val="none" w:sz="0" w:space="0" w:color="auto"/>
                <w:left w:val="none" w:sz="0" w:space="0" w:color="auto"/>
                <w:bottom w:val="none" w:sz="0" w:space="0" w:color="auto"/>
                <w:right w:val="none" w:sz="0" w:space="0" w:color="auto"/>
              </w:divBdr>
              <w:divsChild>
                <w:div w:id="2045599215">
                  <w:marLeft w:val="0"/>
                  <w:marRight w:val="0"/>
                  <w:marTop w:val="0"/>
                  <w:marBottom w:val="0"/>
                  <w:divBdr>
                    <w:top w:val="none" w:sz="0" w:space="0" w:color="auto"/>
                    <w:left w:val="none" w:sz="0" w:space="0" w:color="auto"/>
                    <w:bottom w:val="none" w:sz="0" w:space="0" w:color="auto"/>
                    <w:right w:val="none" w:sz="0" w:space="0" w:color="auto"/>
                  </w:divBdr>
                  <w:divsChild>
                    <w:div w:id="1719432630">
                      <w:marLeft w:val="0"/>
                      <w:marRight w:val="0"/>
                      <w:marTop w:val="0"/>
                      <w:marBottom w:val="0"/>
                      <w:divBdr>
                        <w:top w:val="none" w:sz="0" w:space="0" w:color="auto"/>
                        <w:left w:val="none" w:sz="0" w:space="0" w:color="auto"/>
                        <w:bottom w:val="none" w:sz="0" w:space="0" w:color="auto"/>
                        <w:right w:val="none" w:sz="0" w:space="0" w:color="auto"/>
                      </w:divBdr>
                      <w:divsChild>
                        <w:div w:id="923150518">
                          <w:marLeft w:val="0"/>
                          <w:marRight w:val="0"/>
                          <w:marTop w:val="0"/>
                          <w:marBottom w:val="0"/>
                          <w:divBdr>
                            <w:top w:val="none" w:sz="0" w:space="0" w:color="auto"/>
                            <w:left w:val="none" w:sz="0" w:space="0" w:color="auto"/>
                            <w:bottom w:val="none" w:sz="0" w:space="0" w:color="auto"/>
                            <w:right w:val="none" w:sz="0" w:space="0" w:color="auto"/>
                          </w:divBdr>
                          <w:divsChild>
                            <w:div w:id="1187715775">
                              <w:marLeft w:val="0"/>
                              <w:marRight w:val="0"/>
                              <w:marTop w:val="0"/>
                              <w:marBottom w:val="0"/>
                              <w:divBdr>
                                <w:top w:val="none" w:sz="0" w:space="0" w:color="auto"/>
                                <w:left w:val="none" w:sz="0" w:space="0" w:color="auto"/>
                                <w:bottom w:val="none" w:sz="0" w:space="0" w:color="auto"/>
                                <w:right w:val="none" w:sz="0" w:space="0" w:color="auto"/>
                              </w:divBdr>
                              <w:divsChild>
                                <w:div w:id="255286751">
                                  <w:marLeft w:val="0"/>
                                  <w:marRight w:val="0"/>
                                  <w:marTop w:val="0"/>
                                  <w:marBottom w:val="0"/>
                                  <w:divBdr>
                                    <w:top w:val="none" w:sz="0" w:space="0" w:color="auto"/>
                                    <w:left w:val="none" w:sz="0" w:space="0" w:color="auto"/>
                                    <w:bottom w:val="none" w:sz="0" w:space="0" w:color="auto"/>
                                    <w:right w:val="none" w:sz="0" w:space="0" w:color="auto"/>
                                  </w:divBdr>
                                </w:div>
                              </w:divsChild>
                            </w:div>
                            <w:div w:id="199905207">
                              <w:marLeft w:val="0"/>
                              <w:marRight w:val="0"/>
                              <w:marTop w:val="0"/>
                              <w:marBottom w:val="0"/>
                              <w:divBdr>
                                <w:top w:val="none" w:sz="0" w:space="0" w:color="auto"/>
                                <w:left w:val="none" w:sz="0" w:space="0" w:color="auto"/>
                                <w:bottom w:val="none" w:sz="0" w:space="0" w:color="auto"/>
                                <w:right w:val="none" w:sz="0" w:space="0" w:color="auto"/>
                              </w:divBdr>
                              <w:divsChild>
                                <w:div w:id="480120213">
                                  <w:marLeft w:val="0"/>
                                  <w:marRight w:val="0"/>
                                  <w:marTop w:val="0"/>
                                  <w:marBottom w:val="0"/>
                                  <w:divBdr>
                                    <w:top w:val="none" w:sz="0" w:space="0" w:color="auto"/>
                                    <w:left w:val="none" w:sz="0" w:space="0" w:color="auto"/>
                                    <w:bottom w:val="none" w:sz="0" w:space="0" w:color="auto"/>
                                    <w:right w:val="none" w:sz="0" w:space="0" w:color="auto"/>
                                  </w:divBdr>
                                </w:div>
                              </w:divsChild>
                            </w:div>
                            <w:div w:id="1108235241">
                              <w:marLeft w:val="0"/>
                              <w:marRight w:val="0"/>
                              <w:marTop w:val="0"/>
                              <w:marBottom w:val="0"/>
                              <w:divBdr>
                                <w:top w:val="none" w:sz="0" w:space="0" w:color="auto"/>
                                <w:left w:val="none" w:sz="0" w:space="0" w:color="auto"/>
                                <w:bottom w:val="none" w:sz="0" w:space="0" w:color="auto"/>
                                <w:right w:val="none" w:sz="0" w:space="0" w:color="auto"/>
                              </w:divBdr>
                              <w:divsChild>
                                <w:div w:id="1313869573">
                                  <w:marLeft w:val="0"/>
                                  <w:marRight w:val="0"/>
                                  <w:marTop w:val="0"/>
                                  <w:marBottom w:val="0"/>
                                  <w:divBdr>
                                    <w:top w:val="none" w:sz="0" w:space="0" w:color="auto"/>
                                    <w:left w:val="none" w:sz="0" w:space="0" w:color="auto"/>
                                    <w:bottom w:val="none" w:sz="0" w:space="0" w:color="auto"/>
                                    <w:right w:val="none" w:sz="0" w:space="0" w:color="auto"/>
                                  </w:divBdr>
                                </w:div>
                              </w:divsChild>
                            </w:div>
                            <w:div w:id="1096633841">
                              <w:marLeft w:val="0"/>
                              <w:marRight w:val="0"/>
                              <w:marTop w:val="0"/>
                              <w:marBottom w:val="0"/>
                              <w:divBdr>
                                <w:top w:val="none" w:sz="0" w:space="0" w:color="auto"/>
                                <w:left w:val="none" w:sz="0" w:space="0" w:color="auto"/>
                                <w:bottom w:val="none" w:sz="0" w:space="0" w:color="auto"/>
                                <w:right w:val="none" w:sz="0" w:space="0" w:color="auto"/>
                              </w:divBdr>
                              <w:divsChild>
                                <w:div w:id="79698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1506989">
          <w:marLeft w:val="0"/>
          <w:marRight w:val="0"/>
          <w:marTop w:val="0"/>
          <w:marBottom w:val="0"/>
          <w:divBdr>
            <w:top w:val="none" w:sz="0" w:space="0" w:color="auto"/>
            <w:left w:val="none" w:sz="0" w:space="0" w:color="auto"/>
            <w:bottom w:val="none" w:sz="0" w:space="0" w:color="auto"/>
            <w:right w:val="none" w:sz="0" w:space="0" w:color="auto"/>
          </w:divBdr>
          <w:divsChild>
            <w:div w:id="1152061855">
              <w:marLeft w:val="0"/>
              <w:marRight w:val="0"/>
              <w:marTop w:val="100"/>
              <w:marBottom w:val="100"/>
              <w:divBdr>
                <w:top w:val="none" w:sz="0" w:space="0" w:color="auto"/>
                <w:left w:val="none" w:sz="0" w:space="0" w:color="auto"/>
                <w:bottom w:val="none" w:sz="0" w:space="0" w:color="auto"/>
                <w:right w:val="none" w:sz="0" w:space="0" w:color="auto"/>
              </w:divBdr>
              <w:divsChild>
                <w:div w:id="194468652">
                  <w:marLeft w:val="0"/>
                  <w:marRight w:val="0"/>
                  <w:marTop w:val="0"/>
                  <w:marBottom w:val="0"/>
                  <w:divBdr>
                    <w:top w:val="none" w:sz="0" w:space="0" w:color="auto"/>
                    <w:left w:val="none" w:sz="0" w:space="0" w:color="auto"/>
                    <w:bottom w:val="none" w:sz="0" w:space="0" w:color="auto"/>
                    <w:right w:val="none" w:sz="0" w:space="0" w:color="auto"/>
                  </w:divBdr>
                  <w:divsChild>
                    <w:div w:id="571623256">
                      <w:marLeft w:val="0"/>
                      <w:marRight w:val="0"/>
                      <w:marTop w:val="0"/>
                      <w:marBottom w:val="0"/>
                      <w:divBdr>
                        <w:top w:val="none" w:sz="0" w:space="0" w:color="auto"/>
                        <w:left w:val="none" w:sz="0" w:space="0" w:color="auto"/>
                        <w:bottom w:val="none" w:sz="0" w:space="0" w:color="auto"/>
                        <w:right w:val="none" w:sz="0" w:space="0" w:color="auto"/>
                      </w:divBdr>
                      <w:divsChild>
                        <w:div w:id="1311860260">
                          <w:marLeft w:val="0"/>
                          <w:marRight w:val="0"/>
                          <w:marTop w:val="0"/>
                          <w:marBottom w:val="0"/>
                          <w:divBdr>
                            <w:top w:val="none" w:sz="0" w:space="0" w:color="auto"/>
                            <w:left w:val="none" w:sz="0" w:space="0" w:color="auto"/>
                            <w:bottom w:val="none" w:sz="0" w:space="0" w:color="auto"/>
                            <w:right w:val="none" w:sz="0" w:space="0" w:color="auto"/>
                          </w:divBdr>
                          <w:divsChild>
                            <w:div w:id="1971132847">
                              <w:marLeft w:val="0"/>
                              <w:marRight w:val="0"/>
                              <w:marTop w:val="0"/>
                              <w:marBottom w:val="0"/>
                              <w:divBdr>
                                <w:top w:val="none" w:sz="0" w:space="0" w:color="auto"/>
                                <w:left w:val="none" w:sz="0" w:space="0" w:color="auto"/>
                                <w:bottom w:val="none" w:sz="0" w:space="0" w:color="auto"/>
                                <w:right w:val="none" w:sz="0" w:space="0" w:color="auto"/>
                              </w:divBdr>
                              <w:divsChild>
                                <w:div w:id="249392616">
                                  <w:marLeft w:val="0"/>
                                  <w:marRight w:val="0"/>
                                  <w:marTop w:val="0"/>
                                  <w:marBottom w:val="0"/>
                                  <w:divBdr>
                                    <w:top w:val="none" w:sz="0" w:space="0" w:color="auto"/>
                                    <w:left w:val="none" w:sz="0" w:space="0" w:color="auto"/>
                                    <w:bottom w:val="none" w:sz="0" w:space="0" w:color="auto"/>
                                    <w:right w:val="none" w:sz="0" w:space="0" w:color="auto"/>
                                  </w:divBdr>
                                </w:div>
                              </w:divsChild>
                            </w:div>
                            <w:div w:id="2140878173">
                              <w:marLeft w:val="0"/>
                              <w:marRight w:val="0"/>
                              <w:marTop w:val="0"/>
                              <w:marBottom w:val="0"/>
                              <w:divBdr>
                                <w:top w:val="none" w:sz="0" w:space="0" w:color="auto"/>
                                <w:left w:val="none" w:sz="0" w:space="0" w:color="auto"/>
                                <w:bottom w:val="none" w:sz="0" w:space="0" w:color="auto"/>
                                <w:right w:val="none" w:sz="0" w:space="0" w:color="auto"/>
                              </w:divBdr>
                              <w:divsChild>
                                <w:div w:id="171307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5855981">
          <w:marLeft w:val="0"/>
          <w:marRight w:val="0"/>
          <w:marTop w:val="0"/>
          <w:marBottom w:val="0"/>
          <w:divBdr>
            <w:top w:val="none" w:sz="0" w:space="0" w:color="auto"/>
            <w:left w:val="none" w:sz="0" w:space="0" w:color="auto"/>
            <w:bottom w:val="none" w:sz="0" w:space="0" w:color="auto"/>
            <w:right w:val="none" w:sz="0" w:space="0" w:color="auto"/>
          </w:divBdr>
          <w:divsChild>
            <w:div w:id="1197622035">
              <w:marLeft w:val="0"/>
              <w:marRight w:val="0"/>
              <w:marTop w:val="100"/>
              <w:marBottom w:val="100"/>
              <w:divBdr>
                <w:top w:val="none" w:sz="0" w:space="0" w:color="auto"/>
                <w:left w:val="none" w:sz="0" w:space="0" w:color="auto"/>
                <w:bottom w:val="none" w:sz="0" w:space="0" w:color="auto"/>
                <w:right w:val="none" w:sz="0" w:space="0" w:color="auto"/>
              </w:divBdr>
              <w:divsChild>
                <w:div w:id="979723953">
                  <w:marLeft w:val="0"/>
                  <w:marRight w:val="0"/>
                  <w:marTop w:val="0"/>
                  <w:marBottom w:val="0"/>
                  <w:divBdr>
                    <w:top w:val="none" w:sz="0" w:space="0" w:color="auto"/>
                    <w:left w:val="none" w:sz="0" w:space="0" w:color="auto"/>
                    <w:bottom w:val="none" w:sz="0" w:space="0" w:color="auto"/>
                    <w:right w:val="none" w:sz="0" w:space="0" w:color="auto"/>
                  </w:divBdr>
                  <w:divsChild>
                    <w:div w:id="474614199">
                      <w:marLeft w:val="0"/>
                      <w:marRight w:val="0"/>
                      <w:marTop w:val="0"/>
                      <w:marBottom w:val="0"/>
                      <w:divBdr>
                        <w:top w:val="none" w:sz="0" w:space="0" w:color="auto"/>
                        <w:left w:val="none" w:sz="0" w:space="0" w:color="auto"/>
                        <w:bottom w:val="none" w:sz="0" w:space="0" w:color="auto"/>
                        <w:right w:val="none" w:sz="0" w:space="0" w:color="auto"/>
                      </w:divBdr>
                      <w:divsChild>
                        <w:div w:id="1425222439">
                          <w:marLeft w:val="0"/>
                          <w:marRight w:val="0"/>
                          <w:marTop w:val="0"/>
                          <w:marBottom w:val="0"/>
                          <w:divBdr>
                            <w:top w:val="none" w:sz="0" w:space="0" w:color="auto"/>
                            <w:left w:val="none" w:sz="0" w:space="0" w:color="auto"/>
                            <w:bottom w:val="none" w:sz="0" w:space="0" w:color="auto"/>
                            <w:right w:val="none" w:sz="0" w:space="0" w:color="auto"/>
                          </w:divBdr>
                          <w:divsChild>
                            <w:div w:id="1570188440">
                              <w:marLeft w:val="0"/>
                              <w:marRight w:val="0"/>
                              <w:marTop w:val="0"/>
                              <w:marBottom w:val="0"/>
                              <w:divBdr>
                                <w:top w:val="none" w:sz="0" w:space="0" w:color="auto"/>
                                <w:left w:val="none" w:sz="0" w:space="0" w:color="auto"/>
                                <w:bottom w:val="none" w:sz="0" w:space="0" w:color="auto"/>
                                <w:right w:val="none" w:sz="0" w:space="0" w:color="auto"/>
                              </w:divBdr>
                              <w:divsChild>
                                <w:div w:id="1034577910">
                                  <w:marLeft w:val="0"/>
                                  <w:marRight w:val="0"/>
                                  <w:marTop w:val="0"/>
                                  <w:marBottom w:val="0"/>
                                  <w:divBdr>
                                    <w:top w:val="none" w:sz="0" w:space="0" w:color="auto"/>
                                    <w:left w:val="none" w:sz="0" w:space="0" w:color="auto"/>
                                    <w:bottom w:val="none" w:sz="0" w:space="0" w:color="auto"/>
                                    <w:right w:val="none" w:sz="0" w:space="0" w:color="auto"/>
                                  </w:divBdr>
                                </w:div>
                              </w:divsChild>
                            </w:div>
                            <w:div w:id="1600260963">
                              <w:marLeft w:val="0"/>
                              <w:marRight w:val="0"/>
                              <w:marTop w:val="0"/>
                              <w:marBottom w:val="0"/>
                              <w:divBdr>
                                <w:top w:val="none" w:sz="0" w:space="0" w:color="auto"/>
                                <w:left w:val="none" w:sz="0" w:space="0" w:color="auto"/>
                                <w:bottom w:val="none" w:sz="0" w:space="0" w:color="auto"/>
                                <w:right w:val="none" w:sz="0" w:space="0" w:color="auto"/>
                              </w:divBdr>
                              <w:divsChild>
                                <w:div w:id="126766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0703840">
          <w:marLeft w:val="0"/>
          <w:marRight w:val="0"/>
          <w:marTop w:val="0"/>
          <w:marBottom w:val="0"/>
          <w:divBdr>
            <w:top w:val="none" w:sz="0" w:space="0" w:color="auto"/>
            <w:left w:val="none" w:sz="0" w:space="0" w:color="auto"/>
            <w:bottom w:val="none" w:sz="0" w:space="0" w:color="auto"/>
            <w:right w:val="none" w:sz="0" w:space="0" w:color="auto"/>
          </w:divBdr>
          <w:divsChild>
            <w:div w:id="1443722365">
              <w:marLeft w:val="0"/>
              <w:marRight w:val="0"/>
              <w:marTop w:val="100"/>
              <w:marBottom w:val="100"/>
              <w:divBdr>
                <w:top w:val="none" w:sz="0" w:space="0" w:color="auto"/>
                <w:left w:val="none" w:sz="0" w:space="0" w:color="auto"/>
                <w:bottom w:val="none" w:sz="0" w:space="0" w:color="auto"/>
                <w:right w:val="none" w:sz="0" w:space="0" w:color="auto"/>
              </w:divBdr>
              <w:divsChild>
                <w:div w:id="1632518581">
                  <w:marLeft w:val="0"/>
                  <w:marRight w:val="0"/>
                  <w:marTop w:val="0"/>
                  <w:marBottom w:val="0"/>
                  <w:divBdr>
                    <w:top w:val="none" w:sz="0" w:space="0" w:color="auto"/>
                    <w:left w:val="none" w:sz="0" w:space="0" w:color="auto"/>
                    <w:bottom w:val="none" w:sz="0" w:space="0" w:color="auto"/>
                    <w:right w:val="none" w:sz="0" w:space="0" w:color="auto"/>
                  </w:divBdr>
                  <w:divsChild>
                    <w:div w:id="1066100322">
                      <w:marLeft w:val="0"/>
                      <w:marRight w:val="0"/>
                      <w:marTop w:val="0"/>
                      <w:marBottom w:val="0"/>
                      <w:divBdr>
                        <w:top w:val="none" w:sz="0" w:space="0" w:color="auto"/>
                        <w:left w:val="none" w:sz="0" w:space="0" w:color="auto"/>
                        <w:bottom w:val="none" w:sz="0" w:space="0" w:color="auto"/>
                        <w:right w:val="none" w:sz="0" w:space="0" w:color="auto"/>
                      </w:divBdr>
                      <w:divsChild>
                        <w:div w:id="1859005321">
                          <w:marLeft w:val="0"/>
                          <w:marRight w:val="0"/>
                          <w:marTop w:val="0"/>
                          <w:marBottom w:val="0"/>
                          <w:divBdr>
                            <w:top w:val="none" w:sz="0" w:space="0" w:color="auto"/>
                            <w:left w:val="none" w:sz="0" w:space="0" w:color="auto"/>
                            <w:bottom w:val="none" w:sz="0" w:space="0" w:color="auto"/>
                            <w:right w:val="none" w:sz="0" w:space="0" w:color="auto"/>
                          </w:divBdr>
                          <w:divsChild>
                            <w:div w:id="443616783">
                              <w:marLeft w:val="0"/>
                              <w:marRight w:val="0"/>
                              <w:marTop w:val="0"/>
                              <w:marBottom w:val="0"/>
                              <w:divBdr>
                                <w:top w:val="none" w:sz="0" w:space="0" w:color="auto"/>
                                <w:left w:val="none" w:sz="0" w:space="0" w:color="auto"/>
                                <w:bottom w:val="none" w:sz="0" w:space="0" w:color="auto"/>
                                <w:right w:val="none" w:sz="0" w:space="0" w:color="auto"/>
                              </w:divBdr>
                              <w:divsChild>
                                <w:div w:id="1233734802">
                                  <w:marLeft w:val="0"/>
                                  <w:marRight w:val="0"/>
                                  <w:marTop w:val="0"/>
                                  <w:marBottom w:val="0"/>
                                  <w:divBdr>
                                    <w:top w:val="none" w:sz="0" w:space="0" w:color="auto"/>
                                    <w:left w:val="none" w:sz="0" w:space="0" w:color="auto"/>
                                    <w:bottom w:val="none" w:sz="0" w:space="0" w:color="auto"/>
                                    <w:right w:val="none" w:sz="0" w:space="0" w:color="auto"/>
                                  </w:divBdr>
                                </w:div>
                              </w:divsChild>
                            </w:div>
                            <w:div w:id="1524397918">
                              <w:marLeft w:val="0"/>
                              <w:marRight w:val="0"/>
                              <w:marTop w:val="0"/>
                              <w:marBottom w:val="0"/>
                              <w:divBdr>
                                <w:top w:val="none" w:sz="0" w:space="0" w:color="auto"/>
                                <w:left w:val="none" w:sz="0" w:space="0" w:color="auto"/>
                                <w:bottom w:val="none" w:sz="0" w:space="0" w:color="auto"/>
                                <w:right w:val="none" w:sz="0" w:space="0" w:color="auto"/>
                              </w:divBdr>
                              <w:divsChild>
                                <w:div w:id="189110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9588179">
      <w:bodyDiv w:val="1"/>
      <w:marLeft w:val="0"/>
      <w:marRight w:val="0"/>
      <w:marTop w:val="0"/>
      <w:marBottom w:val="0"/>
      <w:divBdr>
        <w:top w:val="none" w:sz="0" w:space="0" w:color="auto"/>
        <w:left w:val="none" w:sz="0" w:space="0" w:color="auto"/>
        <w:bottom w:val="none" w:sz="0" w:space="0" w:color="auto"/>
        <w:right w:val="none" w:sz="0" w:space="0" w:color="auto"/>
      </w:divBdr>
    </w:div>
    <w:div w:id="978221852">
      <w:bodyDiv w:val="1"/>
      <w:marLeft w:val="0"/>
      <w:marRight w:val="0"/>
      <w:marTop w:val="0"/>
      <w:marBottom w:val="0"/>
      <w:divBdr>
        <w:top w:val="none" w:sz="0" w:space="0" w:color="auto"/>
        <w:left w:val="none" w:sz="0" w:space="0" w:color="auto"/>
        <w:bottom w:val="none" w:sz="0" w:space="0" w:color="auto"/>
        <w:right w:val="none" w:sz="0" w:space="0" w:color="auto"/>
      </w:divBdr>
      <w:divsChild>
        <w:div w:id="712000788">
          <w:marLeft w:val="0"/>
          <w:marRight w:val="0"/>
          <w:marTop w:val="0"/>
          <w:marBottom w:val="0"/>
          <w:divBdr>
            <w:top w:val="none" w:sz="0" w:space="0" w:color="auto"/>
            <w:left w:val="none" w:sz="0" w:space="0" w:color="auto"/>
            <w:bottom w:val="none" w:sz="0" w:space="0" w:color="auto"/>
            <w:right w:val="none" w:sz="0" w:space="0" w:color="auto"/>
          </w:divBdr>
          <w:divsChild>
            <w:div w:id="1718048355">
              <w:marLeft w:val="0"/>
              <w:marRight w:val="0"/>
              <w:marTop w:val="0"/>
              <w:marBottom w:val="0"/>
              <w:divBdr>
                <w:top w:val="none" w:sz="0" w:space="0" w:color="auto"/>
                <w:left w:val="none" w:sz="0" w:space="0" w:color="auto"/>
                <w:bottom w:val="none" w:sz="0" w:space="0" w:color="auto"/>
                <w:right w:val="none" w:sz="0" w:space="0" w:color="auto"/>
              </w:divBdr>
              <w:divsChild>
                <w:div w:id="3338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744657">
      <w:bodyDiv w:val="1"/>
      <w:marLeft w:val="0"/>
      <w:marRight w:val="0"/>
      <w:marTop w:val="0"/>
      <w:marBottom w:val="0"/>
      <w:divBdr>
        <w:top w:val="none" w:sz="0" w:space="0" w:color="auto"/>
        <w:left w:val="none" w:sz="0" w:space="0" w:color="auto"/>
        <w:bottom w:val="none" w:sz="0" w:space="0" w:color="auto"/>
        <w:right w:val="none" w:sz="0" w:space="0" w:color="auto"/>
      </w:divBdr>
    </w:div>
    <w:div w:id="1118908507">
      <w:bodyDiv w:val="1"/>
      <w:marLeft w:val="0"/>
      <w:marRight w:val="0"/>
      <w:marTop w:val="0"/>
      <w:marBottom w:val="0"/>
      <w:divBdr>
        <w:top w:val="none" w:sz="0" w:space="0" w:color="auto"/>
        <w:left w:val="none" w:sz="0" w:space="0" w:color="auto"/>
        <w:bottom w:val="none" w:sz="0" w:space="0" w:color="auto"/>
        <w:right w:val="none" w:sz="0" w:space="0" w:color="auto"/>
      </w:divBdr>
    </w:div>
    <w:div w:id="1335573985">
      <w:bodyDiv w:val="1"/>
      <w:marLeft w:val="0"/>
      <w:marRight w:val="0"/>
      <w:marTop w:val="0"/>
      <w:marBottom w:val="0"/>
      <w:divBdr>
        <w:top w:val="none" w:sz="0" w:space="0" w:color="auto"/>
        <w:left w:val="none" w:sz="0" w:space="0" w:color="auto"/>
        <w:bottom w:val="none" w:sz="0" w:space="0" w:color="auto"/>
        <w:right w:val="none" w:sz="0" w:space="0" w:color="auto"/>
      </w:divBdr>
      <w:divsChild>
        <w:div w:id="458499770">
          <w:marLeft w:val="0"/>
          <w:marRight w:val="0"/>
          <w:marTop w:val="0"/>
          <w:marBottom w:val="0"/>
          <w:divBdr>
            <w:top w:val="single" w:sz="2" w:space="0" w:color="D9D9E3"/>
            <w:left w:val="single" w:sz="2" w:space="0" w:color="D9D9E3"/>
            <w:bottom w:val="single" w:sz="2" w:space="0" w:color="D9D9E3"/>
            <w:right w:val="single" w:sz="2" w:space="0" w:color="D9D9E3"/>
          </w:divBdr>
          <w:divsChild>
            <w:div w:id="1619528005">
              <w:marLeft w:val="0"/>
              <w:marRight w:val="0"/>
              <w:marTop w:val="0"/>
              <w:marBottom w:val="0"/>
              <w:divBdr>
                <w:top w:val="single" w:sz="2" w:space="0" w:color="D9D9E3"/>
                <w:left w:val="single" w:sz="2" w:space="0" w:color="D9D9E3"/>
                <w:bottom w:val="single" w:sz="2" w:space="0" w:color="D9D9E3"/>
                <w:right w:val="single" w:sz="2" w:space="0" w:color="D9D9E3"/>
              </w:divBdr>
              <w:divsChild>
                <w:div w:id="1210218407">
                  <w:marLeft w:val="0"/>
                  <w:marRight w:val="0"/>
                  <w:marTop w:val="0"/>
                  <w:marBottom w:val="0"/>
                  <w:divBdr>
                    <w:top w:val="single" w:sz="2" w:space="0" w:color="D9D9E3"/>
                    <w:left w:val="single" w:sz="2" w:space="0" w:color="D9D9E3"/>
                    <w:bottom w:val="single" w:sz="2" w:space="0" w:color="D9D9E3"/>
                    <w:right w:val="single" w:sz="2" w:space="0" w:color="D9D9E3"/>
                  </w:divBdr>
                  <w:divsChild>
                    <w:div w:id="1982884109">
                      <w:marLeft w:val="0"/>
                      <w:marRight w:val="0"/>
                      <w:marTop w:val="100"/>
                      <w:marBottom w:val="100"/>
                      <w:divBdr>
                        <w:top w:val="single" w:sz="2" w:space="0" w:color="D9D9E3"/>
                        <w:left w:val="single" w:sz="2" w:space="0" w:color="D9D9E3"/>
                        <w:bottom w:val="single" w:sz="2" w:space="0" w:color="D9D9E3"/>
                        <w:right w:val="single" w:sz="2" w:space="0" w:color="D9D9E3"/>
                      </w:divBdr>
                      <w:divsChild>
                        <w:div w:id="257761052">
                          <w:marLeft w:val="0"/>
                          <w:marRight w:val="0"/>
                          <w:marTop w:val="0"/>
                          <w:marBottom w:val="0"/>
                          <w:divBdr>
                            <w:top w:val="single" w:sz="2" w:space="0" w:color="D9D9E3"/>
                            <w:left w:val="single" w:sz="2" w:space="0" w:color="D9D9E3"/>
                            <w:bottom w:val="single" w:sz="2" w:space="0" w:color="D9D9E3"/>
                            <w:right w:val="single" w:sz="2" w:space="0" w:color="D9D9E3"/>
                          </w:divBdr>
                          <w:divsChild>
                            <w:div w:id="1183974714">
                              <w:marLeft w:val="0"/>
                              <w:marRight w:val="0"/>
                              <w:marTop w:val="0"/>
                              <w:marBottom w:val="0"/>
                              <w:divBdr>
                                <w:top w:val="single" w:sz="2" w:space="0" w:color="D9D9E3"/>
                                <w:left w:val="single" w:sz="2" w:space="0" w:color="D9D9E3"/>
                                <w:bottom w:val="single" w:sz="2" w:space="0" w:color="D9D9E3"/>
                                <w:right w:val="single" w:sz="2" w:space="0" w:color="D9D9E3"/>
                              </w:divBdr>
                              <w:divsChild>
                                <w:div w:id="1855533301">
                                  <w:marLeft w:val="0"/>
                                  <w:marRight w:val="0"/>
                                  <w:marTop w:val="0"/>
                                  <w:marBottom w:val="0"/>
                                  <w:divBdr>
                                    <w:top w:val="single" w:sz="2" w:space="0" w:color="D9D9E3"/>
                                    <w:left w:val="single" w:sz="2" w:space="0" w:color="D9D9E3"/>
                                    <w:bottom w:val="single" w:sz="2" w:space="0" w:color="D9D9E3"/>
                                    <w:right w:val="single" w:sz="2" w:space="0" w:color="D9D9E3"/>
                                  </w:divBdr>
                                  <w:divsChild>
                                    <w:div w:id="99418475">
                                      <w:marLeft w:val="0"/>
                                      <w:marRight w:val="0"/>
                                      <w:marTop w:val="0"/>
                                      <w:marBottom w:val="0"/>
                                      <w:divBdr>
                                        <w:top w:val="single" w:sz="2" w:space="0" w:color="D9D9E3"/>
                                        <w:left w:val="single" w:sz="2" w:space="0" w:color="D9D9E3"/>
                                        <w:bottom w:val="single" w:sz="2" w:space="0" w:color="D9D9E3"/>
                                        <w:right w:val="single" w:sz="2" w:space="0" w:color="D9D9E3"/>
                                      </w:divBdr>
                                      <w:divsChild>
                                        <w:div w:id="1017388187">
                                          <w:marLeft w:val="0"/>
                                          <w:marRight w:val="0"/>
                                          <w:marTop w:val="0"/>
                                          <w:marBottom w:val="0"/>
                                          <w:divBdr>
                                            <w:top w:val="single" w:sz="2" w:space="0" w:color="D9D9E3"/>
                                            <w:left w:val="single" w:sz="2" w:space="0" w:color="D9D9E3"/>
                                            <w:bottom w:val="single" w:sz="2" w:space="0" w:color="D9D9E3"/>
                                            <w:right w:val="single" w:sz="2" w:space="0" w:color="D9D9E3"/>
                                          </w:divBdr>
                                          <w:divsChild>
                                            <w:div w:id="2631541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82365295">
      <w:bodyDiv w:val="1"/>
      <w:marLeft w:val="0"/>
      <w:marRight w:val="0"/>
      <w:marTop w:val="0"/>
      <w:marBottom w:val="0"/>
      <w:divBdr>
        <w:top w:val="none" w:sz="0" w:space="0" w:color="auto"/>
        <w:left w:val="none" w:sz="0" w:space="0" w:color="auto"/>
        <w:bottom w:val="none" w:sz="0" w:space="0" w:color="auto"/>
        <w:right w:val="none" w:sz="0" w:space="0" w:color="auto"/>
      </w:divBdr>
    </w:div>
    <w:div w:id="1541360723">
      <w:bodyDiv w:val="1"/>
      <w:marLeft w:val="0"/>
      <w:marRight w:val="0"/>
      <w:marTop w:val="0"/>
      <w:marBottom w:val="0"/>
      <w:divBdr>
        <w:top w:val="none" w:sz="0" w:space="0" w:color="auto"/>
        <w:left w:val="none" w:sz="0" w:space="0" w:color="auto"/>
        <w:bottom w:val="none" w:sz="0" w:space="0" w:color="auto"/>
        <w:right w:val="none" w:sz="0" w:space="0" w:color="auto"/>
      </w:divBdr>
      <w:divsChild>
        <w:div w:id="615215414">
          <w:marLeft w:val="0"/>
          <w:marRight w:val="0"/>
          <w:marTop w:val="0"/>
          <w:marBottom w:val="0"/>
          <w:divBdr>
            <w:top w:val="none" w:sz="0" w:space="0" w:color="auto"/>
            <w:left w:val="none" w:sz="0" w:space="0" w:color="auto"/>
            <w:bottom w:val="none" w:sz="0" w:space="0" w:color="auto"/>
            <w:right w:val="none" w:sz="0" w:space="0" w:color="auto"/>
          </w:divBdr>
          <w:divsChild>
            <w:div w:id="871498072">
              <w:marLeft w:val="0"/>
              <w:marRight w:val="0"/>
              <w:marTop w:val="0"/>
              <w:marBottom w:val="0"/>
              <w:divBdr>
                <w:top w:val="none" w:sz="0" w:space="0" w:color="auto"/>
                <w:left w:val="none" w:sz="0" w:space="0" w:color="auto"/>
                <w:bottom w:val="none" w:sz="0" w:space="0" w:color="auto"/>
                <w:right w:val="none" w:sz="0" w:space="0" w:color="auto"/>
              </w:divBdr>
              <w:divsChild>
                <w:div w:id="206937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15085">
      <w:bodyDiv w:val="1"/>
      <w:marLeft w:val="0"/>
      <w:marRight w:val="0"/>
      <w:marTop w:val="0"/>
      <w:marBottom w:val="0"/>
      <w:divBdr>
        <w:top w:val="none" w:sz="0" w:space="0" w:color="auto"/>
        <w:left w:val="none" w:sz="0" w:space="0" w:color="auto"/>
        <w:bottom w:val="none" w:sz="0" w:space="0" w:color="auto"/>
        <w:right w:val="none" w:sz="0" w:space="0" w:color="auto"/>
      </w:divBdr>
    </w:div>
    <w:div w:id="1713772493">
      <w:bodyDiv w:val="1"/>
      <w:marLeft w:val="0"/>
      <w:marRight w:val="0"/>
      <w:marTop w:val="0"/>
      <w:marBottom w:val="0"/>
      <w:divBdr>
        <w:top w:val="none" w:sz="0" w:space="0" w:color="auto"/>
        <w:left w:val="none" w:sz="0" w:space="0" w:color="auto"/>
        <w:bottom w:val="none" w:sz="0" w:space="0" w:color="auto"/>
        <w:right w:val="none" w:sz="0" w:space="0" w:color="auto"/>
      </w:divBdr>
    </w:div>
    <w:div w:id="1789933137">
      <w:bodyDiv w:val="1"/>
      <w:marLeft w:val="0"/>
      <w:marRight w:val="0"/>
      <w:marTop w:val="0"/>
      <w:marBottom w:val="0"/>
      <w:divBdr>
        <w:top w:val="none" w:sz="0" w:space="0" w:color="auto"/>
        <w:left w:val="none" w:sz="0" w:space="0" w:color="auto"/>
        <w:bottom w:val="none" w:sz="0" w:space="0" w:color="auto"/>
        <w:right w:val="none" w:sz="0" w:space="0" w:color="auto"/>
      </w:divBdr>
    </w:div>
    <w:div w:id="1824738496">
      <w:bodyDiv w:val="1"/>
      <w:marLeft w:val="0"/>
      <w:marRight w:val="0"/>
      <w:marTop w:val="0"/>
      <w:marBottom w:val="0"/>
      <w:divBdr>
        <w:top w:val="none" w:sz="0" w:space="0" w:color="auto"/>
        <w:left w:val="none" w:sz="0" w:space="0" w:color="auto"/>
        <w:bottom w:val="none" w:sz="0" w:space="0" w:color="auto"/>
        <w:right w:val="none" w:sz="0" w:space="0" w:color="auto"/>
      </w:divBdr>
    </w:div>
    <w:div w:id="1827935337">
      <w:bodyDiv w:val="1"/>
      <w:marLeft w:val="0"/>
      <w:marRight w:val="0"/>
      <w:marTop w:val="0"/>
      <w:marBottom w:val="0"/>
      <w:divBdr>
        <w:top w:val="none" w:sz="0" w:space="0" w:color="auto"/>
        <w:left w:val="none" w:sz="0" w:space="0" w:color="auto"/>
        <w:bottom w:val="none" w:sz="0" w:space="0" w:color="auto"/>
        <w:right w:val="none" w:sz="0" w:space="0" w:color="auto"/>
      </w:divBdr>
    </w:div>
    <w:div w:id="1843086682">
      <w:bodyDiv w:val="1"/>
      <w:marLeft w:val="0"/>
      <w:marRight w:val="0"/>
      <w:marTop w:val="0"/>
      <w:marBottom w:val="0"/>
      <w:divBdr>
        <w:top w:val="none" w:sz="0" w:space="0" w:color="auto"/>
        <w:left w:val="none" w:sz="0" w:space="0" w:color="auto"/>
        <w:bottom w:val="none" w:sz="0" w:space="0" w:color="auto"/>
        <w:right w:val="none" w:sz="0" w:space="0" w:color="auto"/>
      </w:divBdr>
    </w:div>
    <w:div w:id="1873419014">
      <w:bodyDiv w:val="1"/>
      <w:marLeft w:val="0"/>
      <w:marRight w:val="0"/>
      <w:marTop w:val="0"/>
      <w:marBottom w:val="0"/>
      <w:divBdr>
        <w:top w:val="none" w:sz="0" w:space="0" w:color="auto"/>
        <w:left w:val="none" w:sz="0" w:space="0" w:color="auto"/>
        <w:bottom w:val="none" w:sz="0" w:space="0" w:color="auto"/>
        <w:right w:val="none" w:sz="0" w:space="0" w:color="auto"/>
      </w:divBdr>
    </w:div>
    <w:div w:id="1911572316">
      <w:bodyDiv w:val="1"/>
      <w:marLeft w:val="0"/>
      <w:marRight w:val="0"/>
      <w:marTop w:val="0"/>
      <w:marBottom w:val="0"/>
      <w:divBdr>
        <w:top w:val="none" w:sz="0" w:space="0" w:color="auto"/>
        <w:left w:val="none" w:sz="0" w:space="0" w:color="auto"/>
        <w:bottom w:val="none" w:sz="0" w:space="0" w:color="auto"/>
        <w:right w:val="none" w:sz="0" w:space="0" w:color="auto"/>
      </w:divBdr>
    </w:div>
    <w:div w:id="2022971103">
      <w:bodyDiv w:val="1"/>
      <w:marLeft w:val="0"/>
      <w:marRight w:val="0"/>
      <w:marTop w:val="0"/>
      <w:marBottom w:val="0"/>
      <w:divBdr>
        <w:top w:val="none" w:sz="0" w:space="0" w:color="auto"/>
        <w:left w:val="none" w:sz="0" w:space="0" w:color="auto"/>
        <w:bottom w:val="none" w:sz="0" w:space="0" w:color="auto"/>
        <w:right w:val="none" w:sz="0" w:space="0" w:color="auto"/>
      </w:divBdr>
    </w:div>
    <w:div w:id="2049526159">
      <w:bodyDiv w:val="1"/>
      <w:marLeft w:val="0"/>
      <w:marRight w:val="0"/>
      <w:marTop w:val="0"/>
      <w:marBottom w:val="0"/>
      <w:divBdr>
        <w:top w:val="none" w:sz="0" w:space="0" w:color="auto"/>
        <w:left w:val="none" w:sz="0" w:space="0" w:color="auto"/>
        <w:bottom w:val="none" w:sz="0" w:space="0" w:color="auto"/>
        <w:right w:val="none" w:sz="0" w:space="0" w:color="auto"/>
      </w:divBdr>
    </w:div>
    <w:div w:id="2109538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F8B6E-2164-46BA-BE74-DB48DDF09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5</TotalTime>
  <Pages>56</Pages>
  <Words>28828</Words>
  <Characters>164321</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account</cp:lastModifiedBy>
  <cp:revision>9</cp:revision>
  <dcterms:created xsi:type="dcterms:W3CDTF">2023-11-15T18:23:00Z</dcterms:created>
  <dcterms:modified xsi:type="dcterms:W3CDTF">2024-01-1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CIaXjyu"/&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 name="dontAskDelayCitationUpdates" value="true"/&gt;&lt;/prefs&gt;&lt;/data&gt;</vt:lpwstr>
  </property>
</Properties>
</file>